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F94572" w14:textId="74E9F233" w:rsidR="00C376C2" w:rsidRPr="003737F1" w:rsidRDefault="00EB7148" w:rsidP="005263C8">
      <w:pPr>
        <w:pStyle w:val="BATitle"/>
        <w:spacing w:before="0" w:after="0"/>
        <w:rPr>
          <w:b/>
          <w:bCs/>
          <w:sz w:val="32"/>
          <w:szCs w:val="32"/>
          <w:lang w:eastAsia="ja-JP"/>
        </w:rPr>
      </w:pPr>
      <w:r w:rsidRPr="003737F1">
        <w:rPr>
          <w:b/>
          <w:bCs/>
          <w:sz w:val="32"/>
          <w:szCs w:val="32"/>
          <w:lang w:eastAsia="ja-JP"/>
        </w:rPr>
        <w:t>Robust a</w:t>
      </w:r>
      <w:r w:rsidR="00000F2F" w:rsidRPr="003737F1">
        <w:rPr>
          <w:b/>
          <w:bCs/>
          <w:sz w:val="32"/>
          <w:szCs w:val="32"/>
          <w:lang w:eastAsia="ja-JP"/>
        </w:rPr>
        <w:t>ortic media</w:t>
      </w:r>
      <w:r w:rsidR="005D4CC4" w:rsidRPr="003737F1">
        <w:rPr>
          <w:b/>
          <w:bCs/>
          <w:sz w:val="32"/>
          <w:szCs w:val="32"/>
          <w:lang w:eastAsia="ja-JP"/>
        </w:rPr>
        <w:t xml:space="preserve"> </w:t>
      </w:r>
      <w:r w:rsidR="001D26C7" w:rsidRPr="003737F1">
        <w:rPr>
          <w:b/>
          <w:bCs/>
          <w:sz w:val="32"/>
          <w:szCs w:val="32"/>
          <w:lang w:eastAsia="ja-JP"/>
        </w:rPr>
        <w:t xml:space="preserve">adhesion </w:t>
      </w:r>
      <w:r w:rsidR="005D4CC4" w:rsidRPr="003737F1">
        <w:rPr>
          <w:b/>
          <w:bCs/>
          <w:sz w:val="32"/>
          <w:szCs w:val="32"/>
          <w:lang w:eastAsia="ja-JP"/>
        </w:rPr>
        <w:t xml:space="preserve">using hydrophobically-modified Alaska pollock gelatin-based </w:t>
      </w:r>
      <w:r w:rsidR="00B36BF8" w:rsidRPr="003737F1">
        <w:rPr>
          <w:b/>
          <w:bCs/>
          <w:sz w:val="32"/>
          <w:szCs w:val="32"/>
          <w:lang w:eastAsia="ja-JP"/>
        </w:rPr>
        <w:t>adhesive</w:t>
      </w:r>
      <w:r w:rsidRPr="003737F1">
        <w:rPr>
          <w:b/>
          <w:bCs/>
          <w:sz w:val="32"/>
          <w:szCs w:val="32"/>
          <w:lang w:eastAsia="ja-JP"/>
        </w:rPr>
        <w:t xml:space="preserve"> for aortic dissections</w:t>
      </w:r>
    </w:p>
    <w:p w14:paraId="7B49FA68" w14:textId="77777777" w:rsidR="00BD75C0" w:rsidRPr="003737F1" w:rsidRDefault="00BD75C0" w:rsidP="005263C8">
      <w:pPr>
        <w:pStyle w:val="BBAuthorName"/>
        <w:spacing w:after="0"/>
        <w:rPr>
          <w:rFonts w:ascii="Times New Roman" w:hAnsi="Times New Roman"/>
          <w:i w:val="0"/>
          <w:iCs/>
          <w:szCs w:val="24"/>
          <w:lang w:eastAsia="ja-JP"/>
        </w:rPr>
      </w:pPr>
    </w:p>
    <w:p w14:paraId="24E143B4" w14:textId="7263B583" w:rsidR="00C376C2" w:rsidRPr="003737F1" w:rsidRDefault="00EB7148" w:rsidP="005263C8">
      <w:pPr>
        <w:pStyle w:val="BBAuthorName"/>
        <w:spacing w:after="0"/>
        <w:rPr>
          <w:rFonts w:ascii="Times New Roman" w:hAnsi="Times New Roman"/>
          <w:i w:val="0"/>
          <w:iCs/>
          <w:szCs w:val="24"/>
        </w:rPr>
      </w:pPr>
      <w:r w:rsidRPr="003737F1">
        <w:rPr>
          <w:rFonts w:ascii="Times New Roman" w:hAnsi="Times New Roman"/>
          <w:i w:val="0"/>
          <w:iCs/>
          <w:szCs w:val="24"/>
          <w:lang w:eastAsia="ja-JP"/>
        </w:rPr>
        <w:t>Temmei Ito</w:t>
      </w:r>
      <w:r w:rsidRPr="003737F1">
        <w:rPr>
          <w:rFonts w:ascii="Times New Roman" w:hAnsi="Times New Roman"/>
          <w:i w:val="0"/>
          <w:iCs/>
          <w:szCs w:val="24"/>
          <w:vertAlign w:val="superscript"/>
        </w:rPr>
        <w:t>1</w:t>
      </w:r>
      <w:r w:rsidRPr="003737F1">
        <w:rPr>
          <w:rFonts w:ascii="Times New Roman" w:hAnsi="Times New Roman"/>
          <w:i w:val="0"/>
          <w:iCs/>
          <w:szCs w:val="24"/>
          <w:vertAlign w:val="superscript"/>
          <w:lang w:eastAsia="ja-JP"/>
        </w:rPr>
        <w:t>, 2</w:t>
      </w:r>
      <w:r w:rsidRPr="003737F1">
        <w:rPr>
          <w:rFonts w:ascii="Times New Roman" w:hAnsi="Times New Roman"/>
          <w:i w:val="0"/>
          <w:iCs/>
          <w:szCs w:val="24"/>
        </w:rPr>
        <w:t>,</w:t>
      </w:r>
      <w:r w:rsidRPr="003737F1">
        <w:rPr>
          <w:rFonts w:ascii="Times New Roman" w:hAnsi="Times New Roman"/>
          <w:i w:val="0"/>
          <w:iCs/>
          <w:szCs w:val="24"/>
          <w:lang w:eastAsia="ja-JP"/>
        </w:rPr>
        <w:t xml:space="preserve"> Ryo</w:t>
      </w:r>
      <w:r w:rsidRPr="003737F1">
        <w:rPr>
          <w:rFonts w:ascii="Times New Roman" w:hAnsi="Times New Roman"/>
          <w:i w:val="0"/>
          <w:iCs/>
          <w:szCs w:val="24"/>
        </w:rPr>
        <w:t xml:space="preserve"> </w:t>
      </w:r>
      <w:r w:rsidRPr="003737F1">
        <w:rPr>
          <w:rFonts w:ascii="Times New Roman" w:hAnsi="Times New Roman"/>
          <w:i w:val="0"/>
          <w:iCs/>
          <w:szCs w:val="24"/>
          <w:lang w:eastAsia="ja-JP"/>
        </w:rPr>
        <w:t>Mizuta</w:t>
      </w:r>
      <w:r w:rsidRPr="003737F1">
        <w:rPr>
          <w:rFonts w:ascii="Times New Roman" w:hAnsi="Times New Roman"/>
          <w:i w:val="0"/>
          <w:iCs/>
          <w:szCs w:val="24"/>
          <w:vertAlign w:val="superscript"/>
        </w:rPr>
        <w:t>1</w:t>
      </w:r>
      <w:r w:rsidRPr="003737F1">
        <w:rPr>
          <w:rFonts w:ascii="Times New Roman" w:hAnsi="Times New Roman"/>
          <w:i w:val="0"/>
          <w:iCs/>
          <w:szCs w:val="24"/>
          <w:vertAlign w:val="superscript"/>
          <w:lang w:eastAsia="ja-JP"/>
        </w:rPr>
        <w:t>, 2</w:t>
      </w:r>
      <w:r w:rsidR="00210626" w:rsidRPr="003737F1">
        <w:rPr>
          <w:rFonts w:ascii="Times New Roman" w:hAnsi="Times New Roman"/>
          <w:i w:val="0"/>
          <w:iCs/>
          <w:szCs w:val="24"/>
        </w:rPr>
        <w:t xml:space="preserve">, </w:t>
      </w:r>
      <w:r w:rsidR="00623061" w:rsidRPr="003737F1">
        <w:rPr>
          <w:rFonts w:ascii="Times New Roman" w:hAnsi="Times New Roman"/>
          <w:i w:val="0"/>
          <w:iCs/>
          <w:szCs w:val="24"/>
        </w:rPr>
        <w:t>Shima Ito</w:t>
      </w:r>
      <w:r w:rsidR="00623061" w:rsidRPr="003737F1">
        <w:rPr>
          <w:rFonts w:ascii="Times New Roman" w:hAnsi="Times New Roman"/>
          <w:i w:val="0"/>
          <w:iCs/>
          <w:szCs w:val="24"/>
          <w:vertAlign w:val="superscript"/>
        </w:rPr>
        <w:t>1,2</w:t>
      </w:r>
      <w:r w:rsidR="00623061" w:rsidRPr="003737F1">
        <w:rPr>
          <w:rFonts w:ascii="Times New Roman" w:hAnsi="Times New Roman"/>
          <w:i w:val="0"/>
          <w:iCs/>
          <w:szCs w:val="24"/>
        </w:rPr>
        <w:t xml:space="preserve">, </w:t>
      </w:r>
      <w:r w:rsidRPr="003737F1">
        <w:rPr>
          <w:rFonts w:ascii="Times New Roman" w:hAnsi="Times New Roman"/>
          <w:i w:val="0"/>
          <w:iCs/>
          <w:szCs w:val="24"/>
        </w:rPr>
        <w:t>Tetsushi Taguchi</w:t>
      </w:r>
      <w:r w:rsidRPr="003737F1">
        <w:rPr>
          <w:rFonts w:ascii="Times New Roman" w:hAnsi="Times New Roman"/>
          <w:i w:val="0"/>
          <w:iCs/>
          <w:szCs w:val="24"/>
          <w:vertAlign w:val="superscript"/>
          <w:lang w:eastAsia="ja-JP"/>
        </w:rPr>
        <w:t>1, 2</w:t>
      </w:r>
      <w:r w:rsidRPr="003737F1">
        <w:rPr>
          <w:rFonts w:ascii="Times New Roman" w:hAnsi="Times New Roman"/>
          <w:i w:val="0"/>
          <w:iCs/>
          <w:szCs w:val="24"/>
        </w:rPr>
        <w:t>*</w:t>
      </w:r>
    </w:p>
    <w:p w14:paraId="70EF2222" w14:textId="4C3AA39F" w:rsidR="00C376C2" w:rsidRPr="003737F1" w:rsidRDefault="00C376C2" w:rsidP="005263C8">
      <w:pPr>
        <w:pStyle w:val="BCAuthorAddress"/>
        <w:spacing w:after="0"/>
        <w:jc w:val="both"/>
        <w:rPr>
          <w:rFonts w:ascii="Times New Roman" w:hAnsi="Times New Roman"/>
          <w:iCs/>
          <w:szCs w:val="24"/>
          <w:vertAlign w:val="superscript"/>
          <w:lang w:eastAsia="ja-JP"/>
        </w:rPr>
      </w:pPr>
    </w:p>
    <w:p w14:paraId="3DE29821" w14:textId="0E1258D1" w:rsidR="00F127CA" w:rsidRPr="003737F1" w:rsidRDefault="00EB7148" w:rsidP="005263C8">
      <w:pPr>
        <w:autoSpaceDE w:val="0"/>
        <w:autoSpaceDN w:val="0"/>
        <w:adjustRightInd w:val="0"/>
        <w:spacing w:before="100" w:beforeAutospacing="1" w:after="100" w:afterAutospacing="1" w:line="480" w:lineRule="auto"/>
        <w:rPr>
          <w:rFonts w:ascii="Times New Roman" w:hAnsi="Times New Roman"/>
          <w:sz w:val="24"/>
          <w:szCs w:val="24"/>
        </w:rPr>
      </w:pPr>
      <w:r w:rsidRPr="003737F1">
        <w:rPr>
          <w:rFonts w:ascii="Times New Roman" w:hAnsi="Times New Roman"/>
          <w:sz w:val="24"/>
          <w:szCs w:val="24"/>
          <w:vertAlign w:val="superscript"/>
        </w:rPr>
        <w:t>1</w:t>
      </w:r>
      <w:r w:rsidRPr="003737F1">
        <w:rPr>
          <w:rFonts w:ascii="Times New Roman" w:hAnsi="Times New Roman"/>
          <w:sz w:val="24"/>
          <w:szCs w:val="24"/>
        </w:rPr>
        <w:t>Graduate School of Pure and Applied Sciences, University of Tsukuba, 1-1-1 Tennodai, Tsukuba, Ibaraki 305-8577, Japan</w:t>
      </w:r>
    </w:p>
    <w:p w14:paraId="38F2ECC0" w14:textId="20AA9FF1" w:rsidR="00F127CA" w:rsidRPr="003737F1" w:rsidRDefault="00EB7148" w:rsidP="005263C8">
      <w:pPr>
        <w:autoSpaceDE w:val="0"/>
        <w:autoSpaceDN w:val="0"/>
        <w:adjustRightInd w:val="0"/>
        <w:spacing w:before="100" w:beforeAutospacing="1" w:after="100" w:afterAutospacing="1" w:line="480" w:lineRule="auto"/>
        <w:rPr>
          <w:rFonts w:ascii="Times New Roman" w:hAnsi="Times New Roman"/>
          <w:sz w:val="24"/>
          <w:szCs w:val="24"/>
        </w:rPr>
      </w:pPr>
      <w:r w:rsidRPr="003737F1">
        <w:rPr>
          <w:rFonts w:ascii="Times New Roman" w:hAnsi="Times New Roman"/>
          <w:sz w:val="24"/>
          <w:szCs w:val="24"/>
          <w:vertAlign w:val="superscript"/>
        </w:rPr>
        <w:t>2</w:t>
      </w:r>
      <w:r w:rsidRPr="003737F1">
        <w:rPr>
          <w:rFonts w:ascii="Times New Roman" w:hAnsi="Times New Roman"/>
          <w:sz w:val="24"/>
          <w:szCs w:val="24"/>
        </w:rPr>
        <w:t xml:space="preserve">Biomaterials Field, Research Center for </w:t>
      </w:r>
      <w:r w:rsidR="00903807" w:rsidRPr="003737F1">
        <w:rPr>
          <w:rFonts w:ascii="Times New Roman" w:hAnsi="Times New Roman"/>
          <w:sz w:val="24"/>
          <w:szCs w:val="24"/>
        </w:rPr>
        <w:t>Macromolecules and Biomaterials</w:t>
      </w:r>
      <w:r w:rsidRPr="003737F1">
        <w:rPr>
          <w:rFonts w:ascii="Times New Roman" w:hAnsi="Times New Roman"/>
          <w:sz w:val="24"/>
          <w:szCs w:val="24"/>
        </w:rPr>
        <w:t>, National Institute for Materials Science, 1-1 Namiki, Tsukuba, Ibaraki 305-0044, Japan</w:t>
      </w:r>
    </w:p>
    <w:p w14:paraId="124C1099" w14:textId="4CC6B140" w:rsidR="00C376C2" w:rsidRPr="003737F1" w:rsidRDefault="00C376C2" w:rsidP="005263C8">
      <w:pPr>
        <w:pStyle w:val="TAMainText"/>
        <w:ind w:firstLine="0"/>
        <w:rPr>
          <w:rFonts w:ascii="Times New Roman" w:hAnsi="Times New Roman"/>
          <w:szCs w:val="24"/>
          <w:lang w:eastAsia="ja-JP"/>
        </w:rPr>
      </w:pPr>
    </w:p>
    <w:p w14:paraId="0EED7DC9" w14:textId="7D8AAFC6" w:rsidR="000C41FC" w:rsidRPr="003737F1" w:rsidRDefault="000C41FC" w:rsidP="005263C8">
      <w:pPr>
        <w:pStyle w:val="TAMainText"/>
        <w:ind w:firstLine="0"/>
        <w:rPr>
          <w:rFonts w:ascii="Times New Roman" w:hAnsi="Times New Roman"/>
          <w:szCs w:val="24"/>
          <w:lang w:eastAsia="ja-JP"/>
        </w:rPr>
      </w:pPr>
    </w:p>
    <w:p w14:paraId="29297FD0" w14:textId="4C8642BA" w:rsidR="000C41FC" w:rsidRPr="003737F1" w:rsidRDefault="000C41FC" w:rsidP="005263C8">
      <w:pPr>
        <w:pStyle w:val="TAMainText"/>
        <w:ind w:firstLine="0"/>
        <w:rPr>
          <w:rFonts w:ascii="Times New Roman" w:hAnsi="Times New Roman"/>
          <w:szCs w:val="24"/>
          <w:lang w:eastAsia="ja-JP"/>
        </w:rPr>
      </w:pPr>
    </w:p>
    <w:p w14:paraId="0B257DCD" w14:textId="63BA7AE3" w:rsidR="00C376C2" w:rsidRPr="003737F1" w:rsidRDefault="00EB7148" w:rsidP="005263C8">
      <w:pPr>
        <w:spacing w:line="480" w:lineRule="auto"/>
        <w:rPr>
          <w:rFonts w:ascii="Times New Roman" w:hAnsi="Times New Roman"/>
          <w:sz w:val="24"/>
          <w:szCs w:val="24"/>
        </w:rPr>
      </w:pPr>
      <w:r w:rsidRPr="003737F1">
        <w:rPr>
          <w:rFonts w:ascii="Times New Roman" w:hAnsi="Times New Roman"/>
          <w:sz w:val="24"/>
          <w:szCs w:val="24"/>
        </w:rPr>
        <w:t>* Author to whom correspondence should be addressed.</w:t>
      </w:r>
    </w:p>
    <w:p w14:paraId="3857C823" w14:textId="70EDA23A" w:rsidR="00C376C2" w:rsidRPr="003737F1" w:rsidRDefault="00EB7148" w:rsidP="005263C8">
      <w:pPr>
        <w:spacing w:line="480" w:lineRule="auto"/>
        <w:rPr>
          <w:rFonts w:ascii="Times New Roman" w:hAnsi="Times New Roman"/>
          <w:sz w:val="24"/>
          <w:szCs w:val="24"/>
        </w:rPr>
      </w:pPr>
      <w:r w:rsidRPr="003737F1">
        <w:rPr>
          <w:rFonts w:ascii="Times New Roman" w:hAnsi="Times New Roman"/>
          <w:sz w:val="24"/>
          <w:szCs w:val="24"/>
        </w:rPr>
        <w:t>Tel: +81-29-60-4498</w:t>
      </w:r>
    </w:p>
    <w:p w14:paraId="1AA5B611" w14:textId="22C055F0" w:rsidR="00C376C2" w:rsidRPr="003737F1" w:rsidRDefault="00EB7148" w:rsidP="005263C8">
      <w:pPr>
        <w:spacing w:line="480" w:lineRule="auto"/>
        <w:rPr>
          <w:rFonts w:ascii="Times New Roman" w:hAnsi="Times New Roman"/>
          <w:sz w:val="24"/>
          <w:szCs w:val="24"/>
        </w:rPr>
      </w:pPr>
      <w:r w:rsidRPr="003737F1">
        <w:rPr>
          <w:rFonts w:ascii="Times New Roman" w:hAnsi="Times New Roman"/>
          <w:sz w:val="24"/>
          <w:szCs w:val="24"/>
        </w:rPr>
        <w:t>Fax: +81-29-851-4714</w:t>
      </w:r>
    </w:p>
    <w:p w14:paraId="2EC36EB9" w14:textId="4C2E95FC" w:rsidR="00A66143" w:rsidRPr="003737F1" w:rsidRDefault="00EB7148" w:rsidP="00BD75C0">
      <w:pPr>
        <w:spacing w:line="480" w:lineRule="auto"/>
        <w:rPr>
          <w:rFonts w:ascii="Times New Roman" w:hAnsi="Times New Roman"/>
          <w:sz w:val="24"/>
          <w:szCs w:val="24"/>
        </w:rPr>
      </w:pPr>
      <w:r w:rsidRPr="003737F1">
        <w:rPr>
          <w:rFonts w:ascii="Times New Roman" w:hAnsi="Times New Roman"/>
          <w:sz w:val="24"/>
          <w:szCs w:val="24"/>
        </w:rPr>
        <w:t xml:space="preserve">E-mail: </w:t>
      </w:r>
      <w:r w:rsidR="00BD5779" w:rsidRPr="003737F1">
        <w:rPr>
          <w:rFonts w:ascii="Times New Roman" w:hAnsi="Times New Roman"/>
          <w:sz w:val="24"/>
          <w:szCs w:val="24"/>
        </w:rPr>
        <w:t>taguchi.tetsushi</w:t>
      </w:r>
      <w:r w:rsidRPr="003737F1">
        <w:rPr>
          <w:rFonts w:ascii="Times New Roman" w:hAnsi="Times New Roman"/>
          <w:sz w:val="24"/>
          <w:szCs w:val="24"/>
        </w:rPr>
        <w:t>@nims.go.jp</w:t>
      </w:r>
    </w:p>
    <w:p w14:paraId="1AE9DCF8" w14:textId="31F568D5" w:rsidR="00C376C2" w:rsidRPr="003737F1" w:rsidRDefault="00EB7148" w:rsidP="005263C8">
      <w:pPr>
        <w:widowControl/>
        <w:spacing w:line="480" w:lineRule="auto"/>
        <w:jc w:val="left"/>
        <w:rPr>
          <w:rFonts w:ascii="Times New Roman" w:hAnsi="Times New Roman"/>
          <w:b/>
          <w:sz w:val="24"/>
          <w:szCs w:val="24"/>
        </w:rPr>
      </w:pPr>
      <w:r w:rsidRPr="003737F1">
        <w:rPr>
          <w:rFonts w:ascii="Times New Roman" w:hAnsi="Times New Roman"/>
          <w:b/>
          <w:sz w:val="24"/>
          <w:szCs w:val="24"/>
        </w:rPr>
        <w:lastRenderedPageBreak/>
        <w:t>Abstract</w:t>
      </w:r>
    </w:p>
    <w:p w14:paraId="213BA51F" w14:textId="318DF6E6" w:rsidR="00122D35" w:rsidRPr="003737F1" w:rsidRDefault="00EB7148" w:rsidP="004F1BBE">
      <w:pPr>
        <w:widowControl/>
        <w:spacing w:line="480" w:lineRule="auto"/>
        <w:rPr>
          <w:rFonts w:ascii="Times New Roman" w:hAnsi="Times New Roman"/>
          <w:b/>
          <w:sz w:val="24"/>
          <w:szCs w:val="24"/>
        </w:rPr>
      </w:pPr>
      <w:r w:rsidRPr="003737F1">
        <w:rPr>
          <w:rFonts w:ascii="Times New Roman" w:hAnsi="Times New Roman"/>
          <w:bCs/>
          <w:sz w:val="24"/>
          <w:szCs w:val="24"/>
        </w:rPr>
        <w:t xml:space="preserve">Type-A aortic dissection </w:t>
      </w:r>
      <w:r w:rsidR="00160559" w:rsidRPr="003737F1">
        <w:rPr>
          <w:rFonts w:ascii="Times New Roman" w:hAnsi="Times New Roman"/>
          <w:bCs/>
          <w:sz w:val="24"/>
          <w:szCs w:val="24"/>
        </w:rPr>
        <w:t xml:space="preserve">is an </w:t>
      </w:r>
      <w:r w:rsidRPr="003737F1">
        <w:rPr>
          <w:rFonts w:ascii="Times New Roman" w:hAnsi="Times New Roman"/>
          <w:bCs/>
          <w:sz w:val="24"/>
          <w:szCs w:val="24"/>
        </w:rPr>
        <w:t xml:space="preserve">acute </w:t>
      </w:r>
      <w:r w:rsidR="00160559" w:rsidRPr="003737F1">
        <w:rPr>
          <w:rFonts w:ascii="Times New Roman" w:hAnsi="Times New Roman"/>
          <w:bCs/>
          <w:sz w:val="24"/>
          <w:szCs w:val="24"/>
        </w:rPr>
        <w:t>injury</w:t>
      </w:r>
      <w:r w:rsidRPr="003737F1">
        <w:rPr>
          <w:rFonts w:ascii="Times New Roman" w:hAnsi="Times New Roman"/>
          <w:bCs/>
          <w:sz w:val="24"/>
          <w:szCs w:val="24"/>
        </w:rPr>
        <w:t xml:space="preserve"> involv</w:t>
      </w:r>
      <w:r w:rsidR="002916B5" w:rsidRPr="003737F1">
        <w:rPr>
          <w:rFonts w:ascii="Times New Roman" w:hAnsi="Times New Roman"/>
          <w:bCs/>
          <w:sz w:val="24"/>
          <w:szCs w:val="24"/>
        </w:rPr>
        <w:t>ing the</w:t>
      </w:r>
      <w:r w:rsidRPr="003737F1">
        <w:rPr>
          <w:rFonts w:ascii="Times New Roman" w:hAnsi="Times New Roman"/>
          <w:bCs/>
          <w:sz w:val="24"/>
          <w:szCs w:val="24"/>
        </w:rPr>
        <w:t xml:space="preserve"> </w:t>
      </w:r>
      <w:r w:rsidR="0007149D" w:rsidRPr="003737F1">
        <w:rPr>
          <w:rFonts w:ascii="Times New Roman" w:hAnsi="Times New Roman"/>
          <w:bCs/>
          <w:sz w:val="24"/>
          <w:szCs w:val="24"/>
        </w:rPr>
        <w:t xml:space="preserve">delamination of </w:t>
      </w:r>
      <w:r w:rsidRPr="003737F1">
        <w:rPr>
          <w:rFonts w:ascii="Times New Roman" w:hAnsi="Times New Roman"/>
          <w:bCs/>
          <w:sz w:val="24"/>
          <w:szCs w:val="24"/>
        </w:rPr>
        <w:t xml:space="preserve">the aorta </w:t>
      </w:r>
      <w:r w:rsidR="0007149D" w:rsidRPr="003737F1">
        <w:rPr>
          <w:rFonts w:ascii="Times New Roman" w:hAnsi="Times New Roman"/>
          <w:bCs/>
          <w:sz w:val="24"/>
          <w:szCs w:val="24"/>
        </w:rPr>
        <w:t>at the part</w:t>
      </w:r>
      <w:r w:rsidRPr="003737F1">
        <w:rPr>
          <w:rFonts w:ascii="Times New Roman" w:hAnsi="Times New Roman"/>
          <w:bCs/>
          <w:sz w:val="24"/>
          <w:szCs w:val="24"/>
        </w:rPr>
        <w:t xml:space="preserve">s of the </w:t>
      </w:r>
      <w:r w:rsidR="00454CFF" w:rsidRPr="003737F1">
        <w:rPr>
          <w:rFonts w:ascii="Times New Roman" w:hAnsi="Times New Roman"/>
          <w:bCs/>
          <w:sz w:val="24"/>
          <w:szCs w:val="24"/>
        </w:rPr>
        <w:t xml:space="preserve">aortic </w:t>
      </w:r>
      <w:r w:rsidRPr="003737F1">
        <w:rPr>
          <w:rFonts w:ascii="Times New Roman" w:hAnsi="Times New Roman"/>
          <w:bCs/>
          <w:sz w:val="24"/>
          <w:szCs w:val="24"/>
        </w:rPr>
        <w:t xml:space="preserve">media. </w:t>
      </w:r>
      <w:r w:rsidR="007B46AF" w:rsidRPr="003737F1">
        <w:rPr>
          <w:rFonts w:ascii="Times New Roman" w:hAnsi="Times New Roman"/>
          <w:bCs/>
          <w:sz w:val="24"/>
          <w:szCs w:val="24"/>
        </w:rPr>
        <w:t xml:space="preserve">Aldehyde </w:t>
      </w:r>
      <w:r w:rsidR="00F94101" w:rsidRPr="003737F1">
        <w:rPr>
          <w:rFonts w:ascii="Times New Roman" w:hAnsi="Times New Roman"/>
          <w:bCs/>
          <w:sz w:val="24"/>
          <w:szCs w:val="24"/>
        </w:rPr>
        <w:t>crosslinker</w:t>
      </w:r>
      <w:r w:rsidR="007B46AF" w:rsidRPr="003737F1">
        <w:rPr>
          <w:rFonts w:ascii="Times New Roman" w:hAnsi="Times New Roman"/>
          <w:bCs/>
          <w:sz w:val="24"/>
          <w:szCs w:val="24"/>
        </w:rPr>
        <w:t>-containing g</w:t>
      </w:r>
      <w:r w:rsidRPr="003737F1">
        <w:rPr>
          <w:rFonts w:ascii="Times New Roman" w:hAnsi="Times New Roman"/>
          <w:bCs/>
          <w:sz w:val="24"/>
          <w:szCs w:val="24"/>
        </w:rPr>
        <w:t xml:space="preserve">lues have been used to </w:t>
      </w:r>
      <w:r w:rsidR="0030581E" w:rsidRPr="003737F1">
        <w:rPr>
          <w:rFonts w:ascii="Times New Roman" w:hAnsi="Times New Roman"/>
          <w:bCs/>
          <w:sz w:val="24"/>
          <w:szCs w:val="24"/>
        </w:rPr>
        <w:t>adhere</w:t>
      </w:r>
      <w:r w:rsidRPr="003737F1">
        <w:rPr>
          <w:rFonts w:ascii="Times New Roman" w:hAnsi="Times New Roman"/>
          <w:bCs/>
          <w:sz w:val="24"/>
          <w:szCs w:val="24"/>
        </w:rPr>
        <w:t xml:space="preserve"> the </w:t>
      </w:r>
      <w:r w:rsidR="0030581E" w:rsidRPr="003737F1">
        <w:rPr>
          <w:rFonts w:ascii="Times New Roman" w:hAnsi="Times New Roman"/>
          <w:bCs/>
          <w:sz w:val="24"/>
          <w:szCs w:val="24"/>
        </w:rPr>
        <w:t xml:space="preserve">media </w:t>
      </w:r>
      <w:r w:rsidRPr="003737F1">
        <w:rPr>
          <w:rFonts w:ascii="Times New Roman" w:hAnsi="Times New Roman"/>
          <w:bCs/>
          <w:sz w:val="24"/>
          <w:szCs w:val="24"/>
        </w:rPr>
        <w:t>of the dissected aorta</w:t>
      </w:r>
      <w:r w:rsidR="007B46AF" w:rsidRPr="003737F1">
        <w:rPr>
          <w:rFonts w:ascii="Times New Roman" w:hAnsi="Times New Roman"/>
          <w:bCs/>
          <w:sz w:val="24"/>
          <w:szCs w:val="24"/>
        </w:rPr>
        <w:t xml:space="preserve"> before joining </w:t>
      </w:r>
      <w:r w:rsidR="002D0BD3" w:rsidRPr="003737F1">
        <w:rPr>
          <w:rFonts w:ascii="Times New Roman" w:hAnsi="Times New Roman"/>
          <w:bCs/>
          <w:sz w:val="24"/>
          <w:szCs w:val="24"/>
        </w:rPr>
        <w:t xml:space="preserve">an </w:t>
      </w:r>
      <w:r w:rsidRPr="003737F1">
        <w:rPr>
          <w:rFonts w:ascii="Times New Roman" w:hAnsi="Times New Roman"/>
          <w:bCs/>
          <w:sz w:val="24"/>
          <w:szCs w:val="24"/>
        </w:rPr>
        <w:t>artificial graft.</w:t>
      </w:r>
      <w:r w:rsidR="007B46AF" w:rsidRPr="003737F1">
        <w:rPr>
          <w:rFonts w:ascii="Times New Roman" w:hAnsi="Times New Roman"/>
          <w:bCs/>
          <w:sz w:val="24"/>
          <w:szCs w:val="24"/>
        </w:rPr>
        <w:t xml:space="preserve"> These glues effectively adhere </w:t>
      </w:r>
      <w:r w:rsidRPr="003737F1">
        <w:rPr>
          <w:rFonts w:ascii="Times New Roman" w:hAnsi="Times New Roman"/>
          <w:bCs/>
          <w:sz w:val="24"/>
          <w:szCs w:val="24"/>
        </w:rPr>
        <w:t>to the aortic media</w:t>
      </w:r>
      <w:r w:rsidR="007B46AF" w:rsidRPr="003737F1">
        <w:rPr>
          <w:rFonts w:ascii="Times New Roman" w:hAnsi="Times New Roman"/>
          <w:bCs/>
          <w:sz w:val="24"/>
          <w:szCs w:val="24"/>
        </w:rPr>
        <w:t>; however, they show low biocompatibility due to the release of aldehyde compounds</w:t>
      </w:r>
      <w:r w:rsidRPr="003737F1">
        <w:rPr>
          <w:rFonts w:ascii="Times New Roman" w:hAnsi="Times New Roman"/>
          <w:bCs/>
          <w:sz w:val="24"/>
          <w:szCs w:val="24"/>
        </w:rPr>
        <w:t xml:space="preserve">. </w:t>
      </w:r>
      <w:r w:rsidR="002934C5" w:rsidRPr="003737F1">
        <w:rPr>
          <w:rFonts w:ascii="Times New Roman" w:hAnsi="Times New Roman"/>
          <w:bCs/>
          <w:sz w:val="24"/>
          <w:szCs w:val="24"/>
        </w:rPr>
        <w:t>In this study</w:t>
      </w:r>
      <w:r w:rsidRPr="003737F1">
        <w:rPr>
          <w:rFonts w:ascii="Times New Roman" w:hAnsi="Times New Roman"/>
          <w:bCs/>
          <w:sz w:val="24"/>
          <w:szCs w:val="24"/>
        </w:rPr>
        <w:t xml:space="preserve">, we report innovative adhesives based on </w:t>
      </w:r>
      <w:r w:rsidR="007B46AF" w:rsidRPr="003737F1">
        <w:rPr>
          <w:rFonts w:ascii="Times New Roman" w:hAnsi="Times New Roman"/>
          <w:bCs/>
          <w:sz w:val="24"/>
          <w:szCs w:val="24"/>
        </w:rPr>
        <w:t xml:space="preserve">hydrophobically-modified Alaska pollock gelatin (hm-ApGltn) with different alkyl or cholesteryl groups </w:t>
      </w:r>
      <w:r w:rsidRPr="003737F1">
        <w:rPr>
          <w:rFonts w:ascii="Times New Roman" w:hAnsi="Times New Roman"/>
          <w:bCs/>
          <w:sz w:val="24"/>
          <w:szCs w:val="24"/>
        </w:rPr>
        <w:t xml:space="preserve">that </w:t>
      </w:r>
      <w:r w:rsidR="007B46AF" w:rsidRPr="003737F1">
        <w:rPr>
          <w:rFonts w:ascii="Times New Roman" w:hAnsi="Times New Roman"/>
          <w:bCs/>
          <w:sz w:val="24"/>
          <w:szCs w:val="24"/>
        </w:rPr>
        <w:t>adhere</w:t>
      </w:r>
      <w:r w:rsidRPr="003737F1">
        <w:rPr>
          <w:rFonts w:ascii="Times New Roman" w:hAnsi="Times New Roman"/>
          <w:bCs/>
          <w:sz w:val="24"/>
          <w:szCs w:val="24"/>
        </w:rPr>
        <w:t xml:space="preserve"> to</w:t>
      </w:r>
      <w:r w:rsidR="0030581E" w:rsidRPr="003737F1">
        <w:rPr>
          <w:rFonts w:ascii="Times New Roman" w:hAnsi="Times New Roman"/>
          <w:bCs/>
          <w:sz w:val="24"/>
          <w:szCs w:val="24"/>
        </w:rPr>
        <w:t xml:space="preserve"> the </w:t>
      </w:r>
      <w:r w:rsidR="00122D35" w:rsidRPr="003737F1">
        <w:rPr>
          <w:rFonts w:ascii="Times New Roman" w:hAnsi="Times New Roman"/>
          <w:bCs/>
          <w:sz w:val="24"/>
          <w:szCs w:val="24"/>
        </w:rPr>
        <w:t>media</w:t>
      </w:r>
      <w:r w:rsidR="0030581E" w:rsidRPr="003737F1">
        <w:rPr>
          <w:rFonts w:ascii="Times New Roman" w:hAnsi="Times New Roman"/>
          <w:bCs/>
          <w:sz w:val="24"/>
          <w:szCs w:val="24"/>
        </w:rPr>
        <w:t xml:space="preserve"> of </w:t>
      </w:r>
      <w:r w:rsidRPr="003737F1">
        <w:rPr>
          <w:rFonts w:ascii="Times New Roman" w:hAnsi="Times New Roman"/>
          <w:bCs/>
          <w:sz w:val="24"/>
          <w:szCs w:val="24"/>
        </w:rPr>
        <w:t>the dissected aorta</w:t>
      </w:r>
      <w:r w:rsidR="00122D35" w:rsidRPr="003737F1">
        <w:rPr>
          <w:rFonts w:ascii="Times New Roman" w:hAnsi="Times New Roman"/>
          <w:bCs/>
          <w:sz w:val="24"/>
          <w:szCs w:val="24"/>
        </w:rPr>
        <w:t xml:space="preserve"> by combining hm-ApGltns with </w:t>
      </w:r>
      <w:r w:rsidRPr="003737F1">
        <w:rPr>
          <w:rFonts w:ascii="Times New Roman" w:hAnsi="Times New Roman"/>
          <w:sz w:val="24"/>
          <w:szCs w:val="24"/>
        </w:rPr>
        <w:t xml:space="preserve">a </w:t>
      </w:r>
      <w:r w:rsidR="00EB398A" w:rsidRPr="003737F1">
        <w:rPr>
          <w:rFonts w:ascii="Times New Roman" w:hAnsi="Times New Roman"/>
          <w:sz w:val="24"/>
          <w:szCs w:val="24"/>
        </w:rPr>
        <w:t xml:space="preserve">biocompatible crosslinker, </w:t>
      </w:r>
      <w:r w:rsidR="00F94101" w:rsidRPr="003737F1">
        <w:rPr>
          <w:rFonts w:ascii="Times New Roman" w:hAnsi="Times New Roman"/>
          <w:bCs/>
          <w:sz w:val="24"/>
          <w:szCs w:val="24"/>
        </w:rPr>
        <w:t>pentaerythritol poly(ethylene glycol) ether tetrasucci</w:t>
      </w:r>
      <w:r w:rsidR="00DF1D5B" w:rsidRPr="003737F1">
        <w:rPr>
          <w:rFonts w:ascii="Times New Roman" w:hAnsi="Times New Roman"/>
          <w:bCs/>
          <w:sz w:val="24"/>
          <w:szCs w:val="24"/>
        </w:rPr>
        <w:t>ni</w:t>
      </w:r>
      <w:r w:rsidR="00F94101" w:rsidRPr="003737F1">
        <w:rPr>
          <w:rFonts w:ascii="Times New Roman" w:hAnsi="Times New Roman"/>
          <w:bCs/>
          <w:sz w:val="24"/>
          <w:szCs w:val="24"/>
        </w:rPr>
        <w:t>midyl glutarate (4S-PEG)</w:t>
      </w:r>
      <w:r w:rsidR="00EB398A" w:rsidRPr="003737F1">
        <w:rPr>
          <w:rFonts w:ascii="Times New Roman" w:hAnsi="Times New Roman"/>
          <w:sz w:val="24"/>
          <w:szCs w:val="24"/>
        </w:rPr>
        <w:t xml:space="preserve">. </w:t>
      </w:r>
      <w:r w:rsidR="00417827" w:rsidRPr="003737F1">
        <w:rPr>
          <w:rFonts w:ascii="Times New Roman" w:hAnsi="Times New Roman"/>
          <w:sz w:val="24"/>
          <w:szCs w:val="24"/>
        </w:rPr>
        <w:t>The m</w:t>
      </w:r>
      <w:r w:rsidR="00EB398A" w:rsidRPr="003737F1">
        <w:rPr>
          <w:rFonts w:ascii="Times New Roman" w:hAnsi="Times New Roman"/>
          <w:sz w:val="24"/>
          <w:szCs w:val="24"/>
        </w:rPr>
        <w:t xml:space="preserve">odification of alkyl or </w:t>
      </w:r>
      <w:r w:rsidR="009975DF" w:rsidRPr="003737F1">
        <w:rPr>
          <w:rFonts w:ascii="Times New Roman" w:hAnsi="Times New Roman"/>
          <w:sz w:val="24"/>
          <w:szCs w:val="24"/>
        </w:rPr>
        <w:t>cholesteryl (</w:t>
      </w:r>
      <w:r w:rsidR="00EB398A" w:rsidRPr="003737F1">
        <w:rPr>
          <w:rFonts w:ascii="Times New Roman" w:hAnsi="Times New Roman"/>
          <w:sz w:val="24"/>
          <w:szCs w:val="24"/>
        </w:rPr>
        <w:t>Chol</w:t>
      </w:r>
      <w:r w:rsidR="009975DF" w:rsidRPr="003737F1">
        <w:rPr>
          <w:rFonts w:ascii="Times New Roman" w:hAnsi="Times New Roman"/>
          <w:sz w:val="24"/>
          <w:szCs w:val="24"/>
        </w:rPr>
        <w:t>)</w:t>
      </w:r>
      <w:r w:rsidR="00EB398A" w:rsidRPr="003737F1">
        <w:rPr>
          <w:rFonts w:ascii="Times New Roman" w:hAnsi="Times New Roman"/>
          <w:sz w:val="24"/>
          <w:szCs w:val="24"/>
        </w:rPr>
        <w:t xml:space="preserve"> groups contributed to enhance</w:t>
      </w:r>
      <w:r w:rsidRPr="003737F1">
        <w:rPr>
          <w:rFonts w:ascii="Times New Roman" w:hAnsi="Times New Roman"/>
          <w:sz w:val="24"/>
          <w:szCs w:val="24"/>
        </w:rPr>
        <w:t>d adhesion strength</w:t>
      </w:r>
      <w:r w:rsidR="00417827" w:rsidRPr="003737F1">
        <w:rPr>
          <w:rFonts w:ascii="Times New Roman" w:hAnsi="Times New Roman"/>
          <w:sz w:val="24"/>
          <w:szCs w:val="24"/>
        </w:rPr>
        <w:t xml:space="preserve"> between porcine aortic media</w:t>
      </w:r>
      <w:r w:rsidR="00EB398A" w:rsidRPr="003737F1">
        <w:rPr>
          <w:rFonts w:ascii="Times New Roman" w:hAnsi="Times New Roman"/>
          <w:sz w:val="24"/>
          <w:szCs w:val="24"/>
        </w:rPr>
        <w:t xml:space="preserve">. The adhesion strength increased with increasing modification ratios of alkyl groups from </w:t>
      </w:r>
      <w:r w:rsidR="009975DF" w:rsidRPr="003737F1">
        <w:rPr>
          <w:rFonts w:ascii="Times New Roman" w:hAnsi="Times New Roman"/>
          <w:sz w:val="24"/>
          <w:szCs w:val="24"/>
        </w:rPr>
        <w:t xml:space="preserve">propanoyl </w:t>
      </w:r>
      <w:r w:rsidR="00EB398A" w:rsidRPr="003737F1">
        <w:rPr>
          <w:rFonts w:ascii="Times New Roman" w:hAnsi="Times New Roman"/>
          <w:sz w:val="24"/>
          <w:szCs w:val="24"/>
        </w:rPr>
        <w:t xml:space="preserve">to </w:t>
      </w:r>
      <w:r w:rsidR="009975DF" w:rsidRPr="003737F1">
        <w:rPr>
          <w:rFonts w:ascii="Times New Roman" w:hAnsi="Times New Roman"/>
          <w:sz w:val="24"/>
          <w:szCs w:val="24"/>
        </w:rPr>
        <w:t xml:space="preserve">dodecanoyl </w:t>
      </w:r>
      <w:r w:rsidR="00185A60" w:rsidRPr="003737F1">
        <w:rPr>
          <w:rFonts w:ascii="Times New Roman" w:hAnsi="Times New Roman"/>
          <w:sz w:val="24"/>
          <w:szCs w:val="24"/>
        </w:rPr>
        <w:t>groups</w:t>
      </w:r>
      <w:r w:rsidR="00EB398A" w:rsidRPr="003737F1">
        <w:rPr>
          <w:rFonts w:ascii="Times New Roman" w:hAnsi="Times New Roman"/>
          <w:sz w:val="24"/>
          <w:szCs w:val="24"/>
        </w:rPr>
        <w:t xml:space="preserve"> and then decreased </w:t>
      </w:r>
      <w:r w:rsidR="00CC7AEE" w:rsidRPr="003737F1">
        <w:rPr>
          <w:rFonts w:ascii="Times New Roman" w:hAnsi="Times New Roman"/>
          <w:sz w:val="24"/>
          <w:szCs w:val="24"/>
        </w:rPr>
        <w:t>at a</w:t>
      </w:r>
      <w:r w:rsidRPr="003737F1">
        <w:rPr>
          <w:rFonts w:ascii="Times New Roman" w:hAnsi="Times New Roman"/>
          <w:sz w:val="24"/>
          <w:szCs w:val="24"/>
        </w:rPr>
        <w:t xml:space="preserve"> modification ratio of </w:t>
      </w:r>
      <w:r w:rsidR="00EC7363" w:rsidRPr="003737F1">
        <w:rPr>
          <w:rFonts w:ascii="Times New Roman" w:hAnsi="Times New Roman"/>
          <w:sz w:val="24"/>
          <w:szCs w:val="24"/>
        </w:rPr>
        <w:t>~</w:t>
      </w:r>
      <w:r w:rsidR="00EB398A" w:rsidRPr="003737F1">
        <w:rPr>
          <w:rFonts w:ascii="Times New Roman" w:hAnsi="Times New Roman"/>
          <w:sz w:val="24"/>
          <w:szCs w:val="24"/>
        </w:rPr>
        <w:t xml:space="preserve">20 mol%. Porcine aortic media adhered using 7.5Chol-ApGltn adhesive showed </w:t>
      </w:r>
      <w:r w:rsidR="00BC6106" w:rsidRPr="003737F1">
        <w:rPr>
          <w:rFonts w:ascii="Times New Roman" w:hAnsi="Times New Roman"/>
          <w:sz w:val="24"/>
          <w:szCs w:val="24"/>
        </w:rPr>
        <w:t xml:space="preserve">stretchability </w:t>
      </w:r>
      <w:r w:rsidR="00EB398A" w:rsidRPr="003737F1">
        <w:rPr>
          <w:rFonts w:ascii="Times New Roman" w:hAnsi="Times New Roman"/>
          <w:bCs/>
          <w:sz w:val="24"/>
          <w:szCs w:val="24"/>
        </w:rPr>
        <w:t xml:space="preserve">even when </w:t>
      </w:r>
      <w:r w:rsidR="00417827" w:rsidRPr="003737F1">
        <w:rPr>
          <w:rFonts w:ascii="Times New Roman" w:hAnsi="Times New Roman"/>
          <w:sz w:val="24"/>
          <w:szCs w:val="24"/>
        </w:rPr>
        <w:t>expanded and shrunk</w:t>
      </w:r>
      <w:r w:rsidR="003C0B51" w:rsidRPr="003737F1">
        <w:rPr>
          <w:rFonts w:ascii="Times New Roman" w:hAnsi="Times New Roman"/>
          <w:sz w:val="24"/>
          <w:szCs w:val="24"/>
        </w:rPr>
        <w:t xml:space="preserve"> vertically by</w:t>
      </w:r>
      <w:r w:rsidR="00417827" w:rsidRPr="003737F1">
        <w:rPr>
          <w:rFonts w:ascii="Times New Roman" w:hAnsi="Times New Roman"/>
          <w:sz w:val="24"/>
          <w:szCs w:val="24"/>
        </w:rPr>
        <w:t xml:space="preserve"> </w:t>
      </w:r>
      <w:r w:rsidR="00417827" w:rsidRPr="003737F1">
        <w:rPr>
          <w:rFonts w:ascii="Times New Roman" w:hAnsi="Times New Roman"/>
          <w:bCs/>
          <w:sz w:val="24"/>
          <w:szCs w:val="24"/>
        </w:rPr>
        <w:t>25</w:t>
      </w:r>
      <w:r w:rsidRPr="003737F1">
        <w:rPr>
          <w:rFonts w:ascii="Times New Roman" w:hAnsi="Times New Roman"/>
          <w:bCs/>
          <w:sz w:val="24"/>
          <w:szCs w:val="24"/>
        </w:rPr>
        <w:t xml:space="preserve">% </w:t>
      </w:r>
      <w:r w:rsidR="00417827" w:rsidRPr="003737F1">
        <w:rPr>
          <w:rFonts w:ascii="Times New Roman" w:hAnsi="Times New Roman"/>
          <w:sz w:val="24"/>
          <w:szCs w:val="24"/>
        </w:rPr>
        <w:t>at least five times</w:t>
      </w:r>
      <w:r w:rsidR="00417827" w:rsidRPr="003737F1">
        <w:rPr>
          <w:rFonts w:ascii="Times New Roman" w:hAnsi="Times New Roman"/>
          <w:bCs/>
          <w:sz w:val="24"/>
          <w:szCs w:val="24"/>
        </w:rPr>
        <w:t>.</w:t>
      </w:r>
      <w:r w:rsidR="00EB398A" w:rsidRPr="003737F1">
        <w:rPr>
          <w:rFonts w:ascii="Times New Roman" w:hAnsi="Times New Roman"/>
          <w:bCs/>
          <w:sz w:val="24"/>
          <w:szCs w:val="24"/>
        </w:rPr>
        <w:t xml:space="preserve"> Hm-ApGltn adhesives subcutaneously injected into the back</w:t>
      </w:r>
      <w:r w:rsidRPr="003737F1">
        <w:rPr>
          <w:rFonts w:ascii="Times New Roman" w:hAnsi="Times New Roman"/>
          <w:bCs/>
          <w:sz w:val="24"/>
          <w:szCs w:val="24"/>
        </w:rPr>
        <w:t>s of mice showed no sev</w:t>
      </w:r>
      <w:r w:rsidR="00EB398A" w:rsidRPr="003737F1">
        <w:rPr>
          <w:rFonts w:ascii="Times New Roman" w:hAnsi="Times New Roman"/>
          <w:bCs/>
          <w:sz w:val="24"/>
          <w:szCs w:val="24"/>
        </w:rPr>
        <w:t xml:space="preserve">ere inflammation and </w:t>
      </w:r>
      <w:r w:rsidRPr="003737F1">
        <w:rPr>
          <w:rFonts w:ascii="Times New Roman" w:hAnsi="Times New Roman"/>
          <w:bCs/>
          <w:sz w:val="24"/>
          <w:szCs w:val="24"/>
        </w:rPr>
        <w:t xml:space="preserve">were degraded </w:t>
      </w:r>
      <w:r w:rsidR="00EB398A" w:rsidRPr="003737F1">
        <w:rPr>
          <w:rFonts w:ascii="Times New Roman" w:hAnsi="Times New Roman"/>
          <w:bCs/>
          <w:sz w:val="24"/>
          <w:szCs w:val="24"/>
        </w:rPr>
        <w:t xml:space="preserve">during </w:t>
      </w:r>
      <w:r w:rsidRPr="003737F1">
        <w:rPr>
          <w:rFonts w:ascii="Times New Roman" w:hAnsi="Times New Roman"/>
          <w:bCs/>
          <w:sz w:val="24"/>
          <w:szCs w:val="24"/>
        </w:rPr>
        <w:t>the implantation period</w:t>
      </w:r>
      <w:r w:rsidR="00EB398A" w:rsidRPr="003737F1">
        <w:rPr>
          <w:rFonts w:ascii="Times New Roman" w:hAnsi="Times New Roman"/>
          <w:bCs/>
          <w:sz w:val="24"/>
          <w:szCs w:val="24"/>
        </w:rPr>
        <w:t>. These results indicated that hm-ApGltn adhesives</w:t>
      </w:r>
      <w:r w:rsidR="00185A60" w:rsidRPr="003737F1">
        <w:rPr>
          <w:rFonts w:ascii="Times New Roman" w:hAnsi="Times New Roman"/>
          <w:bCs/>
          <w:sz w:val="24"/>
          <w:szCs w:val="24"/>
        </w:rPr>
        <w:t xml:space="preserve"> </w:t>
      </w:r>
      <w:r w:rsidR="00EB398A" w:rsidRPr="003737F1">
        <w:rPr>
          <w:rFonts w:ascii="Times New Roman" w:hAnsi="Times New Roman"/>
          <w:bCs/>
          <w:sz w:val="24"/>
          <w:szCs w:val="24"/>
        </w:rPr>
        <w:t>have potential application</w:t>
      </w:r>
      <w:r w:rsidRPr="003737F1">
        <w:rPr>
          <w:rFonts w:ascii="Times New Roman" w:hAnsi="Times New Roman"/>
          <w:bCs/>
          <w:sz w:val="24"/>
          <w:szCs w:val="24"/>
        </w:rPr>
        <w:t xml:space="preserve">s </w:t>
      </w:r>
      <w:r w:rsidR="00EB398A" w:rsidRPr="003737F1">
        <w:rPr>
          <w:rFonts w:ascii="Times New Roman" w:hAnsi="Times New Roman"/>
          <w:bCs/>
          <w:sz w:val="24"/>
          <w:szCs w:val="24"/>
        </w:rPr>
        <w:t>in type-A aortic dissection.</w:t>
      </w:r>
    </w:p>
    <w:p w14:paraId="54E3207D" w14:textId="39303A0B" w:rsidR="00C376C2" w:rsidRPr="003737F1" w:rsidRDefault="00EB7148" w:rsidP="005263C8">
      <w:pPr>
        <w:widowControl/>
        <w:spacing w:line="480" w:lineRule="auto"/>
        <w:jc w:val="left"/>
        <w:rPr>
          <w:rFonts w:ascii="Times New Roman" w:hAnsi="Times New Roman"/>
          <w:b/>
          <w:sz w:val="24"/>
          <w:szCs w:val="24"/>
        </w:rPr>
      </w:pPr>
      <w:r w:rsidRPr="003737F1">
        <w:rPr>
          <w:rFonts w:ascii="Times New Roman" w:hAnsi="Times New Roman"/>
          <w:b/>
          <w:sz w:val="24"/>
          <w:szCs w:val="24"/>
        </w:rPr>
        <w:lastRenderedPageBreak/>
        <w:t>Introduction</w:t>
      </w:r>
    </w:p>
    <w:p w14:paraId="11033C54" w14:textId="679E4151" w:rsidR="00EE09B5" w:rsidRPr="003737F1" w:rsidRDefault="00EB7148" w:rsidP="005263C8">
      <w:pPr>
        <w:widowControl/>
        <w:spacing w:line="480" w:lineRule="auto"/>
        <w:ind w:firstLine="828"/>
        <w:rPr>
          <w:rFonts w:ascii="Times New Roman" w:hAnsi="Times New Roman"/>
          <w:bCs/>
          <w:sz w:val="24"/>
          <w:szCs w:val="24"/>
        </w:rPr>
      </w:pPr>
      <w:r w:rsidRPr="003737F1">
        <w:rPr>
          <w:rFonts w:ascii="Times New Roman" w:hAnsi="Times New Roman"/>
          <w:bCs/>
          <w:sz w:val="24"/>
          <w:szCs w:val="24"/>
        </w:rPr>
        <w:t>Acute a</w:t>
      </w:r>
      <w:r w:rsidR="00096054" w:rsidRPr="003737F1">
        <w:rPr>
          <w:rFonts w:ascii="Times New Roman" w:hAnsi="Times New Roman"/>
          <w:bCs/>
          <w:sz w:val="24"/>
          <w:szCs w:val="24"/>
        </w:rPr>
        <w:t xml:space="preserve">ortic dissection </w:t>
      </w:r>
      <w:r w:rsidR="003C0B51" w:rsidRPr="003737F1">
        <w:rPr>
          <w:rFonts w:ascii="Times New Roman" w:hAnsi="Times New Roman"/>
          <w:bCs/>
          <w:sz w:val="24"/>
          <w:szCs w:val="24"/>
        </w:rPr>
        <w:t xml:space="preserve">is </w:t>
      </w:r>
      <w:r w:rsidRPr="003737F1">
        <w:rPr>
          <w:rFonts w:ascii="Times New Roman" w:hAnsi="Times New Roman"/>
          <w:bCs/>
          <w:sz w:val="24"/>
          <w:szCs w:val="24"/>
        </w:rPr>
        <w:t>a serious vascular disease</w:t>
      </w:r>
      <w:r w:rsidR="002F7AB7" w:rsidRPr="003737F1">
        <w:rPr>
          <w:rFonts w:ascii="Times New Roman" w:hAnsi="Times New Roman"/>
          <w:bCs/>
          <w:sz w:val="24"/>
          <w:szCs w:val="24"/>
        </w:rPr>
        <w:t xml:space="preserve"> </w:t>
      </w:r>
      <w:r w:rsidR="003A7A52" w:rsidRPr="003737F1">
        <w:rPr>
          <w:rFonts w:ascii="Times New Roman" w:hAnsi="Times New Roman"/>
          <w:bCs/>
          <w:sz w:val="24"/>
          <w:szCs w:val="24"/>
        </w:rPr>
        <w:t>that cause</w:t>
      </w:r>
      <w:r w:rsidRPr="003737F1">
        <w:rPr>
          <w:rFonts w:ascii="Times New Roman" w:hAnsi="Times New Roman"/>
          <w:bCs/>
          <w:sz w:val="24"/>
          <w:szCs w:val="24"/>
        </w:rPr>
        <w:t xml:space="preserve">s delamination </w:t>
      </w:r>
      <w:r w:rsidR="007C7CC8" w:rsidRPr="003737F1">
        <w:rPr>
          <w:rFonts w:ascii="Times New Roman" w:hAnsi="Times New Roman"/>
          <w:bCs/>
          <w:sz w:val="24"/>
          <w:szCs w:val="24"/>
        </w:rPr>
        <w:t xml:space="preserve">of </w:t>
      </w:r>
      <w:r w:rsidRPr="003737F1">
        <w:rPr>
          <w:rFonts w:ascii="Times New Roman" w:hAnsi="Times New Roman"/>
          <w:bCs/>
          <w:sz w:val="24"/>
          <w:szCs w:val="24"/>
        </w:rPr>
        <w:t xml:space="preserve">the intima </w:t>
      </w:r>
      <w:r w:rsidR="003C0B51" w:rsidRPr="003737F1">
        <w:rPr>
          <w:rFonts w:ascii="Times New Roman" w:hAnsi="Times New Roman"/>
          <w:bCs/>
          <w:sz w:val="24"/>
          <w:szCs w:val="24"/>
        </w:rPr>
        <w:t xml:space="preserve">from </w:t>
      </w:r>
      <w:r w:rsidR="007C7CC8" w:rsidRPr="003737F1">
        <w:rPr>
          <w:rFonts w:ascii="Times New Roman" w:hAnsi="Times New Roman"/>
          <w:bCs/>
          <w:sz w:val="24"/>
          <w:szCs w:val="24"/>
        </w:rPr>
        <w:t>most of</w:t>
      </w:r>
      <w:r w:rsidRPr="003737F1">
        <w:rPr>
          <w:rFonts w:ascii="Times New Roman" w:hAnsi="Times New Roman"/>
          <w:bCs/>
          <w:sz w:val="24"/>
          <w:szCs w:val="24"/>
        </w:rPr>
        <w:t xml:space="preserve"> the media layer extending from the outer </w:t>
      </w:r>
      <w:r w:rsidR="00E11627" w:rsidRPr="003737F1">
        <w:rPr>
          <w:rFonts w:ascii="Times New Roman" w:hAnsi="Times New Roman"/>
          <w:bCs/>
          <w:sz w:val="24"/>
          <w:szCs w:val="24"/>
        </w:rPr>
        <w:t xml:space="preserve">adventitious </w:t>
      </w:r>
      <w:r w:rsidR="007C7CC8" w:rsidRPr="003737F1">
        <w:rPr>
          <w:rFonts w:ascii="Times New Roman" w:hAnsi="Times New Roman"/>
          <w:bCs/>
          <w:sz w:val="24"/>
          <w:szCs w:val="24"/>
        </w:rPr>
        <w:t>layer along the aorta</w:t>
      </w:r>
      <w:r w:rsidRPr="003737F1">
        <w:rPr>
          <w:rFonts w:ascii="Times New Roman" w:hAnsi="Times New Roman"/>
          <w:bCs/>
          <w:sz w:val="24"/>
          <w:szCs w:val="24"/>
        </w:rPr>
        <w:t xml:space="preserve">. </w:t>
      </w:r>
      <w:r w:rsidR="00E11627" w:rsidRPr="003737F1">
        <w:rPr>
          <w:rFonts w:ascii="Times New Roman" w:hAnsi="Times New Roman"/>
          <w:bCs/>
          <w:sz w:val="24"/>
          <w:szCs w:val="24"/>
        </w:rPr>
        <w:t>Acute aortic dissections</w:t>
      </w:r>
      <w:r w:rsidR="00396314" w:rsidRPr="003737F1">
        <w:rPr>
          <w:rFonts w:ascii="Times New Roman" w:hAnsi="Times New Roman"/>
          <w:bCs/>
          <w:sz w:val="24"/>
          <w:szCs w:val="24"/>
        </w:rPr>
        <w:t xml:space="preserve"> are</w:t>
      </w:r>
      <w:r w:rsidR="00B72C44" w:rsidRPr="003737F1">
        <w:rPr>
          <w:rFonts w:ascii="Times New Roman" w:hAnsi="Times New Roman"/>
          <w:bCs/>
          <w:sz w:val="24"/>
          <w:szCs w:val="24"/>
        </w:rPr>
        <w:t xml:space="preserve"> classified into two types according to the Stanford classification system introduced in 1970</w:t>
      </w:r>
      <w:hyperlink w:anchor="_ENREF_1" w:tooltip="DeBakey, 1982 #5398" w:history="1">
        <w:r w:rsidR="00FB71DB" w:rsidRPr="003737F1">
          <w:rPr>
            <w:rFonts w:ascii="Times New Roman" w:hAnsi="Times New Roman"/>
            <w:bCs/>
            <w:sz w:val="24"/>
            <w:szCs w:val="24"/>
          </w:rPr>
          <w:fldChar w:fldCharType="begin"/>
        </w:r>
        <w:r w:rsidR="00FB71DB" w:rsidRPr="003737F1">
          <w:rPr>
            <w:rFonts w:ascii="Times New Roman" w:hAnsi="Times New Roman"/>
            <w:bCs/>
            <w:sz w:val="24"/>
            <w:szCs w:val="24"/>
          </w:rPr>
          <w:instrText xml:space="preserve"> ADDIN EN.CITE &lt;EndNote&gt;&lt;Cite&gt;&lt;Author&gt;DeBakey&lt;/Author&gt;&lt;Year&gt;1982&lt;/Year&gt;&lt;RecNum&gt;5398&lt;/RecNum&gt;&lt;DisplayText&gt;&lt;style face="superscript"&gt;1&lt;/style&gt;&lt;/DisplayText&gt;&lt;record&gt;&lt;rec-number&gt;5398&lt;/rec-number&gt;&lt;foreign-keys&gt;&lt;key app="EN" db-id="dvtexx0w32s225ede27petz7p5959exdxafe" timestamp="1676942835"&gt;5398&lt;/key&gt;&lt;/foreign-keys&gt;&lt;ref-type name="Journal Article"&gt;17&lt;/ref-type&gt;&lt;contributors&gt;&lt;authors&gt;&lt;author&gt;DeBakey, M. E.&lt;/author&gt;&lt;author&gt;McCollum, C. H.&lt;/author&gt;&lt;author&gt;Crawford, E. S.&lt;/author&gt;&lt;author&gt;Morris, G. C., Jr.&lt;/author&gt;&lt;author&gt;Howell, J.&lt;/author&gt;&lt;author&gt;Noon, G. P.&lt;/author&gt;&lt;author&gt;Lawrie, G.&lt;/author&gt;&lt;/authors&gt;&lt;/contributors&gt;&lt;titles&gt;&lt;title&gt;Dissection and dissecting aneurysms of the aorta: twenty-year follow-up of five hundred twenty-seven patients treated surgically&lt;/title&gt;&lt;secondary-title&gt;Surgery&lt;/secondary-title&gt;&lt;/titles&gt;&lt;periodical&gt;&lt;full-title&gt;Surgery&lt;/full-title&gt;&lt;abbr-1&gt;Surgery&lt;/abbr-1&gt;&lt;/periodical&gt;&lt;pages&gt;1118-34&lt;/pages&gt;&lt;volume&gt;92&lt;/volume&gt;&lt;number&gt;6&lt;/number&gt;&lt;keywords&gt;&lt;keyword&gt;Adolescent&lt;/keyword&gt;&lt;keyword&gt;Adult&lt;/keyword&gt;&lt;keyword&gt;Aged&lt;/keyword&gt;&lt;keyword&gt;Aortic Dissection/classification/mortality/*surgery&lt;/keyword&gt;&lt;keyword&gt;Aortic Aneurysm/mortality/*surgery&lt;/keyword&gt;&lt;keyword&gt;Blood Vessel Prosthesis&lt;/keyword&gt;&lt;keyword&gt;Child&lt;/keyword&gt;&lt;keyword&gt;Female&lt;/keyword&gt;&lt;keyword&gt;Follow-Up Studies&lt;/keyword&gt;&lt;keyword&gt;Humans&lt;/keyword&gt;&lt;keyword&gt;Male&lt;/keyword&gt;&lt;keyword&gt;Methods&lt;/keyword&gt;&lt;keyword&gt;Middle Aged&lt;/keyword&gt;&lt;keyword&gt;Postoperative Complications/etiology&lt;/keyword&gt;&lt;keyword&gt;Texas&lt;/keyword&gt;&lt;/keywords&gt;&lt;dates&gt;&lt;year&gt;1982&lt;/year&gt;&lt;pub-dates&gt;&lt;date&gt;Dec&lt;/date&gt;&lt;/pub-dates&gt;&lt;/dates&gt;&lt;isbn&gt;0039-6060 (Print)&amp;#xD;0039-6060 (Linking)&lt;/isbn&gt;&lt;accession-num&gt;7147190&lt;/accession-num&gt;&lt;urls&gt;&lt;related-urls&gt;&lt;url&gt;https://www.ncbi.nlm.nih.gov/pubmed/7147190&lt;/url&gt;&lt;/related-urls&gt;&lt;/urls&gt;&lt;remote-database-name&gt;Medline&lt;/remote-database-name&gt;&lt;remote-database-provider&gt;NLM&lt;/remote-database-provider&gt;&lt;/record&gt;&lt;/Cite&gt;&lt;/EndNote&gt;</w:instrText>
        </w:r>
        <w:r w:rsidR="00FB71DB" w:rsidRPr="003737F1">
          <w:rPr>
            <w:rFonts w:ascii="Times New Roman" w:hAnsi="Times New Roman"/>
            <w:bCs/>
            <w:sz w:val="24"/>
            <w:szCs w:val="24"/>
          </w:rPr>
          <w:fldChar w:fldCharType="separate"/>
        </w:r>
        <w:r w:rsidR="00FB71DB" w:rsidRPr="003737F1">
          <w:rPr>
            <w:rFonts w:ascii="Times New Roman" w:hAnsi="Times New Roman"/>
            <w:bCs/>
            <w:noProof/>
            <w:sz w:val="24"/>
            <w:szCs w:val="24"/>
            <w:vertAlign w:val="superscript"/>
          </w:rPr>
          <w:t>1</w:t>
        </w:r>
        <w:r w:rsidR="00FB71DB" w:rsidRPr="003737F1">
          <w:rPr>
            <w:rFonts w:ascii="Times New Roman" w:hAnsi="Times New Roman"/>
            <w:bCs/>
            <w:sz w:val="24"/>
            <w:szCs w:val="24"/>
          </w:rPr>
          <w:fldChar w:fldCharType="end"/>
        </w:r>
      </w:hyperlink>
      <w:r w:rsidR="00B40892" w:rsidRPr="003737F1">
        <w:rPr>
          <w:rFonts w:ascii="Times New Roman" w:hAnsi="Times New Roman"/>
          <w:bCs/>
          <w:sz w:val="24"/>
          <w:szCs w:val="24"/>
        </w:rPr>
        <w:t>:</w:t>
      </w:r>
      <w:r w:rsidR="00B72C44" w:rsidRPr="003737F1">
        <w:rPr>
          <w:rFonts w:ascii="Times New Roman" w:hAnsi="Times New Roman"/>
          <w:bCs/>
          <w:sz w:val="24"/>
          <w:szCs w:val="24"/>
        </w:rPr>
        <w:t xml:space="preserve"> Type</w:t>
      </w:r>
      <w:r w:rsidR="00A90667" w:rsidRPr="003737F1">
        <w:rPr>
          <w:rFonts w:ascii="Times New Roman" w:hAnsi="Times New Roman"/>
          <w:bCs/>
          <w:sz w:val="24"/>
          <w:szCs w:val="24"/>
        </w:rPr>
        <w:t>-</w:t>
      </w:r>
      <w:r w:rsidR="00B72C44" w:rsidRPr="003737F1">
        <w:rPr>
          <w:rFonts w:ascii="Times New Roman" w:hAnsi="Times New Roman"/>
          <w:bCs/>
          <w:sz w:val="24"/>
          <w:szCs w:val="24"/>
        </w:rPr>
        <w:t xml:space="preserve">A aortic dissection </w:t>
      </w:r>
      <w:r w:rsidR="00825C83" w:rsidRPr="003737F1">
        <w:rPr>
          <w:rFonts w:ascii="Times New Roman" w:hAnsi="Times New Roman"/>
          <w:bCs/>
          <w:sz w:val="24"/>
          <w:szCs w:val="24"/>
        </w:rPr>
        <w:t>involve</w:t>
      </w:r>
      <w:r w:rsidRPr="003737F1">
        <w:rPr>
          <w:rFonts w:ascii="Times New Roman" w:hAnsi="Times New Roman"/>
          <w:bCs/>
          <w:sz w:val="24"/>
          <w:szCs w:val="24"/>
        </w:rPr>
        <w:t>s</w:t>
      </w:r>
      <w:r w:rsidR="0092770F" w:rsidRPr="003737F1">
        <w:rPr>
          <w:rFonts w:ascii="Times New Roman" w:hAnsi="Times New Roman"/>
          <w:bCs/>
          <w:sz w:val="24"/>
          <w:szCs w:val="24"/>
        </w:rPr>
        <w:t xml:space="preserve"> intimal tear</w:t>
      </w:r>
      <w:r w:rsidRPr="003737F1">
        <w:rPr>
          <w:rFonts w:ascii="Times New Roman" w:hAnsi="Times New Roman"/>
          <w:bCs/>
          <w:sz w:val="24"/>
          <w:szCs w:val="24"/>
        </w:rPr>
        <w:t>s and propagation of the dissection between the medial</w:t>
      </w:r>
      <w:r w:rsidR="0092770F" w:rsidRPr="003737F1">
        <w:rPr>
          <w:rFonts w:ascii="Times New Roman" w:hAnsi="Times New Roman"/>
          <w:bCs/>
          <w:sz w:val="24"/>
          <w:szCs w:val="24"/>
        </w:rPr>
        <w:t xml:space="preserve"> and intima</w:t>
      </w:r>
      <w:r w:rsidRPr="003737F1">
        <w:rPr>
          <w:rFonts w:ascii="Times New Roman" w:hAnsi="Times New Roman"/>
          <w:bCs/>
          <w:sz w:val="24"/>
          <w:szCs w:val="24"/>
        </w:rPr>
        <w:t>l layers of the ascending aorta</w:t>
      </w:r>
      <w:hyperlink w:anchor="_ENREF_2" w:tooltip="Gudbjartsson, 2020 #5383" w:history="1">
        <w:r w:rsidR="00FB71DB" w:rsidRPr="003737F1">
          <w:rPr>
            <w:rFonts w:ascii="Times New Roman" w:hAnsi="Times New Roman"/>
            <w:bCs/>
            <w:sz w:val="24"/>
            <w:szCs w:val="24"/>
          </w:rPr>
          <w:fldChar w:fldCharType="begin">
            <w:fldData xml:space="preserve">PEVuZE5vdGU+PENpdGU+PEF1dGhvcj5HdWRiamFydHNzb248L0F1dGhvcj48WWVhcj4yMDIwPC9Z
ZWFyPjxSZWNOdW0+NTM4MzwvUmVjTnVtPjxEaXNwbGF5VGV4dD48c3R5bGUgZmFjZT0ic3VwZXJz
Y3JpcHQiPjI8L3N0eWxlPjwvRGlzcGxheVRleHQ+PHJlY29yZD48cmVjLW51bWJlcj41MzgzPC9y
ZWMtbnVtYmVyPjxmb3JlaWduLWtleXM+PGtleSBhcHA9IkVOIiBkYi1pZD0iZHZ0ZXh4MHczMnMy
MjVlZGUyN3BldHo3cDU5NTlleGR4YWZlIiB0aW1lc3RhbXA9IjE2NzY5NDA0NzYiPjUzODM8L2tl
eT48L2ZvcmVpZ24ta2V5cz48cmVmLXR5cGUgbmFtZT0iSm91cm5hbCBBcnRpY2xlIj4xNzwvcmVm
LXR5cGU+PGNvbnRyaWJ1dG9ycz48YXV0aG9ycz48YXV0aG9yPkd1ZGJqYXJ0c3NvbiwgVC48L2F1
dGhvcj48YXV0aG9yPkFobHNzb24sIEEuPC9hdXRob3I+PGF1dGhvcj5HZWlyc3NvbiwgQS48L2F1
dGhvcj48YXV0aG9yPkd1bm4sIEouPC9hdXRob3I+PGF1dGhvcj5Iam9ydGRhbCwgVi48L2F1dGhv
cj48YXV0aG9yPkplcHBzc29uLCBBLjwvYXV0aG9yPjxhdXRob3I+TWVubmFuZGVyLCBBLjwvYXV0
aG9yPjxhdXRob3I+WmluZG92aWMsIEkuPC9hdXRob3I+PGF1dGhvcj5PbHNzb24sIEMuPC9hdXRo
b3I+PC9hdXRob3JzPjwvY29udHJpYnV0b3JzPjxhdXRoLWFkZHJlc3M+RGVwYXJ0bWVudCBvZiBD
YXJkaW90aG9yYWNpYyBTdXJnZXJ5LCBMYW5kc3BpdGFsaSBVbml2ZXJzaXR5IEhvc3BpdGFsLCBG
YWN1bHR5IG9mIE1lZGljaW5lLCBVbml2ZXJzaXR5IG9mIEljZWxhbmQsIFJleWtqYXZpaywgSWNl
bGFuZC4mI3hEO0RlcGFydG1lbnQgb2YgQ2FyZGlvdGhvcmFjaWMgU3VyZ2VyeSwgS2Fyb2xpbnNr
YSBVbml2ZXJzaXR5IEhvc3BpdGFsLCBTdG9ja2hvbG0sIFN3ZWRlbi4mI3hEO0RpdmlzaW9uIG9m
IENhcmRpYWMgU3VyZ2VyeSwgWWFsZSBTY2hvb2wgb2YgTWVkaWNpbmUsIE5ldyBIYXZlbiwgQ1Qs
IFVTQS4mI3hEO0RlcGFydG1lbnQgb2YgQ2FyZGlvdGhvcmFjaWMgU3VyZ2VyeSwgVHVya3UgVW5p
dmVyc2l0eSBIb3NwaXRhbCwgVW5pdmVyc2l0eSBvZiBUdXJrdSwgVHVya3UsIEZpbmxhbmQuJiN4
RDtEZXBhcnRtZW50IG9mIENhcmRpb3Rob3JhY2ljIFN1cmdlcnksIEFhcmh1cyBVbml2ZXJzaXR5
IEhvc3BpdGFsLCBBYXJodXMsIERlbm1hcmsuJiN4RDtEZXBhcnRtZW50IG9mIE1vbGVjdWxhciBh
bmQgQ2xpbmljYWwgTWVkaWNpbmUsIEluc3RpdHV0ZSBvZiBNZWRpY2luZSwgU2FobGdyZW5za2Eg
QWNhZGVteSwgR290aGVuYnVyZyBVbml2ZXJzaXR5LCBTd2VkZW4gYW5kIERlcGFydG1lbnQgb2Yg
Q2FyZGlvdGhvcmFjaWMgU3VyZ2VyeSwgU2FobGdyZW5za2EgVW5pdmVyc2l0eSBIb3NwaXRhbCwg
R290aGVuYnVyZywgU3dlZGVuLiYjeEQ7VGFtcGVyZSBVbml2ZXJzaXR5IEhlYXJ0IEhvc3BpdGFs
IGFuZCBUYW1wZXJlIFVuaXZlcnNpdHksIFRhbXBlcmUsIEZpbmxhbmQuJiN4RDtMdW5kIFVuaXZl
cnNpdHksIFNrYW5lIFVuaXZlcnNpdHkgSG9zcGl0YWwsIERlcGFydG1lbnQgb2YgQ2xpbmljYWwg
U2NpZW5jZXMsIERlcGFydG1lbnQgb2YgQ2FyZGlvdGhvcmFjaWMgU3VyZ2VyeSwgTHVuZCwgU3dl
ZGVuLjwvYXV0aC1hZGRyZXNzPjx0aXRsZXM+PHRpdGxlPkFjdXRlIHR5cGUgQSBhb3J0aWMgZGlz
c2VjdGlvbiAtIGEgcmV2aWV3PC90aXRsZT48c2Vjb25kYXJ5LXRpdGxlPlNjYW5kIENhcmRpb3Zh
c2MgSjwvc2Vjb25kYXJ5LXRpdGxlPjwvdGl0bGVzPjxwZXJpb2RpY2FsPjxmdWxsLXRpdGxlPlNj
YW5kIENhcmRpb3Zhc2MgSjwvZnVsbC10aXRsZT48L3BlcmlvZGljYWw+PHBhZ2VzPjEtMTM8L3Bh
Z2VzPjx2b2x1bWU+NTQ8L3ZvbHVtZT48bnVtYmVyPjE8L251bWJlcj48ZWRpdGlvbj4yMDE5MDky
MzwvZWRpdGlvbj48a2V5d29yZHM+PGtleXdvcmQ+QWN1dGUgRGlzZWFzZTwva2V5d29yZD48a2V5
d29yZD5Bb3J0aWMgRGlzc2VjdGlvbi9kaWFnbm9zdGljIGltYWdpbmcvbW9ydGFsaXR5L3BoeXNp
b3BhdGhvbG9neS8qc3VyZ2VyeTwva2V5d29yZD48a2V5d29yZD5Bb3J0aWMgQW5ldXJ5c20vZGlh
Z25vc3RpYyBpbWFnaW5nL21vcnRhbGl0eS9waHlzaW9wYXRob2xvZ3kvKnN1cmdlcnk8L2tleXdv
cmQ+PGtleXdvcmQ+Qmxvb2QgVmVzc2VsIFByb3N0aGVzaXM8L2tleXdvcmQ+PGtleXdvcmQ+KkJs
b29kIFZlc3NlbCBQcm9zdGhlc2lzIEltcGxhbnRhdGlvbi9hZHZlcnNlIGVmZmVjdHMvbW9ydGFs
aXR5PC9rZXl3b3JkPjxrZXl3b3JkPipFbmRvdmFzY3VsYXIgUHJvY2VkdXJlcy9hZHZlcnNlIGVm
ZmVjdHMvaW5zdHJ1bWVudGF0aW9uL21vcnRhbGl0eTwva2V5d29yZD48a2V5d29yZD5IdW1hbnM8
L2tleXdvcmQ+PGtleXdvcmQ+UG9zdG9wZXJhdGl2ZSBDb21wbGljYXRpb25zL21vcnRhbGl0eTwv
a2V5d29yZD48a2V5d29yZD5SaXNrIEZhY3RvcnM8L2tleXdvcmQ+PGtleXdvcmQ+U3RlbnRzPC9r
ZXl3b3JkPjxrZXl3b3JkPlRpbWUgRmFjdG9yczwva2V5d29yZD48a2V5d29yZD5UcmVhdG1lbnQg
T3V0Y29tZTwva2V5d29yZD48a2V5d29yZD5Bb3J0aWMgZGlzc2VjdGlvbjwva2V5d29yZD48a2V5
d29yZD5Ob3JjYWFkPC9rZXl3b3JkPjxrZXl3b3JkPmFzY2VuZGluZyBhb3J0YTwva2V5d29yZD48
a2V5d29yZD5kaWFnbm9zaXM8L2tleXdvcmQ+PGtleXdvcmQ+b3V0Y29tZTwva2V5d29yZD48a2V5
d29yZD5yZXZpZXc8L2tleXdvcmQ+PGtleXdvcmQ+dHJlYXRtZW50PC9rZXl3b3JkPjxrZXl3b3Jk
PnR5cGUgQTwva2V5d29yZD48L2tleXdvcmRzPjxkYXRlcz48eWVhcj4yMDIwPC95ZWFyPjxwdWIt
ZGF0ZXM+PGRhdGU+RmViPC9kYXRlPjwvcHViLWRhdGVzPjwvZGF0ZXM+PGlzYm4+MTY1MS0yMDA2
IChFbGVjdHJvbmljKSYjeEQ7MTQwMS03NDMxIChMaW5raW5nKTwvaXNibj48YWNjZXNzaW9uLW51
bT4zMTU0Mjk2MDwvYWNjZXNzaW9uLW51bT48dXJscz48cmVsYXRlZC11cmxzPjx1cmw+aHR0cHM6
Ly93d3cubmNiaS5ubG0ubmloLmdvdi9wdWJtZWQvMzE1NDI5NjA8L3VybD48L3JlbGF0ZWQtdXJs
cz48L3VybHM+PGVsZWN0cm9uaWMtcmVzb3VyY2UtbnVtPjEwLjEwODAvMTQwMTc0MzEuMjAxOS4x
NjYwNDAxPC9lbGVjdHJvbmljLXJlc291cmNlLW51bT48cmVtb3RlLWRhdGFiYXNlLW5hbWU+TWVk
bGluZTwvcmVtb3RlLWRhdGFiYXNlLW5hbWU+PHJlbW90ZS1kYXRhYmFzZS1wcm92aWRlcj5OTE08
L3JlbW90ZS1kYXRhYmFzZS1wcm92aWRlcj48L3JlY29yZD48L0NpdGU+PC9FbmROb3RlPn==
</w:fldData>
          </w:fldChar>
        </w:r>
        <w:r w:rsidR="00FB71DB" w:rsidRPr="003737F1">
          <w:rPr>
            <w:rFonts w:ascii="Times New Roman" w:hAnsi="Times New Roman"/>
            <w:bCs/>
            <w:sz w:val="24"/>
            <w:szCs w:val="24"/>
          </w:rPr>
          <w:instrText xml:space="preserve"> ADDIN EN.CITE </w:instrText>
        </w:r>
        <w:r w:rsidR="00FB71DB" w:rsidRPr="003737F1">
          <w:rPr>
            <w:rFonts w:ascii="Times New Roman" w:hAnsi="Times New Roman"/>
            <w:bCs/>
            <w:sz w:val="24"/>
            <w:szCs w:val="24"/>
          </w:rPr>
          <w:fldChar w:fldCharType="begin">
            <w:fldData xml:space="preserve">PEVuZE5vdGU+PENpdGU+PEF1dGhvcj5HdWRiamFydHNzb248L0F1dGhvcj48WWVhcj4yMDIwPC9Z
ZWFyPjxSZWNOdW0+NTM4MzwvUmVjTnVtPjxEaXNwbGF5VGV4dD48c3R5bGUgZmFjZT0ic3VwZXJz
Y3JpcHQiPjI8L3N0eWxlPjwvRGlzcGxheVRleHQ+PHJlY29yZD48cmVjLW51bWJlcj41MzgzPC9y
ZWMtbnVtYmVyPjxmb3JlaWduLWtleXM+PGtleSBhcHA9IkVOIiBkYi1pZD0iZHZ0ZXh4MHczMnMy
MjVlZGUyN3BldHo3cDU5NTlleGR4YWZlIiB0aW1lc3RhbXA9IjE2NzY5NDA0NzYiPjUzODM8L2tl
eT48L2ZvcmVpZ24ta2V5cz48cmVmLXR5cGUgbmFtZT0iSm91cm5hbCBBcnRpY2xlIj4xNzwvcmVm
LXR5cGU+PGNvbnRyaWJ1dG9ycz48YXV0aG9ycz48YXV0aG9yPkd1ZGJqYXJ0c3NvbiwgVC48L2F1
dGhvcj48YXV0aG9yPkFobHNzb24sIEEuPC9hdXRob3I+PGF1dGhvcj5HZWlyc3NvbiwgQS48L2F1
dGhvcj48YXV0aG9yPkd1bm4sIEouPC9hdXRob3I+PGF1dGhvcj5Iam9ydGRhbCwgVi48L2F1dGhv
cj48YXV0aG9yPkplcHBzc29uLCBBLjwvYXV0aG9yPjxhdXRob3I+TWVubmFuZGVyLCBBLjwvYXV0
aG9yPjxhdXRob3I+WmluZG92aWMsIEkuPC9hdXRob3I+PGF1dGhvcj5PbHNzb24sIEMuPC9hdXRo
b3I+PC9hdXRob3JzPjwvY29udHJpYnV0b3JzPjxhdXRoLWFkZHJlc3M+RGVwYXJ0bWVudCBvZiBD
YXJkaW90aG9yYWNpYyBTdXJnZXJ5LCBMYW5kc3BpdGFsaSBVbml2ZXJzaXR5IEhvc3BpdGFsLCBG
YWN1bHR5IG9mIE1lZGljaW5lLCBVbml2ZXJzaXR5IG9mIEljZWxhbmQsIFJleWtqYXZpaywgSWNl
bGFuZC4mI3hEO0RlcGFydG1lbnQgb2YgQ2FyZGlvdGhvcmFjaWMgU3VyZ2VyeSwgS2Fyb2xpbnNr
YSBVbml2ZXJzaXR5IEhvc3BpdGFsLCBTdG9ja2hvbG0sIFN3ZWRlbi4mI3hEO0RpdmlzaW9uIG9m
IENhcmRpYWMgU3VyZ2VyeSwgWWFsZSBTY2hvb2wgb2YgTWVkaWNpbmUsIE5ldyBIYXZlbiwgQ1Qs
IFVTQS4mI3hEO0RlcGFydG1lbnQgb2YgQ2FyZGlvdGhvcmFjaWMgU3VyZ2VyeSwgVHVya3UgVW5p
dmVyc2l0eSBIb3NwaXRhbCwgVW5pdmVyc2l0eSBvZiBUdXJrdSwgVHVya3UsIEZpbmxhbmQuJiN4
RDtEZXBhcnRtZW50IG9mIENhcmRpb3Rob3JhY2ljIFN1cmdlcnksIEFhcmh1cyBVbml2ZXJzaXR5
IEhvc3BpdGFsLCBBYXJodXMsIERlbm1hcmsuJiN4RDtEZXBhcnRtZW50IG9mIE1vbGVjdWxhciBh
bmQgQ2xpbmljYWwgTWVkaWNpbmUsIEluc3RpdHV0ZSBvZiBNZWRpY2luZSwgU2FobGdyZW5za2Eg
QWNhZGVteSwgR290aGVuYnVyZyBVbml2ZXJzaXR5LCBTd2VkZW4gYW5kIERlcGFydG1lbnQgb2Yg
Q2FyZGlvdGhvcmFjaWMgU3VyZ2VyeSwgU2FobGdyZW5za2EgVW5pdmVyc2l0eSBIb3NwaXRhbCwg
R290aGVuYnVyZywgU3dlZGVuLiYjeEQ7VGFtcGVyZSBVbml2ZXJzaXR5IEhlYXJ0IEhvc3BpdGFs
IGFuZCBUYW1wZXJlIFVuaXZlcnNpdHksIFRhbXBlcmUsIEZpbmxhbmQuJiN4RDtMdW5kIFVuaXZl
cnNpdHksIFNrYW5lIFVuaXZlcnNpdHkgSG9zcGl0YWwsIERlcGFydG1lbnQgb2YgQ2xpbmljYWwg
U2NpZW5jZXMsIERlcGFydG1lbnQgb2YgQ2FyZGlvdGhvcmFjaWMgU3VyZ2VyeSwgTHVuZCwgU3dl
ZGVuLjwvYXV0aC1hZGRyZXNzPjx0aXRsZXM+PHRpdGxlPkFjdXRlIHR5cGUgQSBhb3J0aWMgZGlz
c2VjdGlvbiAtIGEgcmV2aWV3PC90aXRsZT48c2Vjb25kYXJ5LXRpdGxlPlNjYW5kIENhcmRpb3Zh
c2MgSjwvc2Vjb25kYXJ5LXRpdGxlPjwvdGl0bGVzPjxwZXJpb2RpY2FsPjxmdWxsLXRpdGxlPlNj
YW5kIENhcmRpb3Zhc2MgSjwvZnVsbC10aXRsZT48L3BlcmlvZGljYWw+PHBhZ2VzPjEtMTM8L3Bh
Z2VzPjx2b2x1bWU+NTQ8L3ZvbHVtZT48bnVtYmVyPjE8L251bWJlcj48ZWRpdGlvbj4yMDE5MDky
MzwvZWRpdGlvbj48a2V5d29yZHM+PGtleXdvcmQ+QWN1dGUgRGlzZWFzZTwva2V5d29yZD48a2V5
d29yZD5Bb3J0aWMgRGlzc2VjdGlvbi9kaWFnbm9zdGljIGltYWdpbmcvbW9ydGFsaXR5L3BoeXNp
b3BhdGhvbG9neS8qc3VyZ2VyeTwva2V5d29yZD48a2V5d29yZD5Bb3J0aWMgQW5ldXJ5c20vZGlh
Z25vc3RpYyBpbWFnaW5nL21vcnRhbGl0eS9waHlzaW9wYXRob2xvZ3kvKnN1cmdlcnk8L2tleXdv
cmQ+PGtleXdvcmQ+Qmxvb2QgVmVzc2VsIFByb3N0aGVzaXM8L2tleXdvcmQ+PGtleXdvcmQ+KkJs
b29kIFZlc3NlbCBQcm9zdGhlc2lzIEltcGxhbnRhdGlvbi9hZHZlcnNlIGVmZmVjdHMvbW9ydGFs
aXR5PC9rZXl3b3JkPjxrZXl3b3JkPipFbmRvdmFzY3VsYXIgUHJvY2VkdXJlcy9hZHZlcnNlIGVm
ZmVjdHMvaW5zdHJ1bWVudGF0aW9uL21vcnRhbGl0eTwva2V5d29yZD48a2V5d29yZD5IdW1hbnM8
L2tleXdvcmQ+PGtleXdvcmQ+UG9zdG9wZXJhdGl2ZSBDb21wbGljYXRpb25zL21vcnRhbGl0eTwv
a2V5d29yZD48a2V5d29yZD5SaXNrIEZhY3RvcnM8L2tleXdvcmQ+PGtleXdvcmQ+U3RlbnRzPC9r
ZXl3b3JkPjxrZXl3b3JkPlRpbWUgRmFjdG9yczwva2V5d29yZD48a2V5d29yZD5UcmVhdG1lbnQg
T3V0Y29tZTwva2V5d29yZD48a2V5d29yZD5Bb3J0aWMgZGlzc2VjdGlvbjwva2V5d29yZD48a2V5
d29yZD5Ob3JjYWFkPC9rZXl3b3JkPjxrZXl3b3JkPmFzY2VuZGluZyBhb3J0YTwva2V5d29yZD48
a2V5d29yZD5kaWFnbm9zaXM8L2tleXdvcmQ+PGtleXdvcmQ+b3V0Y29tZTwva2V5d29yZD48a2V5
d29yZD5yZXZpZXc8L2tleXdvcmQ+PGtleXdvcmQ+dHJlYXRtZW50PC9rZXl3b3JkPjxrZXl3b3Jk
PnR5cGUgQTwva2V5d29yZD48L2tleXdvcmRzPjxkYXRlcz48eWVhcj4yMDIwPC95ZWFyPjxwdWIt
ZGF0ZXM+PGRhdGU+RmViPC9kYXRlPjwvcHViLWRhdGVzPjwvZGF0ZXM+PGlzYm4+MTY1MS0yMDA2
IChFbGVjdHJvbmljKSYjeEQ7MTQwMS03NDMxIChMaW5raW5nKTwvaXNibj48YWNjZXNzaW9uLW51
bT4zMTU0Mjk2MDwvYWNjZXNzaW9uLW51bT48dXJscz48cmVsYXRlZC11cmxzPjx1cmw+aHR0cHM6
Ly93d3cubmNiaS5ubG0ubmloLmdvdi9wdWJtZWQvMzE1NDI5NjA8L3VybD48L3JlbGF0ZWQtdXJs
cz48L3VybHM+PGVsZWN0cm9uaWMtcmVzb3VyY2UtbnVtPjEwLjEwODAvMTQwMTc0MzEuMjAxOS4x
NjYwNDAxPC9lbGVjdHJvbmljLXJlc291cmNlLW51bT48cmVtb3RlLWRhdGFiYXNlLW5hbWU+TWVk
bGluZTwvcmVtb3RlLWRhdGFiYXNlLW5hbWU+PHJlbW90ZS1kYXRhYmFzZS1wcm92aWRlcj5OTE08
L3JlbW90ZS1kYXRhYmFzZS1wcm92aWRlcj48L3JlY29yZD48L0NpdGU+PC9FbmROb3RlPn==
</w:fldData>
          </w:fldChar>
        </w:r>
        <w:r w:rsidR="00FB71DB" w:rsidRPr="003737F1">
          <w:rPr>
            <w:rFonts w:ascii="Times New Roman" w:hAnsi="Times New Roman"/>
            <w:bCs/>
            <w:sz w:val="24"/>
            <w:szCs w:val="24"/>
          </w:rPr>
          <w:instrText xml:space="preserve"> ADDIN EN.CITE.DATA </w:instrText>
        </w:r>
        <w:r w:rsidR="00FB71DB" w:rsidRPr="003737F1">
          <w:rPr>
            <w:rFonts w:ascii="Times New Roman" w:hAnsi="Times New Roman"/>
            <w:bCs/>
            <w:sz w:val="24"/>
            <w:szCs w:val="24"/>
          </w:rPr>
        </w:r>
        <w:r w:rsidR="00FB71DB" w:rsidRPr="003737F1">
          <w:rPr>
            <w:rFonts w:ascii="Times New Roman" w:hAnsi="Times New Roman"/>
            <w:bCs/>
            <w:sz w:val="24"/>
            <w:szCs w:val="24"/>
          </w:rPr>
          <w:fldChar w:fldCharType="end"/>
        </w:r>
        <w:r w:rsidR="00FB71DB" w:rsidRPr="003737F1">
          <w:rPr>
            <w:rFonts w:ascii="Times New Roman" w:hAnsi="Times New Roman"/>
            <w:bCs/>
            <w:sz w:val="24"/>
            <w:szCs w:val="24"/>
          </w:rPr>
        </w:r>
        <w:r w:rsidR="00FB71DB" w:rsidRPr="003737F1">
          <w:rPr>
            <w:rFonts w:ascii="Times New Roman" w:hAnsi="Times New Roman"/>
            <w:bCs/>
            <w:sz w:val="24"/>
            <w:szCs w:val="24"/>
          </w:rPr>
          <w:fldChar w:fldCharType="separate"/>
        </w:r>
        <w:r w:rsidR="00FB71DB" w:rsidRPr="003737F1">
          <w:rPr>
            <w:rFonts w:ascii="Times New Roman" w:hAnsi="Times New Roman"/>
            <w:bCs/>
            <w:noProof/>
            <w:sz w:val="24"/>
            <w:szCs w:val="24"/>
            <w:vertAlign w:val="superscript"/>
          </w:rPr>
          <w:t>2</w:t>
        </w:r>
        <w:r w:rsidR="00FB71DB" w:rsidRPr="003737F1">
          <w:rPr>
            <w:rFonts w:ascii="Times New Roman" w:hAnsi="Times New Roman"/>
            <w:bCs/>
            <w:sz w:val="24"/>
            <w:szCs w:val="24"/>
          </w:rPr>
          <w:fldChar w:fldCharType="end"/>
        </w:r>
      </w:hyperlink>
      <w:r w:rsidR="00B40892" w:rsidRPr="003737F1">
        <w:rPr>
          <w:rFonts w:ascii="Times New Roman" w:hAnsi="Times New Roman"/>
          <w:bCs/>
          <w:sz w:val="24"/>
          <w:szCs w:val="24"/>
        </w:rPr>
        <w:t>,</w:t>
      </w:r>
      <w:r w:rsidR="00825C83" w:rsidRPr="003737F1">
        <w:rPr>
          <w:rFonts w:ascii="Times New Roman" w:hAnsi="Times New Roman"/>
          <w:bCs/>
          <w:sz w:val="24"/>
          <w:szCs w:val="24"/>
        </w:rPr>
        <w:t xml:space="preserve"> </w:t>
      </w:r>
      <w:r w:rsidR="00B40892" w:rsidRPr="003737F1">
        <w:rPr>
          <w:rFonts w:ascii="Times New Roman" w:hAnsi="Times New Roman"/>
          <w:bCs/>
          <w:sz w:val="24"/>
          <w:szCs w:val="24"/>
        </w:rPr>
        <w:t>w</w:t>
      </w:r>
      <w:r w:rsidR="004F5737" w:rsidRPr="003737F1">
        <w:rPr>
          <w:rFonts w:ascii="Times New Roman" w:hAnsi="Times New Roman"/>
          <w:bCs/>
          <w:sz w:val="24"/>
          <w:szCs w:val="24"/>
        </w:rPr>
        <w:t>hile t</w:t>
      </w:r>
      <w:r w:rsidR="0092770F" w:rsidRPr="003737F1">
        <w:rPr>
          <w:rFonts w:ascii="Times New Roman" w:hAnsi="Times New Roman"/>
          <w:bCs/>
          <w:sz w:val="24"/>
          <w:szCs w:val="24"/>
        </w:rPr>
        <w:t>ype</w:t>
      </w:r>
      <w:r w:rsidR="00A90667" w:rsidRPr="003737F1">
        <w:rPr>
          <w:rFonts w:ascii="Times New Roman" w:hAnsi="Times New Roman"/>
          <w:bCs/>
          <w:sz w:val="24"/>
          <w:szCs w:val="24"/>
        </w:rPr>
        <w:t>-</w:t>
      </w:r>
      <w:r w:rsidR="0092770F" w:rsidRPr="003737F1">
        <w:rPr>
          <w:rFonts w:ascii="Times New Roman" w:hAnsi="Times New Roman"/>
          <w:bCs/>
          <w:sz w:val="24"/>
          <w:szCs w:val="24"/>
        </w:rPr>
        <w:t xml:space="preserve">B </w:t>
      </w:r>
      <w:r w:rsidR="00825C83" w:rsidRPr="003737F1">
        <w:rPr>
          <w:rFonts w:ascii="Times New Roman" w:hAnsi="Times New Roman"/>
          <w:bCs/>
          <w:sz w:val="24"/>
          <w:szCs w:val="24"/>
        </w:rPr>
        <w:t xml:space="preserve">is a </w:t>
      </w:r>
      <w:r w:rsidR="00CE103F" w:rsidRPr="003737F1">
        <w:rPr>
          <w:rFonts w:ascii="Times New Roman" w:hAnsi="Times New Roman"/>
          <w:bCs/>
          <w:sz w:val="24"/>
          <w:szCs w:val="24"/>
        </w:rPr>
        <w:t>dissection of</w:t>
      </w:r>
      <w:r w:rsidRPr="003737F1">
        <w:rPr>
          <w:rFonts w:ascii="Times New Roman" w:hAnsi="Times New Roman"/>
          <w:bCs/>
          <w:sz w:val="24"/>
          <w:szCs w:val="24"/>
        </w:rPr>
        <w:t xml:space="preserve"> the </w:t>
      </w:r>
      <w:r w:rsidR="00825C83" w:rsidRPr="003737F1">
        <w:rPr>
          <w:rFonts w:ascii="Times New Roman" w:hAnsi="Times New Roman"/>
          <w:bCs/>
          <w:sz w:val="24"/>
          <w:szCs w:val="24"/>
        </w:rPr>
        <w:t>thoracic aorta below the left subclavian artery.</w:t>
      </w:r>
      <w:r w:rsidR="0051662C" w:rsidRPr="003737F1">
        <w:rPr>
          <w:rFonts w:ascii="Times New Roman" w:hAnsi="Times New Roman"/>
          <w:bCs/>
          <w:sz w:val="24"/>
          <w:szCs w:val="24"/>
        </w:rPr>
        <w:t xml:space="preserve"> </w:t>
      </w:r>
      <w:r w:rsidR="00EF195C" w:rsidRPr="003737F1">
        <w:rPr>
          <w:rFonts w:ascii="Times New Roman" w:hAnsi="Times New Roman"/>
          <w:bCs/>
          <w:sz w:val="24"/>
          <w:szCs w:val="24"/>
        </w:rPr>
        <w:t>Endovascular s</w:t>
      </w:r>
      <w:r w:rsidR="00E3051D" w:rsidRPr="003737F1">
        <w:rPr>
          <w:rFonts w:ascii="Times New Roman" w:hAnsi="Times New Roman"/>
          <w:bCs/>
          <w:sz w:val="24"/>
          <w:szCs w:val="24"/>
        </w:rPr>
        <w:t>tent</w:t>
      </w:r>
      <w:r w:rsidR="00EF195C" w:rsidRPr="003737F1">
        <w:rPr>
          <w:rFonts w:ascii="Times New Roman" w:hAnsi="Times New Roman"/>
          <w:bCs/>
          <w:sz w:val="24"/>
          <w:szCs w:val="24"/>
        </w:rPr>
        <w:t xml:space="preserve"> graft implantation ha</w:t>
      </w:r>
      <w:r w:rsidR="00B826C0" w:rsidRPr="003737F1">
        <w:rPr>
          <w:rFonts w:ascii="Times New Roman" w:hAnsi="Times New Roman"/>
          <w:bCs/>
          <w:sz w:val="24"/>
          <w:szCs w:val="24"/>
        </w:rPr>
        <w:t>s</w:t>
      </w:r>
      <w:r w:rsidR="00EF195C" w:rsidRPr="003737F1">
        <w:rPr>
          <w:rFonts w:ascii="Times New Roman" w:hAnsi="Times New Roman"/>
          <w:bCs/>
          <w:sz w:val="24"/>
          <w:szCs w:val="24"/>
        </w:rPr>
        <w:t xml:space="preserve"> been </w:t>
      </w:r>
      <w:r w:rsidR="00CA09F5" w:rsidRPr="003737F1">
        <w:rPr>
          <w:rFonts w:ascii="Times New Roman" w:hAnsi="Times New Roman"/>
          <w:bCs/>
          <w:sz w:val="24"/>
          <w:szCs w:val="24"/>
        </w:rPr>
        <w:t>employed in</w:t>
      </w:r>
      <w:r w:rsidR="00A90667" w:rsidRPr="003737F1">
        <w:rPr>
          <w:rFonts w:ascii="Times New Roman" w:hAnsi="Times New Roman"/>
          <w:bCs/>
          <w:sz w:val="24"/>
          <w:szCs w:val="24"/>
        </w:rPr>
        <w:t xml:space="preserve"> the treatment of type-B </w:t>
      </w:r>
      <w:r w:rsidR="00396C69" w:rsidRPr="003737F1">
        <w:rPr>
          <w:rFonts w:ascii="Times New Roman" w:hAnsi="Times New Roman"/>
          <w:bCs/>
          <w:sz w:val="24"/>
          <w:szCs w:val="24"/>
        </w:rPr>
        <w:t>aortic dissection</w:t>
      </w:r>
      <w:hyperlink w:anchor="_ENREF_3" w:tooltip="Wang, 2016 #5381" w:history="1">
        <w:r w:rsidR="00FB71DB" w:rsidRPr="003737F1">
          <w:rPr>
            <w:rFonts w:ascii="Times New Roman" w:hAnsi="Times New Roman"/>
            <w:bCs/>
            <w:sz w:val="24"/>
            <w:szCs w:val="24"/>
          </w:rPr>
          <w:fldChar w:fldCharType="begin">
            <w:fldData xml:space="preserve">PEVuZE5vdGU+PENpdGU+PEF1dGhvcj5XYW5nPC9BdXRob3I+PFllYXI+MjAxNjwvWWVhcj48UmVj
TnVtPjUzODE8L1JlY051bT48RGlzcGxheVRleHQ+PHN0eWxlIGZhY2U9InN1cGVyc2NyaXB0Ij4z
PC9zdHlsZT48L0Rpc3BsYXlUZXh0PjxyZWNvcmQ+PHJlYy1udW1iZXI+NTM4MTwvcmVjLW51bWJl
cj48Zm9yZWlnbi1rZXlzPjxrZXkgYXBwPSJFTiIgZGItaWQ9ImR2dGV4eDB3MzJzMjI1ZWRlMjdw
ZXR6N3A1OTU5ZXhkeGFmZSIgdGltZXN0YW1wPSIxNjc2OTQwMTcyIj41MzgxPC9rZXk+PC9mb3Jl
aWduLWtleXM+PHJlZi10eXBlIG5hbWU9IkpvdXJuYWwgQXJ0aWNsZSI+MTc8L3JlZi10eXBlPjxj
b250cmlidXRvcnM+PGF1dGhvcnM+PGF1dGhvcj5XYW5nLCBKLjwvYXV0aG9yPjxhdXRob3I+TGks
IFkuPC9hdXRob3I+PGF1dGhvcj5MaSwgWS48L2F1dGhvcj48YXV0aG9yPlJlbiwgWi48L2F1dGhv
cj48YXV0aG9yPkNoZW4sIFAuPC9hdXRob3I+PGF1dGhvcj5RaWFuLCBYLjwvYXV0aG9yPjxhdXRo
b3I+V2FuZywgUy48L2F1dGhvcj48YXV0aG9yPldhbmcsIEouPC9hdXRob3I+PC9hdXRob3JzPjwv
Y29udHJpYnV0b3JzPjxhdXRoLWFkZHJlc3M+RGVwYXJ0bWVudCBvZiBWYXNjdWxhciBTdXJnZXJ5
LCBUaGUgRmlyc3QgQWZmaWxpYXRlZCBIb3NwaXRhbCBvZiBTdW4gWWF0LXNlbiBVbml2ZXJzaXR5
LCBHdWFuZ3pob3UsIEd1YW5nZG9uZywgQ2hpbmE7IERlcGFydG1lbnQgb2YgVmFzY3VsYXIgU3Vy
Z2VyeSwgVGhlIFNlY29uZCBBZmZpbGlhdGVkIEhvc3BpdGFsIG9mIEd1YW5nemhvdSBNZWRpY2Fs
IFVuaXZlcnNpdHksIEd1YW5nemhvdSwgR3Vhbmdkb25nLCBDaGluYS4mI3hEO0RlcGFydG1lbnQg
b2YgVmFzY3VsYXIgU3VyZ2VyeSwgVGhlIEZpcnN0IEFmZmlsaWF0ZWQgSG9zcGl0YWwgb2YgU3Vu
IFlhdC1zZW4gVW5pdmVyc2l0eSwgR3Vhbmd6aG91LCBHdWFuZ2RvbmcsIENoaW5hLiYjeEQ7RGVw
YXJ0bWVudCBvZiBWYXNjdWxhciBTdXJnZXJ5LCBUaGUgQWZmaWxpYXRlZCBIb3NwaXRhbCBvZiBR
aW5nZGFvIFVuaXZlcnNpdHksIFFpbmdkYW8sIFNoYW5kb25nLCBDaGluYS4mI3hEO1RoZSBTY2hv
b2wgb2YgUHVibGljIEhlYWx0aCwgU3VuIFlhdC1zZW4gVW5pdmVyc2l0eSwgR3Vhbmd6aG91LCBH
dWFuZ2RvbmcsIENoaW5hLiYjeEQ7RGVwYXJ0bWVudCBvZiBHYXN0cm9pbnRlc3RpbmFsIFN1cmdl
cnksIFRoZSBGaXJzdCBBZmZpbGlhdGVkIEhvc3BpdGFsIG9mIFpoZW5nemhvdSBVbml2ZXJzaXR5
LCBaaGVuZ3pob3UsIEhlbmFuLCBDaGluYS4mI3hEO0RlcGFydG1lbnQgb2YgVmFzY3VsYXIgU3Vy
Z2VyeSwgVGhlIEZpcnN0IEFmZmlsaWF0ZWQgSG9zcGl0YWwgb2YgU3VuIFlhdC1zZW4gVW5pdmVy
c2l0eSwgR3Vhbmd6aG91LCBHdWFuZ2RvbmcsIENoaW5hLiBFbGVjdHJvbmljIGFkZHJlc3M6IHdz
aGVubUBtYWlsLnN5c3UuZWR1LmNuLiYjeEQ7RGVwYXJ0bWVudCBvZiBWYXNjdWxhciBTdXJnZXJ5
LCBUaGUgRmlyc3QgQWZmaWxpYXRlZCBIb3NwaXRhbCBvZiBTdW4gWWF0LXNlbiBVbml2ZXJzaXR5
LCBHdWFuZ3pob3UsIEd1YW5nZG9uZywgQ2hpbmEuIEVsZWN0cm9uaWMgYWRkcmVzczogd2FuZ2pz
QG1haWwuc3lzdS5lZHUuY24uPC9hdXRoLWFkZHJlc3M+PHRpdGxlcz48dGl0bGU+RW5kb3Zhc2N1
bGFyIFN0ZW50LUdyYWZ0IFBsYWNlbWVudCBpbiBQYXRpZW50cyB3aXRoIFN0YW5mb3JkIFR5cGUg
QiBBb3J0aWMgRGlzc2VjdGlvbiBpbiBDaGluYTogQSBTeXN0ZW1hdGljIFJldmlldzwvdGl0bGU+
PHNlY29uZGFyeS10aXRsZT5Bbm4gVmFzYyBTdXJnPC9zZWNvbmRhcnktdGl0bGU+PC90aXRsZXM+
PHBlcmlvZGljYWw+PGZ1bGwtdGl0bGU+QW5uYWxzIG9mIFZhc2N1bGFyIFN1cmdlcnk8L2Z1bGwt
dGl0bGU+PGFiYnItMT5Bbm4gVmFzYyBTdXJnPC9hYmJyLTE+PC9wZXJpb2RpY2FsPjxwYWdlcz4y
OTgtMzA5PC9wYWdlcz48dm9sdW1lPjM2PC92b2x1bWU+PGVkaXRpb24+MjAxNjA3MTM8L2VkaXRp
b24+PGtleXdvcmRzPjxrZXl3b3JkPkFvcnRpYyBEaXNzZWN0aW9uL2RpYWdub3Npcy9tb3J0YWxp
dHkvKnN1cmdlcnk8L2tleXdvcmQ+PGtleXdvcmQ+QW9ydGljIEFuZXVyeXNtL2RpYWdub3Npcy9t
b3J0YWxpdHkvKnN1cmdlcnk8L2tleXdvcmQ+PGtleXdvcmQ+Qmxvb2QgVmVzc2VsIFByb3N0aGVz
aXM8L2tleXdvcmQ+PGtleXdvcmQ+KkJsb29kIFZlc3NlbCBQcm9zdGhlc2lzIEltcGxhbnRhdGlv
bi9hZHZlcnNlIGVmZmVjdHMvaW5zdHJ1bWVudGF0aW9uL21vcnRhbGl0eTwva2V5d29yZD48a2V5
d29yZD5DaGluYTwva2V5d29yZD48a2V5d29yZD4qRW5kb3Zhc2N1bGFyIFByb2NlZHVyZXMvYWR2
ZXJzZSBlZmZlY3RzL2luc3RydW1lbnRhdGlvbi9tb3J0YWxpdHk8L2tleXdvcmQ+PGtleXdvcmQ+
RmVtYWxlPC9rZXl3b3JkPjxrZXl3b3JkPkhvc3BpdGFsIE1vcnRhbGl0eTwva2V5d29yZD48a2V5
d29yZD5IdW1hbnM8L2tleXdvcmQ+PGtleXdvcmQ+S2FwbGFuLU1laWVyIEVzdGltYXRlPC9rZXl3
b3JkPjxrZXl3b3JkPk1hbGU8L2tleXdvcmQ+PGtleXdvcmQ+TWlkZGxlIEFnZWQ8L2tleXdvcmQ+
PGtleXdvcmQ+UG9zdG9wZXJhdGl2ZSBDb21wbGljYXRpb25zL2V0aW9sb2d5L21vcnRhbGl0eTwv
a2V5d29yZD48a2V5d29yZD5SaXNrIEZhY3RvcnM8L2tleXdvcmQ+PGtleXdvcmQ+U3RlbnRzPC9r
ZXl3b3JkPjxrZXl3b3JkPlRpbWUgRmFjdG9yczwva2V5d29yZD48a2V5d29yZD5UcmVhdG1lbnQg
T3V0Y29tZTwva2V5d29yZD48L2tleXdvcmRzPjxkYXRlcz48eWVhcj4yMDE2PC95ZWFyPjxwdWIt
ZGF0ZXM+PGRhdGU+T2N0PC9kYXRlPjwvcHViLWRhdGVzPjwvZGF0ZXM+PGlzYm4+MTYxNS01OTQ3
IChFbGVjdHJvbmljKSYjeEQ7MDg5MC01MDk2IChMaW5raW5nKTwvaXNibj48YWNjZXNzaW9uLW51
bT4yNzQyMTIwMTwvYWNjZXNzaW9uLW51bT48dXJscz48cmVsYXRlZC11cmxzPjx1cmw+aHR0cHM6
Ly93d3cubmNiaS5ubG0ubmloLmdvdi9wdWJtZWQvMjc0MjEyMDE8L3VybD48L3JlbGF0ZWQtdXJs
cz48L3VybHM+PGVsZWN0cm9uaWMtcmVzb3VyY2UtbnVtPjEwLjEwMTYvai5hdnNnLjIwMTYuMDQu
MDA2PC9lbGVjdHJvbmljLXJlc291cmNlLW51bT48cmVtb3RlLWRhdGFiYXNlLW5hbWU+TWVkbGlu
ZTwvcmVtb3RlLWRhdGFiYXNlLW5hbWU+PHJlbW90ZS1kYXRhYmFzZS1wcm92aWRlcj5OTE08L3Jl
bW90ZS1kYXRhYmFzZS1wcm92aWRlcj48L3JlY29yZD48L0NpdGU+PC9FbmROb3RlPgB=
</w:fldData>
          </w:fldChar>
        </w:r>
        <w:r w:rsidR="00FB71DB" w:rsidRPr="003737F1">
          <w:rPr>
            <w:rFonts w:ascii="Times New Roman" w:hAnsi="Times New Roman"/>
            <w:bCs/>
            <w:sz w:val="24"/>
            <w:szCs w:val="24"/>
          </w:rPr>
          <w:instrText xml:space="preserve"> ADDIN EN.CITE </w:instrText>
        </w:r>
        <w:r w:rsidR="00FB71DB" w:rsidRPr="003737F1">
          <w:rPr>
            <w:rFonts w:ascii="Times New Roman" w:hAnsi="Times New Roman"/>
            <w:bCs/>
            <w:sz w:val="24"/>
            <w:szCs w:val="24"/>
          </w:rPr>
          <w:fldChar w:fldCharType="begin">
            <w:fldData xml:space="preserve">PEVuZE5vdGU+PENpdGU+PEF1dGhvcj5XYW5nPC9BdXRob3I+PFllYXI+MjAxNjwvWWVhcj48UmVj
TnVtPjUzODE8L1JlY051bT48RGlzcGxheVRleHQ+PHN0eWxlIGZhY2U9InN1cGVyc2NyaXB0Ij4z
PC9zdHlsZT48L0Rpc3BsYXlUZXh0PjxyZWNvcmQ+PHJlYy1udW1iZXI+NTM4MTwvcmVjLW51bWJl
cj48Zm9yZWlnbi1rZXlzPjxrZXkgYXBwPSJFTiIgZGItaWQ9ImR2dGV4eDB3MzJzMjI1ZWRlMjdw
ZXR6N3A1OTU5ZXhkeGFmZSIgdGltZXN0YW1wPSIxNjc2OTQwMTcyIj41MzgxPC9rZXk+PC9mb3Jl
aWduLWtleXM+PHJlZi10eXBlIG5hbWU9IkpvdXJuYWwgQXJ0aWNsZSI+MTc8L3JlZi10eXBlPjxj
b250cmlidXRvcnM+PGF1dGhvcnM+PGF1dGhvcj5XYW5nLCBKLjwvYXV0aG9yPjxhdXRob3I+TGks
IFkuPC9hdXRob3I+PGF1dGhvcj5MaSwgWS48L2F1dGhvcj48YXV0aG9yPlJlbiwgWi48L2F1dGhv
cj48YXV0aG9yPkNoZW4sIFAuPC9hdXRob3I+PGF1dGhvcj5RaWFuLCBYLjwvYXV0aG9yPjxhdXRo
b3I+V2FuZywgUy48L2F1dGhvcj48YXV0aG9yPldhbmcsIEouPC9hdXRob3I+PC9hdXRob3JzPjwv
Y29udHJpYnV0b3JzPjxhdXRoLWFkZHJlc3M+RGVwYXJ0bWVudCBvZiBWYXNjdWxhciBTdXJnZXJ5
LCBUaGUgRmlyc3QgQWZmaWxpYXRlZCBIb3NwaXRhbCBvZiBTdW4gWWF0LXNlbiBVbml2ZXJzaXR5
LCBHdWFuZ3pob3UsIEd1YW5nZG9uZywgQ2hpbmE7IERlcGFydG1lbnQgb2YgVmFzY3VsYXIgU3Vy
Z2VyeSwgVGhlIFNlY29uZCBBZmZpbGlhdGVkIEhvc3BpdGFsIG9mIEd1YW5nemhvdSBNZWRpY2Fs
IFVuaXZlcnNpdHksIEd1YW5nemhvdSwgR3Vhbmdkb25nLCBDaGluYS4mI3hEO0RlcGFydG1lbnQg
b2YgVmFzY3VsYXIgU3VyZ2VyeSwgVGhlIEZpcnN0IEFmZmlsaWF0ZWQgSG9zcGl0YWwgb2YgU3Vu
IFlhdC1zZW4gVW5pdmVyc2l0eSwgR3Vhbmd6aG91LCBHdWFuZ2RvbmcsIENoaW5hLiYjeEQ7RGVw
YXJ0bWVudCBvZiBWYXNjdWxhciBTdXJnZXJ5LCBUaGUgQWZmaWxpYXRlZCBIb3NwaXRhbCBvZiBR
aW5nZGFvIFVuaXZlcnNpdHksIFFpbmdkYW8sIFNoYW5kb25nLCBDaGluYS4mI3hEO1RoZSBTY2hv
b2wgb2YgUHVibGljIEhlYWx0aCwgU3VuIFlhdC1zZW4gVW5pdmVyc2l0eSwgR3Vhbmd6aG91LCBH
dWFuZ2RvbmcsIENoaW5hLiYjeEQ7RGVwYXJ0bWVudCBvZiBHYXN0cm9pbnRlc3RpbmFsIFN1cmdl
cnksIFRoZSBGaXJzdCBBZmZpbGlhdGVkIEhvc3BpdGFsIG9mIFpoZW5nemhvdSBVbml2ZXJzaXR5
LCBaaGVuZ3pob3UsIEhlbmFuLCBDaGluYS4mI3hEO0RlcGFydG1lbnQgb2YgVmFzY3VsYXIgU3Vy
Z2VyeSwgVGhlIEZpcnN0IEFmZmlsaWF0ZWQgSG9zcGl0YWwgb2YgU3VuIFlhdC1zZW4gVW5pdmVy
c2l0eSwgR3Vhbmd6aG91LCBHdWFuZ2RvbmcsIENoaW5hLiBFbGVjdHJvbmljIGFkZHJlc3M6IHdz
aGVubUBtYWlsLnN5c3UuZWR1LmNuLiYjeEQ7RGVwYXJ0bWVudCBvZiBWYXNjdWxhciBTdXJnZXJ5
LCBUaGUgRmlyc3QgQWZmaWxpYXRlZCBIb3NwaXRhbCBvZiBTdW4gWWF0LXNlbiBVbml2ZXJzaXR5
LCBHdWFuZ3pob3UsIEd1YW5nZG9uZywgQ2hpbmEuIEVsZWN0cm9uaWMgYWRkcmVzczogd2FuZ2pz
QG1haWwuc3lzdS5lZHUuY24uPC9hdXRoLWFkZHJlc3M+PHRpdGxlcz48dGl0bGU+RW5kb3Zhc2N1
bGFyIFN0ZW50LUdyYWZ0IFBsYWNlbWVudCBpbiBQYXRpZW50cyB3aXRoIFN0YW5mb3JkIFR5cGUg
QiBBb3J0aWMgRGlzc2VjdGlvbiBpbiBDaGluYTogQSBTeXN0ZW1hdGljIFJldmlldzwvdGl0bGU+
PHNlY29uZGFyeS10aXRsZT5Bbm4gVmFzYyBTdXJnPC9zZWNvbmRhcnktdGl0bGU+PC90aXRsZXM+
PHBlcmlvZGljYWw+PGZ1bGwtdGl0bGU+QW5uYWxzIG9mIFZhc2N1bGFyIFN1cmdlcnk8L2Z1bGwt
dGl0bGU+PGFiYnItMT5Bbm4gVmFzYyBTdXJnPC9hYmJyLTE+PC9wZXJpb2RpY2FsPjxwYWdlcz4y
OTgtMzA5PC9wYWdlcz48dm9sdW1lPjM2PC92b2x1bWU+PGVkaXRpb24+MjAxNjA3MTM8L2VkaXRp
b24+PGtleXdvcmRzPjxrZXl3b3JkPkFvcnRpYyBEaXNzZWN0aW9uL2RpYWdub3Npcy9tb3J0YWxp
dHkvKnN1cmdlcnk8L2tleXdvcmQ+PGtleXdvcmQ+QW9ydGljIEFuZXVyeXNtL2RpYWdub3Npcy9t
b3J0YWxpdHkvKnN1cmdlcnk8L2tleXdvcmQ+PGtleXdvcmQ+Qmxvb2QgVmVzc2VsIFByb3N0aGVz
aXM8L2tleXdvcmQ+PGtleXdvcmQ+KkJsb29kIFZlc3NlbCBQcm9zdGhlc2lzIEltcGxhbnRhdGlv
bi9hZHZlcnNlIGVmZmVjdHMvaW5zdHJ1bWVudGF0aW9uL21vcnRhbGl0eTwva2V5d29yZD48a2V5
d29yZD5DaGluYTwva2V5d29yZD48a2V5d29yZD4qRW5kb3Zhc2N1bGFyIFByb2NlZHVyZXMvYWR2
ZXJzZSBlZmZlY3RzL2luc3RydW1lbnRhdGlvbi9tb3J0YWxpdHk8L2tleXdvcmQ+PGtleXdvcmQ+
RmVtYWxlPC9rZXl3b3JkPjxrZXl3b3JkPkhvc3BpdGFsIE1vcnRhbGl0eTwva2V5d29yZD48a2V5
d29yZD5IdW1hbnM8L2tleXdvcmQ+PGtleXdvcmQ+S2FwbGFuLU1laWVyIEVzdGltYXRlPC9rZXl3
b3JkPjxrZXl3b3JkPk1hbGU8L2tleXdvcmQ+PGtleXdvcmQ+TWlkZGxlIEFnZWQ8L2tleXdvcmQ+
PGtleXdvcmQ+UG9zdG9wZXJhdGl2ZSBDb21wbGljYXRpb25zL2V0aW9sb2d5L21vcnRhbGl0eTwv
a2V5d29yZD48a2V5d29yZD5SaXNrIEZhY3RvcnM8L2tleXdvcmQ+PGtleXdvcmQ+U3RlbnRzPC9r
ZXl3b3JkPjxrZXl3b3JkPlRpbWUgRmFjdG9yczwva2V5d29yZD48a2V5d29yZD5UcmVhdG1lbnQg
T3V0Y29tZTwva2V5d29yZD48L2tleXdvcmRzPjxkYXRlcz48eWVhcj4yMDE2PC95ZWFyPjxwdWIt
ZGF0ZXM+PGRhdGU+T2N0PC9kYXRlPjwvcHViLWRhdGVzPjwvZGF0ZXM+PGlzYm4+MTYxNS01OTQ3
IChFbGVjdHJvbmljKSYjeEQ7MDg5MC01MDk2IChMaW5raW5nKTwvaXNibj48YWNjZXNzaW9uLW51
bT4yNzQyMTIwMTwvYWNjZXNzaW9uLW51bT48dXJscz48cmVsYXRlZC11cmxzPjx1cmw+aHR0cHM6
Ly93d3cubmNiaS5ubG0ubmloLmdvdi9wdWJtZWQvMjc0MjEyMDE8L3VybD48L3JlbGF0ZWQtdXJs
cz48L3VybHM+PGVsZWN0cm9uaWMtcmVzb3VyY2UtbnVtPjEwLjEwMTYvai5hdnNnLjIwMTYuMDQu
MDA2PC9lbGVjdHJvbmljLXJlc291cmNlLW51bT48cmVtb3RlLWRhdGFiYXNlLW5hbWU+TWVkbGlu
ZTwvcmVtb3RlLWRhdGFiYXNlLW5hbWU+PHJlbW90ZS1kYXRhYmFzZS1wcm92aWRlcj5OTE08L3Jl
bW90ZS1kYXRhYmFzZS1wcm92aWRlcj48L3JlY29yZD48L0NpdGU+PC9FbmROb3RlPgB=
</w:fldData>
          </w:fldChar>
        </w:r>
        <w:r w:rsidR="00FB71DB" w:rsidRPr="003737F1">
          <w:rPr>
            <w:rFonts w:ascii="Times New Roman" w:hAnsi="Times New Roman"/>
            <w:bCs/>
            <w:sz w:val="24"/>
            <w:szCs w:val="24"/>
          </w:rPr>
          <w:instrText xml:space="preserve"> ADDIN EN.CITE.DATA </w:instrText>
        </w:r>
        <w:r w:rsidR="00FB71DB" w:rsidRPr="003737F1">
          <w:rPr>
            <w:rFonts w:ascii="Times New Roman" w:hAnsi="Times New Roman"/>
            <w:bCs/>
            <w:sz w:val="24"/>
            <w:szCs w:val="24"/>
          </w:rPr>
        </w:r>
        <w:r w:rsidR="00FB71DB" w:rsidRPr="003737F1">
          <w:rPr>
            <w:rFonts w:ascii="Times New Roman" w:hAnsi="Times New Roman"/>
            <w:bCs/>
            <w:sz w:val="24"/>
            <w:szCs w:val="24"/>
          </w:rPr>
          <w:fldChar w:fldCharType="end"/>
        </w:r>
        <w:r w:rsidR="00FB71DB" w:rsidRPr="003737F1">
          <w:rPr>
            <w:rFonts w:ascii="Times New Roman" w:hAnsi="Times New Roman"/>
            <w:bCs/>
            <w:sz w:val="24"/>
            <w:szCs w:val="24"/>
          </w:rPr>
        </w:r>
        <w:r w:rsidR="00FB71DB" w:rsidRPr="003737F1">
          <w:rPr>
            <w:rFonts w:ascii="Times New Roman" w:hAnsi="Times New Roman"/>
            <w:bCs/>
            <w:sz w:val="24"/>
            <w:szCs w:val="24"/>
          </w:rPr>
          <w:fldChar w:fldCharType="separate"/>
        </w:r>
        <w:r w:rsidR="00FB71DB" w:rsidRPr="003737F1">
          <w:rPr>
            <w:rFonts w:ascii="Times New Roman" w:hAnsi="Times New Roman"/>
            <w:bCs/>
            <w:noProof/>
            <w:sz w:val="24"/>
            <w:szCs w:val="24"/>
            <w:vertAlign w:val="superscript"/>
          </w:rPr>
          <w:t>3</w:t>
        </w:r>
        <w:r w:rsidR="00FB71DB" w:rsidRPr="003737F1">
          <w:rPr>
            <w:rFonts w:ascii="Times New Roman" w:hAnsi="Times New Roman"/>
            <w:bCs/>
            <w:sz w:val="24"/>
            <w:szCs w:val="24"/>
          </w:rPr>
          <w:fldChar w:fldCharType="end"/>
        </w:r>
      </w:hyperlink>
      <w:r w:rsidR="009D3C8F" w:rsidRPr="003737F1">
        <w:rPr>
          <w:rFonts w:ascii="Times New Roman" w:hAnsi="Times New Roman"/>
          <w:bCs/>
          <w:sz w:val="24"/>
          <w:szCs w:val="24"/>
        </w:rPr>
        <w:t xml:space="preserve">. </w:t>
      </w:r>
      <w:r w:rsidR="004F5737" w:rsidRPr="003737F1">
        <w:rPr>
          <w:rFonts w:ascii="Times New Roman" w:hAnsi="Times New Roman"/>
          <w:bCs/>
          <w:sz w:val="24"/>
          <w:szCs w:val="24"/>
        </w:rPr>
        <w:t>For type-A aortic dissections</w:t>
      </w:r>
      <w:r w:rsidR="00EB2E48" w:rsidRPr="003737F1">
        <w:rPr>
          <w:rFonts w:ascii="Times New Roman" w:hAnsi="Times New Roman"/>
          <w:bCs/>
          <w:sz w:val="24"/>
          <w:szCs w:val="24"/>
        </w:rPr>
        <w:t xml:space="preserve">, </w:t>
      </w:r>
      <w:r w:rsidR="00726B0A" w:rsidRPr="003737F1">
        <w:rPr>
          <w:rFonts w:ascii="Times New Roman" w:hAnsi="Times New Roman"/>
          <w:bCs/>
          <w:sz w:val="24"/>
          <w:szCs w:val="24"/>
        </w:rPr>
        <w:t xml:space="preserve">artificial graft placement </w:t>
      </w:r>
      <w:r w:rsidR="00CA09F5" w:rsidRPr="003737F1">
        <w:rPr>
          <w:rFonts w:ascii="Times New Roman" w:hAnsi="Times New Roman"/>
          <w:bCs/>
          <w:sz w:val="24"/>
          <w:szCs w:val="24"/>
        </w:rPr>
        <w:t xml:space="preserve">is </w:t>
      </w:r>
      <w:r w:rsidRPr="003737F1">
        <w:rPr>
          <w:rFonts w:ascii="Times New Roman" w:hAnsi="Times New Roman"/>
          <w:bCs/>
          <w:sz w:val="24"/>
          <w:szCs w:val="24"/>
        </w:rPr>
        <w:t xml:space="preserve">performed after removal of the </w:t>
      </w:r>
      <w:r w:rsidR="00EB2E48" w:rsidRPr="003737F1">
        <w:rPr>
          <w:rFonts w:ascii="Times New Roman" w:hAnsi="Times New Roman"/>
          <w:bCs/>
          <w:sz w:val="24"/>
          <w:szCs w:val="24"/>
        </w:rPr>
        <w:t>dissected aorta.</w:t>
      </w:r>
      <w:r w:rsidR="008F7D9C" w:rsidRPr="003737F1">
        <w:rPr>
          <w:rFonts w:ascii="Times New Roman" w:hAnsi="Times New Roman"/>
          <w:bCs/>
          <w:sz w:val="24"/>
          <w:szCs w:val="24"/>
        </w:rPr>
        <w:t xml:space="preserve"> Before joining </w:t>
      </w:r>
      <w:r w:rsidR="00B51794" w:rsidRPr="003737F1">
        <w:rPr>
          <w:rFonts w:ascii="Times New Roman" w:hAnsi="Times New Roman"/>
          <w:bCs/>
          <w:sz w:val="24"/>
          <w:szCs w:val="24"/>
        </w:rPr>
        <w:t xml:space="preserve">the </w:t>
      </w:r>
      <w:r w:rsidR="008F7D9C" w:rsidRPr="003737F1">
        <w:rPr>
          <w:rFonts w:ascii="Times New Roman" w:hAnsi="Times New Roman"/>
          <w:bCs/>
          <w:sz w:val="24"/>
          <w:szCs w:val="24"/>
        </w:rPr>
        <w:t xml:space="preserve">artificial graft with </w:t>
      </w:r>
      <w:r w:rsidR="00B51794" w:rsidRPr="003737F1">
        <w:rPr>
          <w:rFonts w:ascii="Times New Roman" w:hAnsi="Times New Roman"/>
          <w:bCs/>
          <w:sz w:val="24"/>
          <w:szCs w:val="24"/>
        </w:rPr>
        <w:t xml:space="preserve">the </w:t>
      </w:r>
      <w:r w:rsidR="008F7D9C" w:rsidRPr="003737F1">
        <w:rPr>
          <w:rFonts w:ascii="Times New Roman" w:hAnsi="Times New Roman"/>
          <w:bCs/>
          <w:sz w:val="24"/>
          <w:szCs w:val="24"/>
        </w:rPr>
        <w:t xml:space="preserve">original aorta </w:t>
      </w:r>
      <w:r w:rsidR="00B51794" w:rsidRPr="003737F1">
        <w:rPr>
          <w:rFonts w:ascii="Times New Roman" w:hAnsi="Times New Roman"/>
          <w:bCs/>
          <w:sz w:val="24"/>
          <w:szCs w:val="24"/>
        </w:rPr>
        <w:t xml:space="preserve">by </w:t>
      </w:r>
      <w:r w:rsidR="008F7D9C" w:rsidRPr="003737F1">
        <w:rPr>
          <w:rFonts w:ascii="Times New Roman" w:hAnsi="Times New Roman"/>
          <w:bCs/>
          <w:sz w:val="24"/>
          <w:szCs w:val="24"/>
        </w:rPr>
        <w:t xml:space="preserve">suture, glues </w:t>
      </w:r>
      <w:r w:rsidR="00F41077" w:rsidRPr="003737F1">
        <w:rPr>
          <w:rFonts w:ascii="Times New Roman" w:hAnsi="Times New Roman"/>
          <w:bCs/>
          <w:sz w:val="24"/>
          <w:szCs w:val="24"/>
        </w:rPr>
        <w:t>are</w:t>
      </w:r>
      <w:r w:rsidR="008F7D9C" w:rsidRPr="003737F1">
        <w:rPr>
          <w:rFonts w:ascii="Times New Roman" w:hAnsi="Times New Roman"/>
          <w:bCs/>
          <w:sz w:val="24"/>
          <w:szCs w:val="24"/>
        </w:rPr>
        <w:t xml:space="preserve"> used to bond the false lumen of </w:t>
      </w:r>
      <w:r w:rsidRPr="003737F1">
        <w:rPr>
          <w:rFonts w:ascii="Times New Roman" w:hAnsi="Times New Roman"/>
          <w:bCs/>
          <w:sz w:val="24"/>
          <w:szCs w:val="24"/>
        </w:rPr>
        <w:t>the dissected aorta</w:t>
      </w:r>
      <w:hyperlink w:anchor="_ENREF_4" w:tooltip="Suzuki, 2022 #5379" w:history="1">
        <w:r w:rsidR="00FB71DB" w:rsidRPr="003737F1">
          <w:rPr>
            <w:rFonts w:ascii="Times New Roman" w:hAnsi="Times New Roman"/>
            <w:bCs/>
            <w:sz w:val="24"/>
            <w:szCs w:val="24"/>
          </w:rPr>
          <w:fldChar w:fldCharType="begin">
            <w:fldData xml:space="preserve">PEVuZE5vdGU+PENpdGU+PEF1dGhvcj5TdXp1a2k8L0F1dGhvcj48WWVhcj4yMDIyPC9ZZWFyPjxS
ZWNOdW0+NTM3OTwvUmVjTnVtPjxEaXNwbGF5VGV4dD48c3R5bGUgZmFjZT0ic3VwZXJzY3JpcHQi
PjQ8L3N0eWxlPjwvRGlzcGxheVRleHQ+PHJlY29yZD48cmVjLW51bWJlcj41Mzc5PC9yZWMtbnVt
YmVyPjxmb3JlaWduLWtleXM+PGtleSBhcHA9IkVOIiBkYi1pZD0iZHZ0ZXh4MHczMnMyMjVlZGUy
N3BldHo3cDU5NTlleGR4YWZlIiB0aW1lc3RhbXA9IjE2NzY5Mzk5NzQiPjUzNzk8L2tleT48L2Zv
cmVpZ24ta2V5cz48cmVmLXR5cGUgbmFtZT0iSm91cm5hbCBBcnRpY2xlIj4xNzwvcmVmLXR5cGU+
PGNvbnRyaWJ1dG9ycz48YXV0aG9ycz48YXV0aG9yPlN1enVraSwgUi48L2F1dGhvcj48YXV0aG9y
Pkt1cmF6dW1pLCBILjwvYXV0aG9yPjxhdXRob3I+TmF3YXRhLCBSLjwvYXV0aG9yPjxhdXRob3I+
WW9rb3lhbWEsIFQuPC9hdXRob3I+PGF1dGhvcj5Uc3Vib25lLCBTLjwvYXV0aG9yPjxhdXRob3I+
TWF0c3VubywgWS48L2F1dGhvcj48YXV0aG9yPlNoaXJhc2F3YSwgQi48L2F1dGhvcj48YXV0aG9y
Pk1pa2FtbywgQS48L2F1dGhvcj48YXV0aG9yPkhhbWFubywgSy48L2F1dGhvcj48L2F1dGhvcnM+
PC9jb250cmlidXRvcnM+PGF1dGgtYWRkcmVzcz5EZXBhcnRtZW50IG9mIFN1cmdlcnkgYW5kIENs
aW5pY2FsIFNjaWVuY2UsIERpdmlzaW9uIG9mIENhcmRpYWMgU3VyZ2VyeSwgWWFtYWd1Y2hpIFVu
aXZlcnNpdHkgR3JhZHVhdGUgU2Nob29sIG9mIE1lZGljaW5lLCBVYmUsIFlhbWFndWNoaSwgSmFw
YW4uPC9hdXRoLWFkZHJlc3M+PHRpdGxlcz48dGl0bGU+SW50aW1hbC1wcm90ZWN0ZWQgYWR2ZW50
aXRpYWwgaW52ZXJzaW9uIHRlY2huaXF1ZSBhY2NlbGVyYXRlcyB0aGUgb2JsaXRlcmF0aW9uIG9m
IGEgcGF0ZW50IGZhbHNlIGx1bWVuPC90aXRsZT48c2Vjb25kYXJ5LXRpdGxlPkogQ2FyZCBTdXJn
PC9zZWNvbmRhcnktdGl0bGU+PC90aXRsZXM+PHBlcmlvZGljYWw+PGZ1bGwtdGl0bGU+SiBDYXJk
IFN1cmc8L2Z1bGwtdGl0bGU+PC9wZXJpb2RpY2FsPjxwYWdlcz4yNjAwLTI2MDY8L3BhZ2VzPjx2
b2x1bWU+Mzc8L3ZvbHVtZT48bnVtYmVyPjk8L251bWJlcj48ZWRpdGlvbj4yMDIyMDYzMDwvZWRp
dGlvbj48a2V5d29yZHM+PGtleXdvcmQ+QWN1dGUgRGlzZWFzZTwva2V5d29yZD48a2V5d29yZD5B
bmFzdG9tb3NpcywgU3VyZ2ljYWwvbWV0aG9kczwva2V5d29yZD48a2V5d29yZD4qQW9ydGljIERp
c3NlY3Rpb24vZXRpb2xvZ3k8L2tleXdvcmQ+PGtleXdvcmQ+QW9ydGEvc3VyZ2VyeTwva2V5d29y
ZD48a2V5d29yZD5Bb3J0YSwgVGhvcmFjaWMvc3VyZ2VyeTwva2V5d29yZD48a2V5d29yZD4qQW9y
dGljIEFuZXVyeXNtLCBUaG9yYWNpYy9ldGlvbG9neTwva2V5d29yZD48a2V5d29yZD5DYXJvdGlk
IEludGltYS1NZWRpYSBUaGlja25lc3M8L2tleXdvcmQ+PGtleXdvcmQ+SHVtYW5zPC9rZXl3b3Jk
PjxrZXl3b3JkPlRyZWF0bWVudCBPdXRjb21lPC9rZXl3b3JkPjxrZXl3b3JkPlZhc2N1bGFyIFN1
cmdpY2FsIFByb2NlZHVyZXMvbWV0aG9kczwva2V5d29yZD48a2V5d29yZD5hZHZlbnRpdGlhbCBp
bnZlcnNpb24gdGVjaG5pcXVlPC9rZXl3b3JkPjxrZXl3b3JkPmFvcnRhIGFuZCBncmVhdCB2ZXNz
ZWxzPC9rZXl3b3JkPjxrZXl3b3JkPmV4dGVuZGVkIHRvdGFsIGFvcnRpYyBhcmNoIHJlcGxhY2Vt
ZW50PC9rZXl3b3JkPjxrZXl3b3JkPm9ibGl0ZXJhdGVkPC9rZXl3b3JkPjwva2V5d29yZHM+PGRh
dGVzPjx5ZWFyPjIwMjI8L3llYXI+PHB1Yi1kYXRlcz48ZGF0ZT5TZXA8L2RhdGU+PC9wdWItZGF0
ZXM+PC9kYXRlcz48aXNibj4xNTQwLTgxOTEgKEVsZWN0cm9uaWMpJiN4RDswODg2LTA0NDAgKExp
bmtpbmcpPC9pc2JuPjxhY2Nlc3Npb24tbnVtPjM1NzcxMjE1PC9hY2Nlc3Npb24tbnVtPjx1cmxz
PjxyZWxhdGVkLXVybHM+PHVybD5odHRwczovL3d3dy5uY2JpLm5sbS5uaWguZ292L3B1Ym1lZC8z
NTc3MTIxNTwvdXJsPjwvcmVsYXRlZC11cmxzPjwvdXJscz48ZWxlY3Ryb25pYy1yZXNvdXJjZS1u
dW0+MTAuMTExMS9qb2NzLjE2NzIwPC9lbGVjdHJvbmljLXJlc291cmNlLW51bT48cmVtb3RlLWRh
dGFiYXNlLW5hbWU+TWVkbGluZTwvcmVtb3RlLWRhdGFiYXNlLW5hbWU+PHJlbW90ZS1kYXRhYmFz
ZS1wcm92aWRlcj5OTE08L3JlbW90ZS1kYXRhYmFzZS1wcm92aWRlcj48L3JlY29yZD48L0NpdGU+
PC9FbmROb3RlPgB=
</w:fldData>
          </w:fldChar>
        </w:r>
        <w:r w:rsidR="00FB71DB" w:rsidRPr="003737F1">
          <w:rPr>
            <w:rFonts w:ascii="Times New Roman" w:hAnsi="Times New Roman"/>
            <w:bCs/>
            <w:sz w:val="24"/>
            <w:szCs w:val="24"/>
          </w:rPr>
          <w:instrText xml:space="preserve"> ADDIN EN.CITE </w:instrText>
        </w:r>
        <w:r w:rsidR="00FB71DB" w:rsidRPr="003737F1">
          <w:rPr>
            <w:rFonts w:ascii="Times New Roman" w:hAnsi="Times New Roman"/>
            <w:bCs/>
            <w:sz w:val="24"/>
            <w:szCs w:val="24"/>
          </w:rPr>
          <w:fldChar w:fldCharType="begin">
            <w:fldData xml:space="preserve">PEVuZE5vdGU+PENpdGU+PEF1dGhvcj5TdXp1a2k8L0F1dGhvcj48WWVhcj4yMDIyPC9ZZWFyPjxS
ZWNOdW0+NTM3OTwvUmVjTnVtPjxEaXNwbGF5VGV4dD48c3R5bGUgZmFjZT0ic3VwZXJzY3JpcHQi
PjQ8L3N0eWxlPjwvRGlzcGxheVRleHQ+PHJlY29yZD48cmVjLW51bWJlcj41Mzc5PC9yZWMtbnVt
YmVyPjxmb3JlaWduLWtleXM+PGtleSBhcHA9IkVOIiBkYi1pZD0iZHZ0ZXh4MHczMnMyMjVlZGUy
N3BldHo3cDU5NTlleGR4YWZlIiB0aW1lc3RhbXA9IjE2NzY5Mzk5NzQiPjUzNzk8L2tleT48L2Zv
cmVpZ24ta2V5cz48cmVmLXR5cGUgbmFtZT0iSm91cm5hbCBBcnRpY2xlIj4xNzwvcmVmLXR5cGU+
PGNvbnRyaWJ1dG9ycz48YXV0aG9ycz48YXV0aG9yPlN1enVraSwgUi48L2F1dGhvcj48YXV0aG9y
Pkt1cmF6dW1pLCBILjwvYXV0aG9yPjxhdXRob3I+TmF3YXRhLCBSLjwvYXV0aG9yPjxhdXRob3I+
WW9rb3lhbWEsIFQuPC9hdXRob3I+PGF1dGhvcj5Uc3Vib25lLCBTLjwvYXV0aG9yPjxhdXRob3I+
TWF0c3VubywgWS48L2F1dGhvcj48YXV0aG9yPlNoaXJhc2F3YSwgQi48L2F1dGhvcj48YXV0aG9y
Pk1pa2FtbywgQS48L2F1dGhvcj48YXV0aG9yPkhhbWFubywgSy48L2F1dGhvcj48L2F1dGhvcnM+
PC9jb250cmlidXRvcnM+PGF1dGgtYWRkcmVzcz5EZXBhcnRtZW50IG9mIFN1cmdlcnkgYW5kIENs
aW5pY2FsIFNjaWVuY2UsIERpdmlzaW9uIG9mIENhcmRpYWMgU3VyZ2VyeSwgWWFtYWd1Y2hpIFVu
aXZlcnNpdHkgR3JhZHVhdGUgU2Nob29sIG9mIE1lZGljaW5lLCBVYmUsIFlhbWFndWNoaSwgSmFw
YW4uPC9hdXRoLWFkZHJlc3M+PHRpdGxlcz48dGl0bGU+SW50aW1hbC1wcm90ZWN0ZWQgYWR2ZW50
aXRpYWwgaW52ZXJzaW9uIHRlY2huaXF1ZSBhY2NlbGVyYXRlcyB0aGUgb2JsaXRlcmF0aW9uIG9m
IGEgcGF0ZW50IGZhbHNlIGx1bWVuPC90aXRsZT48c2Vjb25kYXJ5LXRpdGxlPkogQ2FyZCBTdXJn
PC9zZWNvbmRhcnktdGl0bGU+PC90aXRsZXM+PHBlcmlvZGljYWw+PGZ1bGwtdGl0bGU+SiBDYXJk
IFN1cmc8L2Z1bGwtdGl0bGU+PC9wZXJpb2RpY2FsPjxwYWdlcz4yNjAwLTI2MDY8L3BhZ2VzPjx2
b2x1bWU+Mzc8L3ZvbHVtZT48bnVtYmVyPjk8L251bWJlcj48ZWRpdGlvbj4yMDIyMDYzMDwvZWRp
dGlvbj48a2V5d29yZHM+PGtleXdvcmQ+QWN1dGUgRGlzZWFzZTwva2V5d29yZD48a2V5d29yZD5B
bmFzdG9tb3NpcywgU3VyZ2ljYWwvbWV0aG9kczwva2V5d29yZD48a2V5d29yZD4qQW9ydGljIERp
c3NlY3Rpb24vZXRpb2xvZ3k8L2tleXdvcmQ+PGtleXdvcmQ+QW9ydGEvc3VyZ2VyeTwva2V5d29y
ZD48a2V5d29yZD5Bb3J0YSwgVGhvcmFjaWMvc3VyZ2VyeTwva2V5d29yZD48a2V5d29yZD4qQW9y
dGljIEFuZXVyeXNtLCBUaG9yYWNpYy9ldGlvbG9neTwva2V5d29yZD48a2V5d29yZD5DYXJvdGlk
IEludGltYS1NZWRpYSBUaGlja25lc3M8L2tleXdvcmQ+PGtleXdvcmQ+SHVtYW5zPC9rZXl3b3Jk
PjxrZXl3b3JkPlRyZWF0bWVudCBPdXRjb21lPC9rZXl3b3JkPjxrZXl3b3JkPlZhc2N1bGFyIFN1
cmdpY2FsIFByb2NlZHVyZXMvbWV0aG9kczwva2V5d29yZD48a2V5d29yZD5hZHZlbnRpdGlhbCBp
bnZlcnNpb24gdGVjaG5pcXVlPC9rZXl3b3JkPjxrZXl3b3JkPmFvcnRhIGFuZCBncmVhdCB2ZXNz
ZWxzPC9rZXl3b3JkPjxrZXl3b3JkPmV4dGVuZGVkIHRvdGFsIGFvcnRpYyBhcmNoIHJlcGxhY2Vt
ZW50PC9rZXl3b3JkPjxrZXl3b3JkPm9ibGl0ZXJhdGVkPC9rZXl3b3JkPjwva2V5d29yZHM+PGRh
dGVzPjx5ZWFyPjIwMjI8L3llYXI+PHB1Yi1kYXRlcz48ZGF0ZT5TZXA8L2RhdGU+PC9wdWItZGF0
ZXM+PC9kYXRlcz48aXNibj4xNTQwLTgxOTEgKEVsZWN0cm9uaWMpJiN4RDswODg2LTA0NDAgKExp
bmtpbmcpPC9pc2JuPjxhY2Nlc3Npb24tbnVtPjM1NzcxMjE1PC9hY2Nlc3Npb24tbnVtPjx1cmxz
PjxyZWxhdGVkLXVybHM+PHVybD5odHRwczovL3d3dy5uY2JpLm5sbS5uaWguZ292L3B1Ym1lZC8z
NTc3MTIxNTwvdXJsPjwvcmVsYXRlZC11cmxzPjwvdXJscz48ZWxlY3Ryb25pYy1yZXNvdXJjZS1u
dW0+MTAuMTExMS9qb2NzLjE2NzIwPC9lbGVjdHJvbmljLXJlc291cmNlLW51bT48cmVtb3RlLWRh
dGFiYXNlLW5hbWU+TWVkbGluZTwvcmVtb3RlLWRhdGFiYXNlLW5hbWU+PHJlbW90ZS1kYXRhYmFz
ZS1wcm92aWRlcj5OTE08L3JlbW90ZS1kYXRhYmFzZS1wcm92aWRlcj48L3JlY29yZD48L0NpdGU+
PC9FbmROb3RlPgB=
</w:fldData>
          </w:fldChar>
        </w:r>
        <w:r w:rsidR="00FB71DB" w:rsidRPr="003737F1">
          <w:rPr>
            <w:rFonts w:ascii="Times New Roman" w:hAnsi="Times New Roman"/>
            <w:bCs/>
            <w:sz w:val="24"/>
            <w:szCs w:val="24"/>
          </w:rPr>
          <w:instrText xml:space="preserve"> ADDIN EN.CITE.DATA </w:instrText>
        </w:r>
        <w:r w:rsidR="00FB71DB" w:rsidRPr="003737F1">
          <w:rPr>
            <w:rFonts w:ascii="Times New Roman" w:hAnsi="Times New Roman"/>
            <w:bCs/>
            <w:sz w:val="24"/>
            <w:szCs w:val="24"/>
          </w:rPr>
        </w:r>
        <w:r w:rsidR="00FB71DB" w:rsidRPr="003737F1">
          <w:rPr>
            <w:rFonts w:ascii="Times New Roman" w:hAnsi="Times New Roman"/>
            <w:bCs/>
            <w:sz w:val="24"/>
            <w:szCs w:val="24"/>
          </w:rPr>
          <w:fldChar w:fldCharType="end"/>
        </w:r>
        <w:r w:rsidR="00FB71DB" w:rsidRPr="003737F1">
          <w:rPr>
            <w:rFonts w:ascii="Times New Roman" w:hAnsi="Times New Roman"/>
            <w:bCs/>
            <w:sz w:val="24"/>
            <w:szCs w:val="24"/>
          </w:rPr>
        </w:r>
        <w:r w:rsidR="00FB71DB" w:rsidRPr="003737F1">
          <w:rPr>
            <w:rFonts w:ascii="Times New Roman" w:hAnsi="Times New Roman"/>
            <w:bCs/>
            <w:sz w:val="24"/>
            <w:szCs w:val="24"/>
          </w:rPr>
          <w:fldChar w:fldCharType="separate"/>
        </w:r>
        <w:r w:rsidR="00FB71DB" w:rsidRPr="003737F1">
          <w:rPr>
            <w:rFonts w:ascii="Times New Roman" w:hAnsi="Times New Roman"/>
            <w:bCs/>
            <w:noProof/>
            <w:sz w:val="24"/>
            <w:szCs w:val="24"/>
            <w:vertAlign w:val="superscript"/>
          </w:rPr>
          <w:t>4</w:t>
        </w:r>
        <w:r w:rsidR="00FB71DB" w:rsidRPr="003737F1">
          <w:rPr>
            <w:rFonts w:ascii="Times New Roman" w:hAnsi="Times New Roman"/>
            <w:bCs/>
            <w:sz w:val="24"/>
            <w:szCs w:val="24"/>
          </w:rPr>
          <w:fldChar w:fldCharType="end"/>
        </w:r>
      </w:hyperlink>
      <w:r w:rsidR="008F7D9C" w:rsidRPr="003737F1">
        <w:rPr>
          <w:rFonts w:ascii="Times New Roman" w:hAnsi="Times New Roman"/>
          <w:bCs/>
          <w:sz w:val="24"/>
          <w:szCs w:val="24"/>
        </w:rPr>
        <w:t>.</w:t>
      </w:r>
      <w:r w:rsidR="00084BEE" w:rsidRPr="003737F1">
        <w:rPr>
          <w:rFonts w:ascii="Times New Roman" w:hAnsi="Times New Roman"/>
          <w:bCs/>
          <w:sz w:val="24"/>
          <w:szCs w:val="24"/>
        </w:rPr>
        <w:t xml:space="preserve"> </w:t>
      </w:r>
      <w:r w:rsidR="00030797" w:rsidRPr="003737F1">
        <w:rPr>
          <w:rFonts w:ascii="Times New Roman" w:hAnsi="Times New Roman"/>
          <w:bCs/>
          <w:sz w:val="24"/>
          <w:szCs w:val="24"/>
        </w:rPr>
        <w:t xml:space="preserve">These glues effectively </w:t>
      </w:r>
      <w:r w:rsidR="009678BA" w:rsidRPr="003737F1">
        <w:rPr>
          <w:rFonts w:ascii="Times New Roman" w:hAnsi="Times New Roman"/>
          <w:bCs/>
          <w:sz w:val="24"/>
          <w:szCs w:val="24"/>
        </w:rPr>
        <w:t>bond</w:t>
      </w:r>
      <w:r w:rsidR="00030797" w:rsidRPr="003737F1">
        <w:rPr>
          <w:rFonts w:ascii="Times New Roman" w:hAnsi="Times New Roman"/>
          <w:bCs/>
          <w:sz w:val="24"/>
          <w:szCs w:val="24"/>
        </w:rPr>
        <w:t xml:space="preserve"> </w:t>
      </w:r>
      <w:r w:rsidRPr="003737F1">
        <w:rPr>
          <w:rFonts w:ascii="Times New Roman" w:hAnsi="Times New Roman"/>
          <w:bCs/>
          <w:sz w:val="24"/>
          <w:szCs w:val="24"/>
        </w:rPr>
        <w:t xml:space="preserve">to </w:t>
      </w:r>
      <w:r w:rsidR="000E7082" w:rsidRPr="003737F1">
        <w:rPr>
          <w:rFonts w:ascii="Times New Roman" w:hAnsi="Times New Roman"/>
          <w:bCs/>
          <w:sz w:val="24"/>
          <w:szCs w:val="24"/>
        </w:rPr>
        <w:t xml:space="preserve">the </w:t>
      </w:r>
      <w:r w:rsidR="00030797" w:rsidRPr="003737F1">
        <w:rPr>
          <w:rFonts w:ascii="Times New Roman" w:hAnsi="Times New Roman"/>
          <w:bCs/>
          <w:sz w:val="24"/>
          <w:szCs w:val="24"/>
        </w:rPr>
        <w:t>false lumen</w:t>
      </w:r>
      <w:r w:rsidR="00084BEE" w:rsidRPr="003737F1">
        <w:rPr>
          <w:rFonts w:ascii="Times New Roman" w:hAnsi="Times New Roman"/>
          <w:bCs/>
          <w:sz w:val="24"/>
          <w:szCs w:val="24"/>
        </w:rPr>
        <w:t xml:space="preserve"> in </w:t>
      </w:r>
      <w:r w:rsidRPr="003737F1">
        <w:rPr>
          <w:rFonts w:ascii="Times New Roman" w:hAnsi="Times New Roman"/>
          <w:bCs/>
          <w:sz w:val="24"/>
          <w:szCs w:val="24"/>
        </w:rPr>
        <w:t xml:space="preserve">a </w:t>
      </w:r>
      <w:r w:rsidR="00654EF3" w:rsidRPr="003737F1">
        <w:rPr>
          <w:rFonts w:ascii="Times New Roman" w:hAnsi="Times New Roman"/>
          <w:bCs/>
          <w:sz w:val="24"/>
          <w:szCs w:val="24"/>
        </w:rPr>
        <w:t>moist environment</w:t>
      </w:r>
      <w:r w:rsidR="00030797" w:rsidRPr="003737F1">
        <w:rPr>
          <w:rFonts w:ascii="Times New Roman" w:hAnsi="Times New Roman"/>
          <w:bCs/>
          <w:sz w:val="24"/>
          <w:szCs w:val="24"/>
        </w:rPr>
        <w:t xml:space="preserve">; however, </w:t>
      </w:r>
      <w:r w:rsidR="00CE103F" w:rsidRPr="003737F1">
        <w:rPr>
          <w:rFonts w:ascii="Times New Roman" w:hAnsi="Times New Roman"/>
          <w:bCs/>
          <w:sz w:val="24"/>
          <w:szCs w:val="24"/>
        </w:rPr>
        <w:t>they contain aldehyde compounds</w:t>
      </w:r>
      <w:r w:rsidR="00F41077" w:rsidRPr="003737F1">
        <w:rPr>
          <w:rFonts w:ascii="Times New Roman" w:hAnsi="Times New Roman"/>
          <w:bCs/>
          <w:sz w:val="24"/>
          <w:szCs w:val="24"/>
        </w:rPr>
        <w:t>,</w:t>
      </w:r>
      <w:r w:rsidR="00CE103F" w:rsidRPr="003737F1">
        <w:rPr>
          <w:rFonts w:ascii="Times New Roman" w:hAnsi="Times New Roman"/>
          <w:bCs/>
          <w:sz w:val="24"/>
          <w:szCs w:val="24"/>
        </w:rPr>
        <w:t xml:space="preserve"> such as formaldehyde or glutaraldehyde</w:t>
      </w:r>
      <w:r w:rsidR="00F41077" w:rsidRPr="003737F1">
        <w:rPr>
          <w:rFonts w:ascii="Times New Roman" w:hAnsi="Times New Roman"/>
          <w:bCs/>
          <w:sz w:val="24"/>
          <w:szCs w:val="24"/>
        </w:rPr>
        <w:t>,</w:t>
      </w:r>
      <w:r w:rsidR="00CE103F" w:rsidRPr="003737F1">
        <w:rPr>
          <w:rFonts w:ascii="Times New Roman" w:hAnsi="Times New Roman"/>
          <w:bCs/>
          <w:sz w:val="24"/>
          <w:szCs w:val="24"/>
        </w:rPr>
        <w:t xml:space="preserve"> to crosslink gelatin or bovine serum albumin</w:t>
      </w:r>
      <w:r w:rsidR="00D54362" w:rsidRPr="003737F1">
        <w:rPr>
          <w:rFonts w:ascii="Times New Roman" w:hAnsi="Times New Roman"/>
          <w:bCs/>
          <w:sz w:val="24"/>
          <w:szCs w:val="24"/>
        </w:rPr>
        <w:t xml:space="preserve"> molecules</w:t>
      </w:r>
      <w:r w:rsidR="00CE103F" w:rsidRPr="003737F1">
        <w:rPr>
          <w:rFonts w:ascii="Times New Roman" w:hAnsi="Times New Roman"/>
          <w:bCs/>
          <w:sz w:val="24"/>
          <w:szCs w:val="24"/>
        </w:rPr>
        <w:t xml:space="preserve">. Due to </w:t>
      </w:r>
      <w:r w:rsidR="00654EF3" w:rsidRPr="003737F1">
        <w:rPr>
          <w:rFonts w:ascii="Times New Roman" w:hAnsi="Times New Roman"/>
          <w:sz w:val="24"/>
          <w:szCs w:val="24"/>
        </w:rPr>
        <w:t>the</w:t>
      </w:r>
      <w:r w:rsidR="00F41077" w:rsidRPr="003737F1">
        <w:rPr>
          <w:rFonts w:ascii="Times New Roman" w:hAnsi="Times New Roman"/>
          <w:sz w:val="24"/>
          <w:szCs w:val="24"/>
        </w:rPr>
        <w:t>ir</w:t>
      </w:r>
      <w:r w:rsidR="00654EF3" w:rsidRPr="003737F1">
        <w:rPr>
          <w:rFonts w:ascii="Times New Roman" w:hAnsi="Times New Roman"/>
          <w:sz w:val="24"/>
          <w:szCs w:val="24"/>
        </w:rPr>
        <w:t xml:space="preserve"> release of unreacted aldehyde compounds </w:t>
      </w:r>
      <w:r w:rsidRPr="003737F1">
        <w:rPr>
          <w:rFonts w:ascii="Times New Roman" w:hAnsi="Times New Roman"/>
          <w:sz w:val="24"/>
          <w:szCs w:val="24"/>
        </w:rPr>
        <w:t>during biodegradation</w:t>
      </w:r>
      <w:r w:rsidR="00CE103F" w:rsidRPr="003737F1">
        <w:rPr>
          <w:rFonts w:ascii="Times New Roman" w:hAnsi="Times New Roman"/>
          <w:bCs/>
          <w:sz w:val="24"/>
          <w:szCs w:val="24"/>
        </w:rPr>
        <w:t xml:space="preserve">, cured glues </w:t>
      </w:r>
      <w:r w:rsidR="00E92418" w:rsidRPr="003737F1">
        <w:rPr>
          <w:rFonts w:ascii="Times New Roman" w:hAnsi="Times New Roman"/>
          <w:bCs/>
          <w:sz w:val="24"/>
          <w:szCs w:val="24"/>
        </w:rPr>
        <w:t>show</w:t>
      </w:r>
      <w:r w:rsidR="00AA69C4" w:rsidRPr="003737F1">
        <w:rPr>
          <w:rFonts w:ascii="Times New Roman" w:hAnsi="Times New Roman"/>
          <w:sz w:val="24"/>
          <w:szCs w:val="24"/>
        </w:rPr>
        <w:t xml:space="preserve"> low biocompatibility</w:t>
      </w:r>
      <w:hyperlink w:anchor="_ENREF_5" w:tooltip="Furst, 2005 #5380" w:history="1">
        <w:r w:rsidR="00FB71DB" w:rsidRPr="003737F1">
          <w:rPr>
            <w:rFonts w:ascii="Times New Roman" w:hAnsi="Times New Roman"/>
            <w:sz w:val="24"/>
            <w:szCs w:val="24"/>
          </w:rPr>
          <w:fldChar w:fldCharType="begin">
            <w:fldData xml:space="preserve">PEVuZE5vdGU+PENpdGU+PEF1dGhvcj5GdXJzdDwvQXV0aG9yPjxZZWFyPjIwMDU8L1llYXI+PFJl
Y051bT41MzgwPC9SZWNOdW0+PERpc3BsYXlUZXh0PjxzdHlsZSBmYWNlPSJzdXBlcnNjcmlwdCI+
NS03PC9zdHlsZT48L0Rpc3BsYXlUZXh0PjxyZWNvcmQ+PHJlYy1udW1iZXI+NTM4MDwvcmVjLW51
bWJlcj48Zm9yZWlnbi1rZXlzPjxrZXkgYXBwPSJFTiIgZGItaWQ9ImR2dGV4eDB3MzJzMjI1ZWRl
MjdwZXR6N3A1OTU5ZXhkeGFmZSIgdGltZXN0YW1wPSIxNjc2OTQwMDg0Ij41MzgwPC9rZXk+PC9m
b3JlaWduLWtleXM+PHJlZi10eXBlIG5hbWU9IkpvdXJuYWwgQXJ0aWNsZSI+MTc8L3JlZi10eXBl
Pjxjb250cmlidXRvcnM+PGF1dGhvcnM+PGF1dGhvcj5GdXJzdCwgVy48L2F1dGhvcj48YXV0aG9y
PkJhbmVyamVlLCBBLjwvYXV0aG9yPjwvYXV0aG9ycz48L2NvbnRyaWJ1dG9ycz48YXV0aC1hZGRy
ZXNzPkx1ZHdpZyBCb2x0em1hbm4gSW5zdGl0dXRlIGZvciBFeHBlcmltZW50YWwgYW5kIENsaW5p
Y2FsIFRyYXVtYXRvbG9neSwgUmVzZWFyY2ggQ2VudGVyIGZvciBUcmF1bWF0b2xvZ3kgQVVWQSwg
Vmllbm5hLCBBdXN0cmlhLjwvYXV0aC1hZGRyZXNzPjx0aXRsZXM+PHRpdGxlPlJlbGVhc2Ugb2Yg
Z2x1dGFyYWxkZWh5ZGUgZnJvbSBhbiBhbGJ1bWluLWdsdXRhcmFsZGVoeWRlIHRpc3N1ZSBhZGhl
c2l2ZSBjYXVzZXMgc2lnbmlmaWNhbnQgaW4gdml0cm8gYW5kIGluIHZpdm8gdG94aWNpdHk8L3Rp
dGxlPjxzZWNvbmRhcnktdGl0bGU+QW5uIFRob3JhYyBTdXJnPC9zZWNvbmRhcnktdGl0bGU+PC90
aXRsZXM+PHBlcmlvZGljYWw+PGZ1bGwtdGl0bGU+QW5uIFRob3JhYyBTdXJnPC9mdWxsLXRpdGxl
PjxhYmJyLTE+VGhlIEFubmFscyBvZiB0aG9yYWNpYyBzdXJnZXJ5PC9hYmJyLTE+PC9wZXJpb2Rp
Y2FsPjxwYWdlcz4xNTIyLTg7IGRpc2N1c3Npb24gMTUyOTwvcGFnZXM+PHZvbHVtZT43OTwvdm9s
dW1lPjxudW1iZXI+NTwvbnVtYmVyPjxrZXl3b3Jkcz48a2V5d29yZD5BbmltYWxzPC9rZXl3b3Jk
PjxrZXl3b3JkPkNlbGwgTGluZTwva2V5d29yZD48a2V5d29yZD5DZWxsIFN1cnZpdmFsL2RydWcg
ZWZmZWN0czwva2V5d29yZD48a2V5d29yZD5Db2xvcmluZyBBZ2VudHM8L2tleXdvcmQ+PGtleXdv
cmQ+R2x1dGFyYWwvKmFuYWx5c2lzLyp0b3hpY2l0eTwva2V5d29yZD48a2V5d29yZD5IdW1hbnM8
L2tleXdvcmQ+PGtleXdvcmQ+SW5mbGFtbWF0aW9uL2NoZW1pY2FsbHkgaW5kdWNlZDwva2V5d29y
ZD48a2V5d29yZD5MaXZlci9kcnVnIGVmZmVjdHMvcGF0aG9sb2d5PC9rZXl3b3JkPjxrZXl3b3Jk
Pkx1bmcvZHJ1ZyBlZmZlY3RzL3BhdGhvbG9neTwva2V5d29yZD48a2V5d29yZD5NaWNlPC9rZXl3
b3JkPjxrZXl3b3JkPk1vZGVscywgQW5pbWFsPC9rZXl3b3JkPjxrZXl3b3JkPlByb3RlaW5zLypj
aGVtaXN0cnk8L2tleXdvcmQ+PGtleXdvcmQ+UmFiYml0czwva2V5d29yZD48a2V5d29yZD5TZXJ1
bSBBbGJ1bWluL2FuYWx5c2lzPC9rZXl3b3JkPjxrZXl3b3JkPlRpc3N1ZSBBZGhlc2l2ZXMvKmNo
ZW1pc3RyeTwva2V5d29yZD48L2tleXdvcmRzPjxkYXRlcz48eWVhcj4yMDA1PC95ZWFyPjxwdWIt
ZGF0ZXM+PGRhdGU+TWF5PC9kYXRlPjwvcHViLWRhdGVzPjwvZGF0ZXM+PGlzYm4+MTU1Mi02MjU5
IChFbGVjdHJvbmljKSYjeEQ7MDAwMy00OTc1IChMaW5raW5nKTwvaXNibj48YWNjZXNzaW9uLW51
bT4xNTg1NDkyNzwvYWNjZXNzaW9uLW51bT48dXJscz48cmVsYXRlZC11cmxzPjx1cmw+aHR0cHM6
Ly93d3cubmNiaS5ubG0ubmloLmdvdi9wdWJtZWQvMTU4NTQ5Mjc8L3VybD48L3JlbGF0ZWQtdXJs
cz48L3VybHM+PGVsZWN0cm9uaWMtcmVzb3VyY2UtbnVtPjEwLjEwMTYvai5hdGhvcmFjc3VyLjIw
MDQuMTEuMDU0PC9lbGVjdHJvbmljLXJlc291cmNlLW51bT48cmVtb3RlLWRhdGFiYXNlLW5hbWU+
TWVkbGluZTwvcmVtb3RlLWRhdGFiYXNlLW5hbWU+PHJlbW90ZS1kYXRhYmFzZS1wcm92aWRlcj5O
TE08L3JlbW90ZS1kYXRhYmFzZS1wcm92aWRlcj48L3JlY29yZD48L0NpdGU+PENpdGU+PEF1dGhv
cj5EYWdlbmFpczwvQXV0aG9yPjxZZWFyPjIwMTk8L1llYXI+PFJlY051bT41Mzc4PC9SZWNOdW0+
PHJlY29yZD48cmVjLW51bWJlcj41Mzc4PC9yZWMtbnVtYmVyPjxmb3JlaWduLWtleXM+PGtleSBh
cHA9IkVOIiBkYi1pZD0iZHZ0ZXh4MHczMnMyMjVlZGUyN3BldHo3cDU5NTlleGR4YWZlIiB0aW1l
c3RhbXA9IjE2NzY5Mzk5MDciPjUzNzg8L2tleT48L2ZvcmVpZ24ta2V5cz48cmVmLXR5cGUgbmFt
ZT0iSm91cm5hbCBBcnRpY2xlIj4xNzwvcmVmLXR5cGU+PGNvbnRyaWJ1dG9ycz48YXV0aG9ycz48
YXV0aG9yPkRhZ2VuYWlzLCBGLjwvYXV0aG9yPjwvYXV0aG9ycz48L2NvbnRyaWJ1dG9ycz48YXV0
aC1hZGRyZXNzPkRlcGFydG1lbnQgb2YgQ2FyZGlhYyBTdXJnZXJ5LCBJbnN0aXR1dCBVbml2ZXJz
aXRhaXJlIGRlIENhcmRpb2xvZ3kgZXQgUG5ldW1vbG9naWUgZGUgUXVlYmVjLCBRdWViZWMsIFF1
ZWJlYywgQ2FuYWRhLjwvYXV0aC1hZGRyZXNzPjx0aXRsZXM+PHRpdGxlPlRvIGdsdWUgb3Igbm90
IHRvIGdsdWUgaW4gdHlwZSBBIGRpc3NlY3Rpb24gcmVwYWlyPzwvdGl0bGU+PHNlY29uZGFyeS10
aXRsZT5KIFRob3JhYyBDYXJkaW92YXNjIFN1cmc8L3NlY29uZGFyeS10aXRsZT48L3RpdGxlcz48
cGVyaW9kaWNhbD48ZnVsbC10aXRsZT5KIFRob3JhYyBDYXJkaW92YXNjIFN1cmc8L2Z1bGwtdGl0
bGU+PGFiYnItMT5UaGUgSm91cm5hbCBvZiB0aG9yYWNpYyBhbmQgY2FyZGlvdmFzY3VsYXIgc3Vy
Z2VyeTwvYWJici0xPjwvcGVyaW9kaWNhbD48cGFnZXM+ZTExOS1lMTIwPC9wYWdlcz48dm9sdW1l
PjE1Nzwvdm9sdW1lPjxudW1iZXI+NDwvbnVtYmVyPjxrZXl3b3Jkcz48a2V5d29yZD4qQW9ydGlj
IERpc3NlY3Rpb248L2tleXdvcmQ+PGtleXdvcmQ+QW9ydGE8L2tleXdvcmQ+PGtleXdvcmQ+KkFv
cnRpYyBBbmV1cnlzbTwva2V5d29yZD48a2V5d29yZD5EaXNzZWN0aW9uPC9rZXl3b3JkPjxrZXl3
b3JkPkh1bWFuczwva2V5d29yZD48L2tleXdvcmRzPjxkYXRlcz48eWVhcj4yMDE5PC95ZWFyPjxw
dWItZGF0ZXM+PGRhdGU+QXByPC9kYXRlPjwvcHViLWRhdGVzPjwvZGF0ZXM+PGlzYm4+MTA5Ny02
ODVYIChFbGVjdHJvbmljKSYjeEQ7MDAyMi01MjIzIChMaW5raW5nKTwvaXNibj48YWNjZXNzaW9u
LW51bT4zMDkwMTc5ODwvYWNjZXNzaW9uLW51bT48dXJscz48cmVsYXRlZC11cmxzPjx1cmw+aHR0
cHM6Ly93d3cubmNiaS5ubG0ubmloLmdvdi9wdWJtZWQvMzA5MDE3OTg8L3VybD48L3JlbGF0ZWQt
dXJscz48L3VybHM+PGVsZWN0cm9uaWMtcmVzb3VyY2UtbnVtPjEwLjEwMTYvai5qdGN2cy4yMDE4
LjEwLjEwMjwvZWxlY3Ryb25pYy1yZXNvdXJjZS1udW0+PHJlbW90ZS1kYXRhYmFzZS1uYW1lPk1l
ZGxpbmU8L3JlbW90ZS1kYXRhYmFzZS1uYW1lPjxyZW1vdGUtZGF0YWJhc2UtcHJvdmlkZXI+TkxN
PC9yZW1vdGUtZGF0YWJhc2UtcHJvdmlkZXI+PC9yZWNvcmQ+PC9DaXRlPjxDaXRlPjxBdXRob3I+
U2xlemFrPC9BdXRob3I+PFllYXI+MjAyMDwvWWVhcj48UmVjTnVtPjUzNzY8L1JlY051bT48cmVj
b3JkPjxyZWMtbnVtYmVyPjUzNzY8L3JlYy1udW1iZXI+PGZvcmVpZ24ta2V5cz48a2V5IGFwcD0i
RU4iIGRiLWlkPSJkdnRleHgwdzMyczIyNWVkZTI3cGV0ejdwNTk1OWV4ZHhhZmUiIHRpbWVzdGFt
cD0iMTY3Njg1NTI4NiI+NTM3Njwva2V5PjwvZm9yZWlnbi1rZXlzPjxyZWYtdHlwZSBuYW1lPSJK
b3VybmFsIEFydGljbGUiPjE3PC9yZWYtdHlwZT48Y29udHJpYnV0b3JzPjxhdXRob3JzPjxhdXRo
b3I+U2xlemFrLCBQLjwvYXV0aG9yPjxhdXRob3I+S2xhbmcsIEEuPC9hdXRob3I+PGF1dGhvcj5G
ZXJndXNvbiwgSi48L2F1dGhvcj48YXV0aG9yPk1vbmZvcnRlLCBYLjwvYXV0aG9yPjxhdXRob3I+
U2NobWlkdCwgUC48L2F1dGhvcj48YXV0aG9yPkJhdWRlciwgQi48L2F1dGhvcj48YXV0aG9yPlVy
bCwgQS48L2F1dGhvcj48YXV0aG9yPk9zdWNob3dza2ksIE0uPC9hdXRob3I+PGF1dGhvcj5SZWRs
LCBILjwvYXV0aG9yPjxhdXRob3I+U3BhemllcmVyLCBELjwvYXV0aG9yPjxhdXRob3I+R3VsbGUs
IEguPC9hdXRob3I+PC9hdXRob3JzPjwvY29udHJpYnV0b3JzPjxhdXRoLWFkZHJlc3M+THVkd2ln
IEJvbHR6bWFubiBJbnN0aXR1dGUgZm9yIENsaW5pY2FsIGFuZCBFeHBlcmltZW50YWwgVHJhdW1h
dG9sb2d5IGluIEFVVkEgUmVzZWFyY2ggQ2VudGVyLCBWaWVubmEsIEF1c3RyaWEuJiN4RDtVbml2
ZXJzaXR5IG9mIFZldGVyaW5hcnkgTWVkaWNpbmUsIEluc3RpdHV0ZSBvZiBQYXRob2xvZ3ksIFZp
ZW5uYSwgQXVzdHJpYS4mI3hEO0JheHRlciBJbm5vdmF0aW9ucyBHbWJILCBWaWVubmEsIEF1c3Ry
aWEuPC9hdXRoLWFkZHJlc3M+PHRpdGxlcz48dGl0bGU+VGlzc3VlIHJlYWN0aW9ucyB0byBwb2x5
ZXRoeWxlbmUgZ2x5Y29sIGFuZCBnbHV0YXJhbGRlaHlkZS1iYXNlZCBzdXJnaWNhbCBzZWFsYW50
cyBpbiBhIHJhYmJpdCBhb3J0YSBtb2RlbDwvdGl0bGU+PHNlY29uZGFyeS10aXRsZT5KIEJpb21h
dGVyIEFwcGw8L3NlY29uZGFyeS10aXRsZT48L3RpdGxlcz48cGVyaW9kaWNhbD48ZnVsbC10aXRs
ZT5KIEJpb21hdGVyIEFwcGw8L2Z1bGwtdGl0bGU+PGFiYnItMT5Kb3VybmFsIG9mIGJpb21hdGVy
aWFscyBhcHBsaWNhdGlvbnM8L2FiYnItMT48L3BlcmlvZGljYWw+PHBhZ2VzPjEzMzAtMTM0MDwv
cGFnZXM+PHZvbHVtZT4zNDwvdm9sdW1lPjxudW1iZXI+OTwvbnVtYmVyPjxlZGl0aW9uPjIwMjAw
MTIwPC9lZGl0aW9uPjxrZXl3b3Jkcz48a2V5d29yZD5BbmltYWxzPC9rZXl3b3JkPjxrZXl3b3Jk
PkFvcnRhLypkcnVnIGVmZmVjdHMvbWV0YWJvbGlzbTwva2V5d29yZD48a2V5d29yZD5FbGFzdGlj
aXR5PC9rZXl3b3JkPjxrZXl3b3JkPkdsdXRhcmFsLypjaGVtaXN0cnk8L2tleXdvcmQ+PGtleXdv
cmQ+SGVtb3N0YXNpczwva2V5d29yZD48a2V5d29yZD5JbmZsYW1tYXRpb248L2tleXdvcmQ+PGtl
eXdvcmQ+TWFsZTwva2V5d29yZD48a2V5d29yZD5Qb2x5ZXRoeWxlbmUgR2x5Y29scy8qY2hlbWlz
dHJ5PC9rZXl3b3JkPjxrZXl3b3JkPlByZXNzdXJlPC9rZXl3b3JkPjxrZXl3b3JkPlJhYmJpdHM8
L2tleXdvcmQ+PGtleXdvcmQ+U3RyZXNzLCBNZWNoYW5pY2FsPC9rZXl3b3JkPjxrZXl3b3JkPlRp
c3N1ZSBBZGhlc2l2ZXMvKmNoZW1pc3RyeTwva2V5d29yZD48a2V5d29yZD5BbmFzdG9tb3Npczwv
a2V5d29yZD48a2V5d29yZD5CaW9HbHVlPC9rZXl3b3JkPjxrZXl3b3JkPkNvc2VhbDwva2V5d29y
ZD48a2V5d29yZD5zdGlmZm5lc3M8L2tleXdvcmQ+PGtleXdvcmQ+c3VyZ2ljYWwgc2VhbGFudDwv
a2V5d29yZD48L2tleXdvcmRzPjxkYXRlcz48eWVhcj4yMDIwPC95ZWFyPjxwdWItZGF0ZXM+PGRh
dGU+QXByPC9kYXRlPjwvcHViLWRhdGVzPjwvZGF0ZXM+PGlzYm4+MTUzMC04MDIyIChFbGVjdHJv
bmljKSYjeEQ7MDg4NS0zMjgyIChQcmludCkmI3hEOzA4ODUtMzI4MiAoTGlua2luZyk8L2lzYm4+
PGFjY2Vzc2lvbi1udW0+MzE5NTkwMzI8L2FjY2Vzc2lvbi1udW0+PHVybHM+PHJlbGF0ZWQtdXJs
cz48dXJsPmh0dHBzOi8vd3d3Lm5jYmkubmxtLm5paC5nb3YvcHVibWVkLzMxOTU5MDMyPC91cmw+
PC9yZWxhdGVkLXVybHM+PC91cmxzPjxjdXN0b20yPlBNQzcwODg0Mzk8L2N1c3RvbTI+PGVsZWN0
cm9uaWMtcmVzb3VyY2UtbnVtPjEwLjExNzcvMDg4NTMyODIxOTkwMDA3ODwvZWxlY3Ryb25pYy1y
ZXNvdXJjZS1udW0+PHJlbW90ZS1kYXRhYmFzZS1uYW1lPk1lZGxpbmU8L3JlbW90ZS1kYXRhYmFz
ZS1uYW1lPjxyZW1vdGUtZGF0YWJhc2UtcHJvdmlkZXI+TkxNPC9yZW1vdGUtZGF0YWJhc2UtcHJv
dmlkZXI+PC9yZWNvcmQ+PC9DaXRlPjwvRW5kTm90ZT4A
</w:fldData>
          </w:fldChar>
        </w:r>
        <w:r w:rsidR="00FB71DB" w:rsidRPr="003737F1">
          <w:rPr>
            <w:rFonts w:ascii="Times New Roman" w:hAnsi="Times New Roman"/>
            <w:sz w:val="24"/>
            <w:szCs w:val="24"/>
          </w:rPr>
          <w:instrText xml:space="preserve"> ADDIN EN.CITE </w:instrText>
        </w:r>
        <w:r w:rsidR="00FB71DB" w:rsidRPr="003737F1">
          <w:rPr>
            <w:rFonts w:ascii="Times New Roman" w:hAnsi="Times New Roman"/>
            <w:sz w:val="24"/>
            <w:szCs w:val="24"/>
          </w:rPr>
          <w:fldChar w:fldCharType="begin">
            <w:fldData xml:space="preserve">PEVuZE5vdGU+PENpdGU+PEF1dGhvcj5GdXJzdDwvQXV0aG9yPjxZZWFyPjIwMDU8L1llYXI+PFJl
Y051bT41MzgwPC9SZWNOdW0+PERpc3BsYXlUZXh0PjxzdHlsZSBmYWNlPSJzdXBlcnNjcmlwdCI+
NS03PC9zdHlsZT48L0Rpc3BsYXlUZXh0PjxyZWNvcmQ+PHJlYy1udW1iZXI+NTM4MDwvcmVjLW51
bWJlcj48Zm9yZWlnbi1rZXlzPjxrZXkgYXBwPSJFTiIgZGItaWQ9ImR2dGV4eDB3MzJzMjI1ZWRl
MjdwZXR6N3A1OTU5ZXhkeGFmZSIgdGltZXN0YW1wPSIxNjc2OTQwMDg0Ij41MzgwPC9rZXk+PC9m
b3JlaWduLWtleXM+PHJlZi10eXBlIG5hbWU9IkpvdXJuYWwgQXJ0aWNsZSI+MTc8L3JlZi10eXBl
Pjxjb250cmlidXRvcnM+PGF1dGhvcnM+PGF1dGhvcj5GdXJzdCwgVy48L2F1dGhvcj48YXV0aG9y
PkJhbmVyamVlLCBBLjwvYXV0aG9yPjwvYXV0aG9ycz48L2NvbnRyaWJ1dG9ycz48YXV0aC1hZGRy
ZXNzPkx1ZHdpZyBCb2x0em1hbm4gSW5zdGl0dXRlIGZvciBFeHBlcmltZW50YWwgYW5kIENsaW5p
Y2FsIFRyYXVtYXRvbG9neSwgUmVzZWFyY2ggQ2VudGVyIGZvciBUcmF1bWF0b2xvZ3kgQVVWQSwg
Vmllbm5hLCBBdXN0cmlhLjwvYXV0aC1hZGRyZXNzPjx0aXRsZXM+PHRpdGxlPlJlbGVhc2Ugb2Yg
Z2x1dGFyYWxkZWh5ZGUgZnJvbSBhbiBhbGJ1bWluLWdsdXRhcmFsZGVoeWRlIHRpc3N1ZSBhZGhl
c2l2ZSBjYXVzZXMgc2lnbmlmaWNhbnQgaW4gdml0cm8gYW5kIGluIHZpdm8gdG94aWNpdHk8L3Rp
dGxlPjxzZWNvbmRhcnktdGl0bGU+QW5uIFRob3JhYyBTdXJnPC9zZWNvbmRhcnktdGl0bGU+PC90
aXRsZXM+PHBlcmlvZGljYWw+PGZ1bGwtdGl0bGU+QW5uIFRob3JhYyBTdXJnPC9mdWxsLXRpdGxl
PjxhYmJyLTE+VGhlIEFubmFscyBvZiB0aG9yYWNpYyBzdXJnZXJ5PC9hYmJyLTE+PC9wZXJpb2Rp
Y2FsPjxwYWdlcz4xNTIyLTg7IGRpc2N1c3Npb24gMTUyOTwvcGFnZXM+PHZvbHVtZT43OTwvdm9s
dW1lPjxudW1iZXI+NTwvbnVtYmVyPjxrZXl3b3Jkcz48a2V5d29yZD5BbmltYWxzPC9rZXl3b3Jk
PjxrZXl3b3JkPkNlbGwgTGluZTwva2V5d29yZD48a2V5d29yZD5DZWxsIFN1cnZpdmFsL2RydWcg
ZWZmZWN0czwva2V5d29yZD48a2V5d29yZD5Db2xvcmluZyBBZ2VudHM8L2tleXdvcmQ+PGtleXdv
cmQ+R2x1dGFyYWwvKmFuYWx5c2lzLyp0b3hpY2l0eTwva2V5d29yZD48a2V5d29yZD5IdW1hbnM8
L2tleXdvcmQ+PGtleXdvcmQ+SW5mbGFtbWF0aW9uL2NoZW1pY2FsbHkgaW5kdWNlZDwva2V5d29y
ZD48a2V5d29yZD5MaXZlci9kcnVnIGVmZmVjdHMvcGF0aG9sb2d5PC9rZXl3b3JkPjxrZXl3b3Jk
Pkx1bmcvZHJ1ZyBlZmZlY3RzL3BhdGhvbG9neTwva2V5d29yZD48a2V5d29yZD5NaWNlPC9rZXl3
b3JkPjxrZXl3b3JkPk1vZGVscywgQW5pbWFsPC9rZXl3b3JkPjxrZXl3b3JkPlByb3RlaW5zLypj
aGVtaXN0cnk8L2tleXdvcmQ+PGtleXdvcmQ+UmFiYml0czwva2V5d29yZD48a2V5d29yZD5TZXJ1
bSBBbGJ1bWluL2FuYWx5c2lzPC9rZXl3b3JkPjxrZXl3b3JkPlRpc3N1ZSBBZGhlc2l2ZXMvKmNo
ZW1pc3RyeTwva2V5d29yZD48L2tleXdvcmRzPjxkYXRlcz48eWVhcj4yMDA1PC95ZWFyPjxwdWIt
ZGF0ZXM+PGRhdGU+TWF5PC9kYXRlPjwvcHViLWRhdGVzPjwvZGF0ZXM+PGlzYm4+MTU1Mi02MjU5
IChFbGVjdHJvbmljKSYjeEQ7MDAwMy00OTc1IChMaW5raW5nKTwvaXNibj48YWNjZXNzaW9uLW51
bT4xNTg1NDkyNzwvYWNjZXNzaW9uLW51bT48dXJscz48cmVsYXRlZC11cmxzPjx1cmw+aHR0cHM6
Ly93d3cubmNiaS5ubG0ubmloLmdvdi9wdWJtZWQvMTU4NTQ5Mjc8L3VybD48L3JlbGF0ZWQtdXJs
cz48L3VybHM+PGVsZWN0cm9uaWMtcmVzb3VyY2UtbnVtPjEwLjEwMTYvai5hdGhvcmFjc3VyLjIw
MDQuMTEuMDU0PC9lbGVjdHJvbmljLXJlc291cmNlLW51bT48cmVtb3RlLWRhdGFiYXNlLW5hbWU+
TWVkbGluZTwvcmVtb3RlLWRhdGFiYXNlLW5hbWU+PHJlbW90ZS1kYXRhYmFzZS1wcm92aWRlcj5O
TE08L3JlbW90ZS1kYXRhYmFzZS1wcm92aWRlcj48L3JlY29yZD48L0NpdGU+PENpdGU+PEF1dGhv
cj5EYWdlbmFpczwvQXV0aG9yPjxZZWFyPjIwMTk8L1llYXI+PFJlY051bT41Mzc4PC9SZWNOdW0+
PHJlY29yZD48cmVjLW51bWJlcj41Mzc4PC9yZWMtbnVtYmVyPjxmb3JlaWduLWtleXM+PGtleSBh
cHA9IkVOIiBkYi1pZD0iZHZ0ZXh4MHczMnMyMjVlZGUyN3BldHo3cDU5NTlleGR4YWZlIiB0aW1l
c3RhbXA9IjE2NzY5Mzk5MDciPjUzNzg8L2tleT48L2ZvcmVpZ24ta2V5cz48cmVmLXR5cGUgbmFt
ZT0iSm91cm5hbCBBcnRpY2xlIj4xNzwvcmVmLXR5cGU+PGNvbnRyaWJ1dG9ycz48YXV0aG9ycz48
YXV0aG9yPkRhZ2VuYWlzLCBGLjwvYXV0aG9yPjwvYXV0aG9ycz48L2NvbnRyaWJ1dG9ycz48YXV0
aC1hZGRyZXNzPkRlcGFydG1lbnQgb2YgQ2FyZGlhYyBTdXJnZXJ5LCBJbnN0aXR1dCBVbml2ZXJz
aXRhaXJlIGRlIENhcmRpb2xvZ3kgZXQgUG5ldW1vbG9naWUgZGUgUXVlYmVjLCBRdWViZWMsIFF1
ZWJlYywgQ2FuYWRhLjwvYXV0aC1hZGRyZXNzPjx0aXRsZXM+PHRpdGxlPlRvIGdsdWUgb3Igbm90
IHRvIGdsdWUgaW4gdHlwZSBBIGRpc3NlY3Rpb24gcmVwYWlyPzwvdGl0bGU+PHNlY29uZGFyeS10
aXRsZT5KIFRob3JhYyBDYXJkaW92YXNjIFN1cmc8L3NlY29uZGFyeS10aXRsZT48L3RpdGxlcz48
cGVyaW9kaWNhbD48ZnVsbC10aXRsZT5KIFRob3JhYyBDYXJkaW92YXNjIFN1cmc8L2Z1bGwtdGl0
bGU+PGFiYnItMT5UaGUgSm91cm5hbCBvZiB0aG9yYWNpYyBhbmQgY2FyZGlvdmFzY3VsYXIgc3Vy
Z2VyeTwvYWJici0xPjwvcGVyaW9kaWNhbD48cGFnZXM+ZTExOS1lMTIwPC9wYWdlcz48dm9sdW1l
PjE1Nzwvdm9sdW1lPjxudW1iZXI+NDwvbnVtYmVyPjxrZXl3b3Jkcz48a2V5d29yZD4qQW9ydGlj
IERpc3NlY3Rpb248L2tleXdvcmQ+PGtleXdvcmQ+QW9ydGE8L2tleXdvcmQ+PGtleXdvcmQ+KkFv
cnRpYyBBbmV1cnlzbTwva2V5d29yZD48a2V5d29yZD5EaXNzZWN0aW9uPC9rZXl3b3JkPjxrZXl3
b3JkPkh1bWFuczwva2V5d29yZD48L2tleXdvcmRzPjxkYXRlcz48eWVhcj4yMDE5PC95ZWFyPjxw
dWItZGF0ZXM+PGRhdGU+QXByPC9kYXRlPjwvcHViLWRhdGVzPjwvZGF0ZXM+PGlzYm4+MTA5Ny02
ODVYIChFbGVjdHJvbmljKSYjeEQ7MDAyMi01MjIzIChMaW5raW5nKTwvaXNibj48YWNjZXNzaW9u
LW51bT4zMDkwMTc5ODwvYWNjZXNzaW9uLW51bT48dXJscz48cmVsYXRlZC11cmxzPjx1cmw+aHR0
cHM6Ly93d3cubmNiaS5ubG0ubmloLmdvdi9wdWJtZWQvMzA5MDE3OTg8L3VybD48L3JlbGF0ZWQt
dXJscz48L3VybHM+PGVsZWN0cm9uaWMtcmVzb3VyY2UtbnVtPjEwLjEwMTYvai5qdGN2cy4yMDE4
LjEwLjEwMjwvZWxlY3Ryb25pYy1yZXNvdXJjZS1udW0+PHJlbW90ZS1kYXRhYmFzZS1uYW1lPk1l
ZGxpbmU8L3JlbW90ZS1kYXRhYmFzZS1uYW1lPjxyZW1vdGUtZGF0YWJhc2UtcHJvdmlkZXI+TkxN
PC9yZW1vdGUtZGF0YWJhc2UtcHJvdmlkZXI+PC9yZWNvcmQ+PC9DaXRlPjxDaXRlPjxBdXRob3I+
U2xlemFrPC9BdXRob3I+PFllYXI+MjAyMDwvWWVhcj48UmVjTnVtPjUzNzY8L1JlY051bT48cmVj
b3JkPjxyZWMtbnVtYmVyPjUzNzY8L3JlYy1udW1iZXI+PGZvcmVpZ24ta2V5cz48a2V5IGFwcD0i
RU4iIGRiLWlkPSJkdnRleHgwdzMyczIyNWVkZTI3cGV0ejdwNTk1OWV4ZHhhZmUiIHRpbWVzdGFt
cD0iMTY3Njg1NTI4NiI+NTM3Njwva2V5PjwvZm9yZWlnbi1rZXlzPjxyZWYtdHlwZSBuYW1lPSJK
b3VybmFsIEFydGljbGUiPjE3PC9yZWYtdHlwZT48Y29udHJpYnV0b3JzPjxhdXRob3JzPjxhdXRo
b3I+U2xlemFrLCBQLjwvYXV0aG9yPjxhdXRob3I+S2xhbmcsIEEuPC9hdXRob3I+PGF1dGhvcj5G
ZXJndXNvbiwgSi48L2F1dGhvcj48YXV0aG9yPk1vbmZvcnRlLCBYLjwvYXV0aG9yPjxhdXRob3I+
U2NobWlkdCwgUC48L2F1dGhvcj48YXV0aG9yPkJhdWRlciwgQi48L2F1dGhvcj48YXV0aG9yPlVy
bCwgQS48L2F1dGhvcj48YXV0aG9yPk9zdWNob3dza2ksIE0uPC9hdXRob3I+PGF1dGhvcj5SZWRs
LCBILjwvYXV0aG9yPjxhdXRob3I+U3BhemllcmVyLCBELjwvYXV0aG9yPjxhdXRob3I+R3VsbGUs
IEguPC9hdXRob3I+PC9hdXRob3JzPjwvY29udHJpYnV0b3JzPjxhdXRoLWFkZHJlc3M+THVkd2ln
IEJvbHR6bWFubiBJbnN0aXR1dGUgZm9yIENsaW5pY2FsIGFuZCBFeHBlcmltZW50YWwgVHJhdW1h
dG9sb2d5IGluIEFVVkEgUmVzZWFyY2ggQ2VudGVyLCBWaWVubmEsIEF1c3RyaWEuJiN4RDtVbml2
ZXJzaXR5IG9mIFZldGVyaW5hcnkgTWVkaWNpbmUsIEluc3RpdHV0ZSBvZiBQYXRob2xvZ3ksIFZp
ZW5uYSwgQXVzdHJpYS4mI3hEO0JheHRlciBJbm5vdmF0aW9ucyBHbWJILCBWaWVubmEsIEF1c3Ry
aWEuPC9hdXRoLWFkZHJlc3M+PHRpdGxlcz48dGl0bGU+VGlzc3VlIHJlYWN0aW9ucyB0byBwb2x5
ZXRoeWxlbmUgZ2x5Y29sIGFuZCBnbHV0YXJhbGRlaHlkZS1iYXNlZCBzdXJnaWNhbCBzZWFsYW50
cyBpbiBhIHJhYmJpdCBhb3J0YSBtb2RlbDwvdGl0bGU+PHNlY29uZGFyeS10aXRsZT5KIEJpb21h
dGVyIEFwcGw8L3NlY29uZGFyeS10aXRsZT48L3RpdGxlcz48cGVyaW9kaWNhbD48ZnVsbC10aXRs
ZT5KIEJpb21hdGVyIEFwcGw8L2Z1bGwtdGl0bGU+PGFiYnItMT5Kb3VybmFsIG9mIGJpb21hdGVy
aWFscyBhcHBsaWNhdGlvbnM8L2FiYnItMT48L3BlcmlvZGljYWw+PHBhZ2VzPjEzMzAtMTM0MDwv
cGFnZXM+PHZvbHVtZT4zNDwvdm9sdW1lPjxudW1iZXI+OTwvbnVtYmVyPjxlZGl0aW9uPjIwMjAw
MTIwPC9lZGl0aW9uPjxrZXl3b3Jkcz48a2V5d29yZD5BbmltYWxzPC9rZXl3b3JkPjxrZXl3b3Jk
PkFvcnRhLypkcnVnIGVmZmVjdHMvbWV0YWJvbGlzbTwva2V5d29yZD48a2V5d29yZD5FbGFzdGlj
aXR5PC9rZXl3b3JkPjxrZXl3b3JkPkdsdXRhcmFsLypjaGVtaXN0cnk8L2tleXdvcmQ+PGtleXdv
cmQ+SGVtb3N0YXNpczwva2V5d29yZD48a2V5d29yZD5JbmZsYW1tYXRpb248L2tleXdvcmQ+PGtl
eXdvcmQ+TWFsZTwva2V5d29yZD48a2V5d29yZD5Qb2x5ZXRoeWxlbmUgR2x5Y29scy8qY2hlbWlz
dHJ5PC9rZXl3b3JkPjxrZXl3b3JkPlByZXNzdXJlPC9rZXl3b3JkPjxrZXl3b3JkPlJhYmJpdHM8
L2tleXdvcmQ+PGtleXdvcmQ+U3RyZXNzLCBNZWNoYW5pY2FsPC9rZXl3b3JkPjxrZXl3b3JkPlRp
c3N1ZSBBZGhlc2l2ZXMvKmNoZW1pc3RyeTwva2V5d29yZD48a2V5d29yZD5BbmFzdG9tb3Npczwv
a2V5d29yZD48a2V5d29yZD5CaW9HbHVlPC9rZXl3b3JkPjxrZXl3b3JkPkNvc2VhbDwva2V5d29y
ZD48a2V5d29yZD5zdGlmZm5lc3M8L2tleXdvcmQ+PGtleXdvcmQ+c3VyZ2ljYWwgc2VhbGFudDwv
a2V5d29yZD48L2tleXdvcmRzPjxkYXRlcz48eWVhcj4yMDIwPC95ZWFyPjxwdWItZGF0ZXM+PGRh
dGU+QXByPC9kYXRlPjwvcHViLWRhdGVzPjwvZGF0ZXM+PGlzYm4+MTUzMC04MDIyIChFbGVjdHJv
bmljKSYjeEQ7MDg4NS0zMjgyIChQcmludCkmI3hEOzA4ODUtMzI4MiAoTGlua2luZyk8L2lzYm4+
PGFjY2Vzc2lvbi1udW0+MzE5NTkwMzI8L2FjY2Vzc2lvbi1udW0+PHVybHM+PHJlbGF0ZWQtdXJs
cz48dXJsPmh0dHBzOi8vd3d3Lm5jYmkubmxtLm5paC5nb3YvcHVibWVkLzMxOTU5MDMyPC91cmw+
PC9yZWxhdGVkLXVybHM+PC91cmxzPjxjdXN0b20yPlBNQzcwODg0Mzk8L2N1c3RvbTI+PGVsZWN0
cm9uaWMtcmVzb3VyY2UtbnVtPjEwLjExNzcvMDg4NTMyODIxOTkwMDA3ODwvZWxlY3Ryb25pYy1y
ZXNvdXJjZS1udW0+PHJlbW90ZS1kYXRhYmFzZS1uYW1lPk1lZGxpbmU8L3JlbW90ZS1kYXRhYmFz
ZS1uYW1lPjxyZW1vdGUtZGF0YWJhc2UtcHJvdmlkZXI+TkxNPC9yZW1vdGUtZGF0YWJhc2UtcHJv
dmlkZXI+PC9yZWNvcmQ+PC9DaXRlPjwvRW5kTm90ZT4A
</w:fldData>
          </w:fldChar>
        </w:r>
        <w:r w:rsidR="00FB71DB" w:rsidRPr="003737F1">
          <w:rPr>
            <w:rFonts w:ascii="Times New Roman" w:hAnsi="Times New Roman"/>
            <w:sz w:val="24"/>
            <w:szCs w:val="24"/>
          </w:rPr>
          <w:instrText xml:space="preserve"> ADDIN EN.CITE.DATA </w:instrText>
        </w:r>
        <w:r w:rsidR="00FB71DB" w:rsidRPr="003737F1">
          <w:rPr>
            <w:rFonts w:ascii="Times New Roman" w:hAnsi="Times New Roman"/>
            <w:sz w:val="24"/>
            <w:szCs w:val="24"/>
          </w:rPr>
        </w:r>
        <w:r w:rsidR="00FB71DB" w:rsidRPr="003737F1">
          <w:rPr>
            <w:rFonts w:ascii="Times New Roman" w:hAnsi="Times New Roman"/>
            <w:sz w:val="24"/>
            <w:szCs w:val="24"/>
          </w:rPr>
          <w:fldChar w:fldCharType="end"/>
        </w:r>
        <w:r w:rsidR="00FB71DB" w:rsidRPr="003737F1">
          <w:rPr>
            <w:rFonts w:ascii="Times New Roman" w:hAnsi="Times New Roman"/>
            <w:sz w:val="24"/>
            <w:szCs w:val="24"/>
          </w:rPr>
        </w:r>
        <w:r w:rsidR="00FB71DB" w:rsidRPr="003737F1">
          <w:rPr>
            <w:rFonts w:ascii="Times New Roman" w:hAnsi="Times New Roman"/>
            <w:sz w:val="24"/>
            <w:szCs w:val="24"/>
          </w:rPr>
          <w:fldChar w:fldCharType="separate"/>
        </w:r>
        <w:r w:rsidR="00FB71DB" w:rsidRPr="003737F1">
          <w:rPr>
            <w:rFonts w:ascii="Times New Roman" w:hAnsi="Times New Roman"/>
            <w:noProof/>
            <w:sz w:val="24"/>
            <w:szCs w:val="24"/>
            <w:vertAlign w:val="superscript"/>
          </w:rPr>
          <w:t>5-7</w:t>
        </w:r>
        <w:r w:rsidR="00FB71DB" w:rsidRPr="003737F1">
          <w:rPr>
            <w:rFonts w:ascii="Times New Roman" w:hAnsi="Times New Roman"/>
            <w:sz w:val="24"/>
            <w:szCs w:val="24"/>
          </w:rPr>
          <w:fldChar w:fldCharType="end"/>
        </w:r>
      </w:hyperlink>
      <w:r w:rsidR="00AA69C4" w:rsidRPr="003737F1">
        <w:rPr>
          <w:rFonts w:ascii="Times New Roman" w:hAnsi="Times New Roman"/>
          <w:sz w:val="24"/>
          <w:szCs w:val="24"/>
        </w:rPr>
        <w:t>.</w:t>
      </w:r>
      <w:r w:rsidR="006570F1" w:rsidRPr="003737F1">
        <w:rPr>
          <w:rFonts w:ascii="Times New Roman" w:hAnsi="Times New Roman"/>
          <w:sz w:val="24"/>
          <w:szCs w:val="24"/>
        </w:rPr>
        <w:t xml:space="preserve"> </w:t>
      </w:r>
      <w:r w:rsidR="00996DB5" w:rsidRPr="003737F1">
        <w:rPr>
          <w:rFonts w:ascii="Times New Roman" w:hAnsi="Times New Roman"/>
          <w:sz w:val="24"/>
          <w:szCs w:val="24"/>
        </w:rPr>
        <w:t>Consequently, o</w:t>
      </w:r>
      <w:r w:rsidR="00EC6B08" w:rsidRPr="003737F1">
        <w:rPr>
          <w:rFonts w:ascii="Times New Roman" w:hAnsi="Times New Roman"/>
          <w:sz w:val="24"/>
          <w:szCs w:val="24"/>
        </w:rPr>
        <w:t>ther types of adhesives such as cyanoacrylate</w:t>
      </w:r>
      <w:hyperlink w:anchor="_ENREF_8" w:tooltip="Vauthier, 2003 #2717" w:history="1">
        <w:r w:rsidR="00FB71DB" w:rsidRPr="003737F1">
          <w:rPr>
            <w:rFonts w:ascii="Times New Roman" w:hAnsi="Times New Roman"/>
            <w:sz w:val="24"/>
            <w:szCs w:val="24"/>
          </w:rPr>
          <w:fldChar w:fldCharType="begin">
            <w:fldData xml:space="preserve">PEVuZE5vdGU+PENpdGU+PEF1dGhvcj5WYXV0aGllcjwvQXV0aG9yPjxZZWFyPjIwMDM8L1llYXI+
PFJlY051bT4yNzE3PC9SZWNOdW0+PERpc3BsYXlUZXh0PjxzdHlsZSBmYWNlPSJzdXBlcnNjcmlw
dCI+ODwvc3R5bGU+PC9EaXNwbGF5VGV4dD48cmVjb3JkPjxyZWMtbnVtYmVyPjI3MTc8L3JlYy1u
dW1iZXI+PGZvcmVpZ24ta2V5cz48a2V5IGFwcD0iRU4iIGRiLWlkPSJkdnRleHgwdzMyczIyNWVk
ZTI3cGV0ejdwNTk1OWV4ZHhhZmUiIHRpbWVzdGFtcD0iMTQ4MTE1MzIwNiI+MjcxNzwva2V5Pjwv
Zm9yZWlnbi1rZXlzPjxyZWYtdHlwZSBuYW1lPSJKb3VybmFsIEFydGljbGUiPjE3PC9yZWYtdHlw
ZT48Y29udHJpYnV0b3JzPjxhdXRob3JzPjxhdXRob3I+VmF1dGhpZXIsIEMuPC9hdXRob3I+PGF1
dGhvcj5EdWJlcm5ldCwgQy48L2F1dGhvcj48YXV0aG9yPkZhdHRhbCwgRS48L2F1dGhvcj48YXV0
aG9yPlBpbnRvLUFscGhhbmRhcnksIEguPC9hdXRob3I+PGF1dGhvcj5Db3V2cmV1ciwgUC48L2F1
dGhvcj48L2F1dGhvcnM+PC9jb250cmlidXRvcnM+PGF1dGgtYWRkcmVzcz5Vbml2IFBhcmlzIDEx
LCBVTVIgQ05SUyA4NjEyLCBMYWIgUGh5c2ljb2NoaW0gUGhhcm1hY290ZWNoICZhbXA7IEJpb3Bo
YXJtLCBGLTkyMjk2IENoYXRlbmF5IE1hbGFicnksIEZyYW5jZTwvYXV0aC1hZGRyZXNzPjx0aXRs
ZXM+PHRpdGxlPlBvbHkoYWxreWxjeWFub2FjcnlsYXRlcykgYXMgYmlvZGVncmFkYWJsZSBtYXRl
cmlhbHMgZm9yIGJpb21lZGljYWwgYXBwbGljYXRpb25zPC90aXRsZT48c2Vjb25kYXJ5LXRpdGxl
PkFkdmFuY2VkIERydWcgRGVsaXZlcnkgUmV2aWV3czwvc2Vjb25kYXJ5LXRpdGxlPjxhbHQtdGl0
bGU+QWR2IERydWcgRGVsaXZlciBSZXYmI3hEO0FkdiBEcnVnIERlbGl2ZXIgUmV2PC9hbHQtdGl0
bGU+PC90aXRsZXM+PHBlcmlvZGljYWw+PGZ1bGwtdGl0bGU+QWR2YW5jZWQgRHJ1ZyBEZWxpdmVy
eSBSZXZpZXdzPC9mdWxsLXRpdGxlPjxhYmJyLTE+QWR2IERydWcgRGVsaXZlciBSZXY8L2FiYnIt
MT48L3BlcmlvZGljYWw+PHBhZ2VzPjUxOS01NDg8L3BhZ2VzPjx2b2x1bWU+NTU8L3ZvbHVtZT48
bnVtYmVyPjQ8L251bWJlcj48a2V5d29yZHM+PGtleXdvcmQ+cG9seShhbGt5bGN5YW5vYWNyeWxh
dGVzKTwva2V5d29yZD48a2V5d29yZD5wb2x5bWVyaXphdGlvbjwva2V5d29yZD48a2V5d29yZD5u
YW5vcGFydGljbGVzPC9rZXl3b3JkPjxrZXl3b3JkPmRlZ3JhZGF0aW9uPC9rZXl3b3JkPjxrZXl3
b3JkPnRoZXJhcGV1dGljIGFwcGxpY2F0aW9uczwva2V5d29yZD48a2V5d29yZD5kb3hvcnViaWNp
bi1sb2FkZWQgbmFub3BhcnRpY2xlczwva2V5d29yZD48a2V5d29yZD5wZWd5bGF0ZWQgcG9seWN5
YW5vYWNyeWxhdGUgbmFub3BhcnRpY2xlczwva2V5d29yZD48a2V5d29yZD44MC1jb2F0ZWQgcG9s
eWJ1dHlsY3lhbm9hY3J5bGF0ZSBuYW5vcGFydGljbGVzPC9rZXl3b3JkPjxrZXl3b3JkPmJsb29k
LWJyYWluLWJhcnJpZXI8L2tleXdvcmQ+PGtleXdvcmQ+cG9seShidXR5bCAyLWN5YW5vYWNyeWxh
dGUpIG5hbm9wYXJ0aWNsZXM8L2tleXdvcmQ+PGtleXdvcmQ+bGV1a2VtaWMgbXVyaW5lIGNlbGxz
PC9rZXl3b3JkPjxrZXl3b3JkPmRydWctZGVsaXZlcnkgZGV2aWNlczwva2V5d29yZD48a2V5d29y
ZD5mYWN0b3ItYWxwaGEgY2FycmllcnM8L2tleXdvcmQ+PGtleXdvcmQ+cG9seWFsa3lsY3lhbm9h
Y3J5bGF0ZSBuYW5vcGFydGljbGVzPC9rZXl3b3JkPjxrZXl3b3JkPmluLXZpdHJvPC9rZXl3b3Jk
Pjwva2V5d29yZHM+PGRhdGVzPjx5ZWFyPjIwMDM8L3llYXI+PHB1Yi1kYXRlcz48ZGF0ZT5BcHIg
MjU8L2RhdGU+PC9wdWItZGF0ZXM+PC9kYXRlcz48aXNibj4wMTY5LTQwOXg8L2lzYm4+PGFjY2Vz
c2lvbi1udW0+V09TOjAwMDE4Mjg5NTkwMDAwNjwvYWNjZXNzaW9uLW51bT48dXJscz48cmVsYXRl
ZC11cmxzPjx1cmw+Jmx0O0dvIHRvIElTSSZndDs6Ly9XT1M6MDAwMTgyODk1OTAwMDA2PC91cmw+
PC9yZWxhdGVkLXVybHM+PC91cmxzPjxsYW5ndWFnZT5FbmdsaXNoPC9sYW5ndWFnZT48L3JlY29y
ZD48L0NpdGU+PC9FbmROb3RlPgB=
</w:fldData>
          </w:fldChar>
        </w:r>
        <w:r w:rsidR="00FB71DB" w:rsidRPr="003737F1">
          <w:rPr>
            <w:rFonts w:ascii="Times New Roman" w:hAnsi="Times New Roman"/>
            <w:sz w:val="24"/>
            <w:szCs w:val="24"/>
          </w:rPr>
          <w:instrText xml:space="preserve"> ADDIN EN.CITE </w:instrText>
        </w:r>
        <w:r w:rsidR="00FB71DB" w:rsidRPr="003737F1">
          <w:rPr>
            <w:rFonts w:ascii="Times New Roman" w:hAnsi="Times New Roman"/>
            <w:sz w:val="24"/>
            <w:szCs w:val="24"/>
          </w:rPr>
          <w:fldChar w:fldCharType="begin">
            <w:fldData xml:space="preserve">PEVuZE5vdGU+PENpdGU+PEF1dGhvcj5WYXV0aGllcjwvQXV0aG9yPjxZZWFyPjIwMDM8L1llYXI+
PFJlY051bT4yNzE3PC9SZWNOdW0+PERpc3BsYXlUZXh0PjxzdHlsZSBmYWNlPSJzdXBlcnNjcmlw
dCI+ODwvc3R5bGU+PC9EaXNwbGF5VGV4dD48cmVjb3JkPjxyZWMtbnVtYmVyPjI3MTc8L3JlYy1u
dW1iZXI+PGZvcmVpZ24ta2V5cz48a2V5IGFwcD0iRU4iIGRiLWlkPSJkdnRleHgwdzMyczIyNWVk
ZTI3cGV0ejdwNTk1OWV4ZHhhZmUiIHRpbWVzdGFtcD0iMTQ4MTE1MzIwNiI+MjcxNzwva2V5Pjwv
Zm9yZWlnbi1rZXlzPjxyZWYtdHlwZSBuYW1lPSJKb3VybmFsIEFydGljbGUiPjE3PC9yZWYtdHlw
ZT48Y29udHJpYnV0b3JzPjxhdXRob3JzPjxhdXRob3I+VmF1dGhpZXIsIEMuPC9hdXRob3I+PGF1
dGhvcj5EdWJlcm5ldCwgQy48L2F1dGhvcj48YXV0aG9yPkZhdHRhbCwgRS48L2F1dGhvcj48YXV0
aG9yPlBpbnRvLUFscGhhbmRhcnksIEguPC9hdXRob3I+PGF1dGhvcj5Db3V2cmV1ciwgUC48L2F1
dGhvcj48L2F1dGhvcnM+PC9jb250cmlidXRvcnM+PGF1dGgtYWRkcmVzcz5Vbml2IFBhcmlzIDEx
LCBVTVIgQ05SUyA4NjEyLCBMYWIgUGh5c2ljb2NoaW0gUGhhcm1hY290ZWNoICZhbXA7IEJpb3Bo
YXJtLCBGLTkyMjk2IENoYXRlbmF5IE1hbGFicnksIEZyYW5jZTwvYXV0aC1hZGRyZXNzPjx0aXRs
ZXM+PHRpdGxlPlBvbHkoYWxreWxjeWFub2FjcnlsYXRlcykgYXMgYmlvZGVncmFkYWJsZSBtYXRl
cmlhbHMgZm9yIGJpb21lZGljYWwgYXBwbGljYXRpb25zPC90aXRsZT48c2Vjb25kYXJ5LXRpdGxl
PkFkdmFuY2VkIERydWcgRGVsaXZlcnkgUmV2aWV3czwvc2Vjb25kYXJ5LXRpdGxlPjxhbHQtdGl0
bGU+QWR2IERydWcgRGVsaXZlciBSZXYmI3hEO0FkdiBEcnVnIERlbGl2ZXIgUmV2PC9hbHQtdGl0
bGU+PC90aXRsZXM+PHBlcmlvZGljYWw+PGZ1bGwtdGl0bGU+QWR2YW5jZWQgRHJ1ZyBEZWxpdmVy
eSBSZXZpZXdzPC9mdWxsLXRpdGxlPjxhYmJyLTE+QWR2IERydWcgRGVsaXZlciBSZXY8L2FiYnIt
MT48L3BlcmlvZGljYWw+PHBhZ2VzPjUxOS01NDg8L3BhZ2VzPjx2b2x1bWU+NTU8L3ZvbHVtZT48
bnVtYmVyPjQ8L251bWJlcj48a2V5d29yZHM+PGtleXdvcmQ+cG9seShhbGt5bGN5YW5vYWNyeWxh
dGVzKTwva2V5d29yZD48a2V5d29yZD5wb2x5bWVyaXphdGlvbjwva2V5d29yZD48a2V5d29yZD5u
YW5vcGFydGljbGVzPC9rZXl3b3JkPjxrZXl3b3JkPmRlZ3JhZGF0aW9uPC9rZXl3b3JkPjxrZXl3
b3JkPnRoZXJhcGV1dGljIGFwcGxpY2F0aW9uczwva2V5d29yZD48a2V5d29yZD5kb3hvcnViaWNp
bi1sb2FkZWQgbmFub3BhcnRpY2xlczwva2V5d29yZD48a2V5d29yZD5wZWd5bGF0ZWQgcG9seWN5
YW5vYWNyeWxhdGUgbmFub3BhcnRpY2xlczwva2V5d29yZD48a2V5d29yZD44MC1jb2F0ZWQgcG9s
eWJ1dHlsY3lhbm9hY3J5bGF0ZSBuYW5vcGFydGljbGVzPC9rZXl3b3JkPjxrZXl3b3JkPmJsb29k
LWJyYWluLWJhcnJpZXI8L2tleXdvcmQ+PGtleXdvcmQ+cG9seShidXR5bCAyLWN5YW5vYWNyeWxh
dGUpIG5hbm9wYXJ0aWNsZXM8L2tleXdvcmQ+PGtleXdvcmQ+bGV1a2VtaWMgbXVyaW5lIGNlbGxz
PC9rZXl3b3JkPjxrZXl3b3JkPmRydWctZGVsaXZlcnkgZGV2aWNlczwva2V5d29yZD48a2V5d29y
ZD5mYWN0b3ItYWxwaGEgY2FycmllcnM8L2tleXdvcmQ+PGtleXdvcmQ+cG9seWFsa3lsY3lhbm9h
Y3J5bGF0ZSBuYW5vcGFydGljbGVzPC9rZXl3b3JkPjxrZXl3b3JkPmluLXZpdHJvPC9rZXl3b3Jk
Pjwva2V5d29yZHM+PGRhdGVzPjx5ZWFyPjIwMDM8L3llYXI+PHB1Yi1kYXRlcz48ZGF0ZT5BcHIg
MjU8L2RhdGU+PC9wdWItZGF0ZXM+PC9kYXRlcz48aXNibj4wMTY5LTQwOXg8L2lzYm4+PGFjY2Vz
c2lvbi1udW0+V09TOjAwMDE4Mjg5NTkwMDAwNjwvYWNjZXNzaW9uLW51bT48dXJscz48cmVsYXRl
ZC11cmxzPjx1cmw+Jmx0O0dvIHRvIElTSSZndDs6Ly9XT1M6MDAwMTgyODk1OTAwMDA2PC91cmw+
PC9yZWxhdGVkLXVybHM+PC91cmxzPjxsYW5ndWFnZT5FbmdsaXNoPC9sYW5ndWFnZT48L3JlY29y
ZD48L0NpdGU+PC9FbmROb3RlPgB=
</w:fldData>
          </w:fldChar>
        </w:r>
        <w:r w:rsidR="00FB71DB" w:rsidRPr="003737F1">
          <w:rPr>
            <w:rFonts w:ascii="Times New Roman" w:hAnsi="Times New Roman"/>
            <w:sz w:val="24"/>
            <w:szCs w:val="24"/>
          </w:rPr>
          <w:instrText xml:space="preserve"> ADDIN EN.CITE.DATA </w:instrText>
        </w:r>
        <w:r w:rsidR="00FB71DB" w:rsidRPr="003737F1">
          <w:rPr>
            <w:rFonts w:ascii="Times New Roman" w:hAnsi="Times New Roman"/>
            <w:sz w:val="24"/>
            <w:szCs w:val="24"/>
          </w:rPr>
        </w:r>
        <w:r w:rsidR="00FB71DB" w:rsidRPr="003737F1">
          <w:rPr>
            <w:rFonts w:ascii="Times New Roman" w:hAnsi="Times New Roman"/>
            <w:sz w:val="24"/>
            <w:szCs w:val="24"/>
          </w:rPr>
          <w:fldChar w:fldCharType="end"/>
        </w:r>
        <w:r w:rsidR="00FB71DB" w:rsidRPr="003737F1">
          <w:rPr>
            <w:rFonts w:ascii="Times New Roman" w:hAnsi="Times New Roman"/>
            <w:sz w:val="24"/>
            <w:szCs w:val="24"/>
          </w:rPr>
        </w:r>
        <w:r w:rsidR="00FB71DB" w:rsidRPr="003737F1">
          <w:rPr>
            <w:rFonts w:ascii="Times New Roman" w:hAnsi="Times New Roman"/>
            <w:sz w:val="24"/>
            <w:szCs w:val="24"/>
          </w:rPr>
          <w:fldChar w:fldCharType="separate"/>
        </w:r>
        <w:r w:rsidR="00FB71DB" w:rsidRPr="003737F1">
          <w:rPr>
            <w:rFonts w:ascii="Times New Roman" w:hAnsi="Times New Roman"/>
            <w:noProof/>
            <w:sz w:val="24"/>
            <w:szCs w:val="24"/>
            <w:vertAlign w:val="superscript"/>
          </w:rPr>
          <w:t>8</w:t>
        </w:r>
        <w:r w:rsidR="00FB71DB" w:rsidRPr="003737F1">
          <w:rPr>
            <w:rFonts w:ascii="Times New Roman" w:hAnsi="Times New Roman"/>
            <w:sz w:val="24"/>
            <w:szCs w:val="24"/>
          </w:rPr>
          <w:fldChar w:fldCharType="end"/>
        </w:r>
      </w:hyperlink>
      <w:r w:rsidR="00EC6B08" w:rsidRPr="003737F1">
        <w:rPr>
          <w:rFonts w:ascii="Times New Roman" w:hAnsi="Times New Roman"/>
          <w:sz w:val="24"/>
          <w:szCs w:val="24"/>
        </w:rPr>
        <w:t>, fibrin</w:t>
      </w:r>
      <w:hyperlink w:anchor="_ENREF_9" w:tooltip="Spotnitz, 2010 #5399" w:history="1">
        <w:r w:rsidR="00FB71DB" w:rsidRPr="003737F1">
          <w:rPr>
            <w:rFonts w:ascii="Times New Roman" w:hAnsi="Times New Roman"/>
            <w:sz w:val="24"/>
            <w:szCs w:val="24"/>
          </w:rPr>
          <w:fldChar w:fldCharType="begin"/>
        </w:r>
        <w:r w:rsidR="00FB71DB" w:rsidRPr="003737F1">
          <w:rPr>
            <w:rFonts w:ascii="Times New Roman" w:hAnsi="Times New Roman"/>
            <w:sz w:val="24"/>
            <w:szCs w:val="24"/>
          </w:rPr>
          <w:instrText xml:space="preserve"> ADDIN EN.CITE &lt;EndNote&gt;&lt;Cite&gt;&lt;Author&gt;Spotnitz&lt;/Author&gt;&lt;Year&gt;2010&lt;/Year&gt;&lt;RecNum&gt;5399&lt;/RecNum&gt;&lt;DisplayText&gt;&lt;style face="superscript"&gt;9&lt;/style&gt;&lt;/DisplayText&gt;&lt;record&gt;&lt;rec-number&gt;5399&lt;/rec-number&gt;&lt;foreign-keys&gt;&lt;key app="EN" db-id="dvtexx0w32s225ede27petz7p5959exdxafe" timestamp="1676944977"&gt;5399&lt;/key&gt;&lt;/foreign-keys&gt;&lt;ref-type name="Journal Article"&gt;17&lt;/ref-type&gt;&lt;contributors&gt;&lt;authors&gt;&lt;author&gt;Spotnitz, W. D.&lt;/author&gt;&lt;/authors&gt;&lt;/contributors&gt;&lt;titles&gt;&lt;title&gt;Fibrin Sealant: Past, Present, and Future: A Brief Review&lt;/title&gt;&lt;secondary-title&gt;World Journal of Surgery&lt;/secondary-title&gt;&lt;/titles&gt;&lt;periodical&gt;&lt;full-title&gt;World Journal of Surgery&lt;/full-title&gt;&lt;abbr-1&gt;World J Surg&lt;/abbr-1&gt;&lt;/periodical&gt;&lt;pages&gt;632-634&lt;/pages&gt;&lt;volume&gt;34&lt;/volume&gt;&lt;number&gt;4&lt;/number&gt;&lt;dates&gt;&lt;year&gt;2010&lt;/year&gt;&lt;pub-dates&gt;&lt;date&gt;Apr&lt;/date&gt;&lt;/pub-dates&gt;&lt;/dates&gt;&lt;isbn&gt;0364-2313&lt;/isbn&gt;&lt;accession-num&gt;WOS:000275417700009&lt;/accession-num&gt;&lt;urls&gt;&lt;related-urls&gt;&lt;url&gt;&amp;lt;Go to ISI&amp;gt;://WOS:000275417700009&lt;/url&gt;&lt;/related-urls&gt;&lt;/urls&gt;&lt;electronic-resource-num&gt;10.1007/s00268-009-0252-7&lt;/electronic-resource-num&gt;&lt;/record&gt;&lt;/Cite&gt;&lt;/EndNote&gt;</w:instrText>
        </w:r>
        <w:r w:rsidR="00FB71DB" w:rsidRPr="003737F1">
          <w:rPr>
            <w:rFonts w:ascii="Times New Roman" w:hAnsi="Times New Roman"/>
            <w:sz w:val="24"/>
            <w:szCs w:val="24"/>
          </w:rPr>
          <w:fldChar w:fldCharType="separate"/>
        </w:r>
        <w:r w:rsidR="00FB71DB" w:rsidRPr="003737F1">
          <w:rPr>
            <w:rFonts w:ascii="Times New Roman" w:hAnsi="Times New Roman"/>
            <w:noProof/>
            <w:sz w:val="24"/>
            <w:szCs w:val="24"/>
            <w:vertAlign w:val="superscript"/>
          </w:rPr>
          <w:t>9</w:t>
        </w:r>
        <w:r w:rsidR="00FB71DB" w:rsidRPr="003737F1">
          <w:rPr>
            <w:rFonts w:ascii="Times New Roman" w:hAnsi="Times New Roman"/>
            <w:sz w:val="24"/>
            <w:szCs w:val="24"/>
          </w:rPr>
          <w:fldChar w:fldCharType="end"/>
        </w:r>
      </w:hyperlink>
      <w:r w:rsidR="00EC6B08" w:rsidRPr="003737F1">
        <w:rPr>
          <w:rFonts w:ascii="Times New Roman" w:hAnsi="Times New Roman"/>
          <w:sz w:val="24"/>
          <w:szCs w:val="24"/>
        </w:rPr>
        <w:t xml:space="preserve"> and poly(ethylene glycol)</w:t>
      </w:r>
      <w:hyperlink w:anchor="_ENREF_10" w:tooltip="Tan, 2011 #5400" w:history="1">
        <w:r w:rsidR="00FB71DB" w:rsidRPr="003737F1">
          <w:rPr>
            <w:rFonts w:ascii="Times New Roman" w:hAnsi="Times New Roman"/>
            <w:sz w:val="24"/>
            <w:szCs w:val="24"/>
          </w:rPr>
          <w:fldChar w:fldCharType="begin"/>
        </w:r>
        <w:r w:rsidR="00FB71DB" w:rsidRPr="003737F1">
          <w:rPr>
            <w:rFonts w:ascii="Times New Roman" w:hAnsi="Times New Roman"/>
            <w:sz w:val="24"/>
            <w:szCs w:val="24"/>
          </w:rPr>
          <w:instrText xml:space="preserve"> ADDIN EN.CITE &lt;EndNote&gt;&lt;Cite&gt;&lt;Author&gt;Tan&lt;/Author&gt;&lt;Year&gt;2011&lt;/Year&gt;&lt;RecNum&gt;5400&lt;/RecNum&gt;&lt;DisplayText&gt;&lt;style face="superscript"&gt;10&lt;/style&gt;&lt;/DisplayText&gt;&lt;record&gt;&lt;rec-number&gt;5400&lt;/rec-number&gt;&lt;foreign-keys&gt;&lt;key app="EN" db-id="dvtexx0w32s225ede27petz7p5959exdxafe" timestamp="1676945269"&gt;5400&lt;/key&gt;&lt;/foreign-keys&gt;&lt;ref-type name="Journal Article"&gt;17&lt;/ref-type&gt;&lt;contributors&gt;&lt;authors&gt;&lt;author&gt;Tan, C.&lt;/author&gt;&lt;author&gt;Utley, M.&lt;/author&gt;&lt;author&gt;Paschalides, C.&lt;/author&gt;&lt;author&gt;Pilling, J.&lt;/author&gt;&lt;author&gt;Robb, J. D.&lt;/author&gt;&lt;author&gt;Harrison-Phipps, K. M.&lt;/author&gt;&lt;author&gt;Lang-Lazdunski, L.&lt;/author&gt;&lt;author&gt;Treasure, T.&lt;/author&gt;&lt;/authors&gt;&lt;/contributors&gt;&lt;titles&gt;&lt;title&gt;A prospective randomized controlled study to assess the effectiveness of CoSeal (R) to seal air leaks in lung surgery&lt;/title&gt;&lt;secondary-title&gt;European Journal of Cardio-Thoracic Surgery&lt;/secondary-title&gt;&lt;/titles&gt;&lt;periodical&gt;&lt;full-title&gt;European Journal of Cardio-Thoracic Surgery&lt;/full-title&gt;&lt;abbr-1&gt;Eur J Cardio-Thorac&lt;/abbr-1&gt;&lt;/periodical&gt;&lt;pages&gt;304-308&lt;/pages&gt;&lt;volume&gt;40&lt;/volume&gt;&lt;number&gt;2&lt;/number&gt;&lt;dates&gt;&lt;year&gt;2011&lt;/year&gt;&lt;pub-dates&gt;&lt;date&gt;Aug&lt;/date&gt;&lt;/pub-dates&gt;&lt;/dates&gt;&lt;isbn&gt;1010-7940&lt;/isbn&gt;&lt;accession-num&gt;WOS:000292690200012&lt;/accession-num&gt;&lt;urls&gt;&lt;related-urls&gt;&lt;url&gt;&amp;lt;Go to ISI&amp;gt;://WOS:000292690200012&lt;/url&gt;&lt;/related-urls&gt;&lt;/urls&gt;&lt;electronic-resource-num&gt;10.1016/j.ejcts.2010.11.079&lt;/electronic-resource-num&gt;&lt;/record&gt;&lt;/Cite&gt;&lt;/EndNote&gt;</w:instrText>
        </w:r>
        <w:r w:rsidR="00FB71DB" w:rsidRPr="003737F1">
          <w:rPr>
            <w:rFonts w:ascii="Times New Roman" w:hAnsi="Times New Roman"/>
            <w:sz w:val="24"/>
            <w:szCs w:val="24"/>
          </w:rPr>
          <w:fldChar w:fldCharType="separate"/>
        </w:r>
        <w:r w:rsidR="00FB71DB" w:rsidRPr="003737F1">
          <w:rPr>
            <w:rFonts w:ascii="Times New Roman" w:hAnsi="Times New Roman"/>
            <w:noProof/>
            <w:sz w:val="24"/>
            <w:szCs w:val="24"/>
            <w:vertAlign w:val="superscript"/>
          </w:rPr>
          <w:t>10</w:t>
        </w:r>
        <w:r w:rsidR="00FB71DB" w:rsidRPr="003737F1">
          <w:rPr>
            <w:rFonts w:ascii="Times New Roman" w:hAnsi="Times New Roman"/>
            <w:sz w:val="24"/>
            <w:szCs w:val="24"/>
          </w:rPr>
          <w:fldChar w:fldCharType="end"/>
        </w:r>
      </w:hyperlink>
      <w:r w:rsidR="00380D9E" w:rsidRPr="003737F1">
        <w:rPr>
          <w:rFonts w:ascii="Times New Roman" w:hAnsi="Times New Roman"/>
          <w:sz w:val="24"/>
          <w:szCs w:val="24"/>
        </w:rPr>
        <w:t xml:space="preserve"> </w:t>
      </w:r>
      <w:r w:rsidR="00345C0B" w:rsidRPr="003737F1">
        <w:rPr>
          <w:rFonts w:ascii="Times New Roman" w:hAnsi="Times New Roman"/>
          <w:sz w:val="24"/>
          <w:szCs w:val="24"/>
        </w:rPr>
        <w:t>have been used in surgical operation</w:t>
      </w:r>
      <w:r w:rsidRPr="003737F1">
        <w:rPr>
          <w:rFonts w:ascii="Times New Roman" w:hAnsi="Times New Roman"/>
          <w:sz w:val="24"/>
          <w:szCs w:val="24"/>
        </w:rPr>
        <w:t>s</w:t>
      </w:r>
      <w:r w:rsidR="00EC6B08" w:rsidRPr="003737F1">
        <w:rPr>
          <w:rFonts w:ascii="Times New Roman" w:hAnsi="Times New Roman"/>
          <w:sz w:val="24"/>
          <w:szCs w:val="24"/>
        </w:rPr>
        <w:t xml:space="preserve">. </w:t>
      </w:r>
      <w:r w:rsidR="00EC0C07" w:rsidRPr="003737F1">
        <w:rPr>
          <w:rFonts w:ascii="Times New Roman" w:hAnsi="Times New Roman"/>
          <w:sz w:val="24"/>
          <w:szCs w:val="24"/>
        </w:rPr>
        <w:t>Several other approaches have been developed</w:t>
      </w:r>
      <w:r w:rsidR="009C5CB8" w:rsidRPr="003737F1">
        <w:rPr>
          <w:rFonts w:ascii="Times New Roman" w:hAnsi="Times New Roman"/>
          <w:sz w:val="24"/>
          <w:szCs w:val="24"/>
        </w:rPr>
        <w:t xml:space="preserve"> to adhere soft tissues </w:t>
      </w:r>
      <w:r w:rsidR="00EC6B08" w:rsidRPr="003737F1">
        <w:rPr>
          <w:rFonts w:ascii="Times New Roman" w:hAnsi="Times New Roman"/>
          <w:bCs/>
          <w:sz w:val="24"/>
          <w:szCs w:val="24"/>
        </w:rPr>
        <w:t xml:space="preserve">using </w:t>
      </w:r>
      <w:r w:rsidR="007C6A0C" w:rsidRPr="003737F1">
        <w:rPr>
          <w:rFonts w:ascii="Times New Roman" w:hAnsi="Times New Roman"/>
          <w:bCs/>
          <w:sz w:val="24"/>
          <w:szCs w:val="24"/>
        </w:rPr>
        <w:t xml:space="preserve">adhesive hydrogels based on </w:t>
      </w:r>
      <w:r w:rsidR="008A4E1E" w:rsidRPr="003737F1">
        <w:rPr>
          <w:rFonts w:ascii="Times New Roman" w:hAnsi="Times New Roman"/>
          <w:bCs/>
          <w:sz w:val="24"/>
          <w:szCs w:val="24"/>
        </w:rPr>
        <w:t>bio-inspired polymers</w:t>
      </w:r>
      <w:hyperlink w:anchor="_ENREF_11" w:tooltip="Wei, 2023 #5392" w:history="1">
        <w:r w:rsidR="00FB71DB" w:rsidRPr="003737F1">
          <w:rPr>
            <w:rFonts w:ascii="Times New Roman" w:hAnsi="Times New Roman"/>
            <w:bCs/>
            <w:sz w:val="24"/>
            <w:szCs w:val="24"/>
          </w:rPr>
          <w:fldChar w:fldCharType="begin">
            <w:fldData xml:space="preserve">PEVuZE5vdGU+PENpdGU+PEF1dGhvcj5XZWk8L0F1dGhvcj48WWVhcj4yMDIzPC9ZZWFyPjxSZWNO
dW0+NTM5MjwvUmVjTnVtPjxEaXNwbGF5VGV4dD48c3R5bGUgZmFjZT0ic3VwZXJzY3JpcHQiPjEx
LTE1PC9zdHlsZT48L0Rpc3BsYXlUZXh0PjxyZWNvcmQ+PHJlYy1udW1iZXI+NTM5MjwvcmVjLW51
bWJlcj48Zm9yZWlnbi1rZXlzPjxrZXkgYXBwPSJFTiIgZGItaWQ9ImR2dGV4eDB3MzJzMjI1ZWRl
MjdwZXR6N3A1OTU5ZXhkeGFmZSIgdGltZXN0YW1wPSIxNjc2OTQxMzY4Ij41MzkyPC9rZXk+PC9m
b3JlaWduLWtleXM+PHJlZi10eXBlIG5hbWU9IkpvdXJuYWwgQXJ0aWNsZSI+MTc8L3JlZi10eXBl
Pjxjb250cmlidXRvcnM+PGF1dGhvcnM+PGF1dGhvcj5XZWksIEMuPC9hdXRob3I+PGF1dGhvcj5T
aGksIFcuPC9hdXRob3I+PGF1dGhvcj5aaGFvLCBDLjwvYXV0aG9yPjxhdXRob3I+WWFuZywgUy48
L2F1dGhvcj48YXV0aG9yPlpoZW5nLCBKLjwvYXV0aG9yPjxhdXRob3I+WmhvbmcsIEouPC9hdXRo
b3I+PGF1dGhvcj5aaGFvLCBULjwvYXV0aG9yPjxhdXRob3I+S29uZywgUy48L2F1dGhvcj48YXV0
aG9yPkdvbmcsIFguPC9hdXRob3I+PGF1dGhvcj5MaXUsIE0uPC9hdXRob3I+PC9hdXRob3JzPjwv
Y29udHJpYnV0b3JzPjxhdXRoLWFkZHJlc3M+S2V5IExhYm9yYXRvcnkgb2YgQmlvLWluc3BpcmVk
IFNtYXJ0IEludGVyZmFjaWFsIFNjaWVuY2UgYW5kIFRlY2hub2xvZ3kgb2YgTWluaXN0cnkgb2Yg
RWR1Y2F0aW9uLCBTY2hvb2wgb2YgQ2hlbWlzdHJ5LCBCZWloYW5nIFVuaXZlcnNpdHksIEJlaWpp
bmcsIDEwMDE5MSwgQ2hpbmEuJiN4RDtEZXBhcnRtZW50IG9mIFNwb3J0cyBNZWRpY2luZSwgUGVr
aW5nIFVuaXZlcnNpdHkgVGhpcmQgSG9zcGl0YWwsIEJlaWppbmcsIDEwMDE5MSwgQ2hpbmEuJiN4
RDtEZXBhcnRtZW50IG9mIExhYm9yYXRvcnkgTWVkaWNpbmUsIFBla2luZyBVbml2ZXJzaXR5IFRo
aXJkIEhvc3BpdGFsLCBCZWlqaW5nLCAxMDAxOTEsIENoaW5hLjwvYXV0aC1hZGRyZXNzPjx0aXRs
ZXM+PHRpdGxlPlN1cGVyd2V0dGluZyBJbmplY3RhYmxlIEh5ZHJvZ2VsIHdpdGggVWx0cmFzdHJv
bmcgYW5kIEZhc3QgVGlzc3VlIEFkaGVzaW9uIGZvciBNaW5pbWFsbHkgSW52YXNpdmUgSGVtb3N0
YXNpczwvdGl0bGU+PHNlY29uZGFyeS10aXRsZT5BZHYgSGVhbHRoYyBNYXRlcjwvc2Vjb25kYXJ5
LXRpdGxlPjwvdGl0bGVzPjxwZXJpb2RpY2FsPjxmdWxsLXRpdGxlPkFkdiBIZWFsdGhjIE1hdGVy
PC9mdWxsLXRpdGxlPjxhYmJyLTE+QWR2YW5jZWQgaGVhbHRoY2FyZSBtYXRlcmlhbHM8L2FiYnIt
MT48L3BlcmlvZGljYWw+PHBhZ2VzPmUyMjAxNzk5PC9wYWdlcz48dm9sdW1lPjEyPC92b2x1bWU+
PG51bWJlcj4zPC9udW1iZXI+PGVkaXRpb24+MjAyMjExMTQ8L2VkaXRpb24+PGtleXdvcmRzPjxr
ZXl3b3JkPlJhdHM8L2tleXdvcmQ+PGtleXdvcmQ+QW5pbWFsczwva2V5d29yZD48a2V5d29yZD5S
YWJiaXRzPC9rZXl3b3JkPjxrZXl3b3JkPlN3aW5lPC9rZXl3b3JkPjxrZXl3b3JkPipIeWRyb2dl
bHMvcGhhcm1hY29sb2d5PC9rZXl3b3JkPjxrZXl3b3JkPlRpc3N1ZSBBZGhlc2lvbnM8L2tleXdv
cmQ+PGtleXdvcmQ+KlBvbHlzYWNjaGFyaWRlczwva2V5d29yZD48a2V5d29yZD5IZW1vc3Rhc2lz
PC9rZXl3b3JkPjxrZXl3b3JkPm1pbmltYWxseSBpbnZhc2l2ZSBzdXJnZXJ5PC9rZXl3b3JkPjxr
ZXl3b3JkPnBvc3RzdXJnaWNhbCBhZGhlc2lvbjwva2V5d29yZD48a2V5d29yZD5zdXBlcndldHRp
bmcgaW5qZWN0YWJsZSBoeWRyb2dlbHM8L2tleXdvcmQ+PGtleXdvcmQ+dGFyZ2V0ZWQgaGVtb3N0
YXNpczwva2V5d29yZD48a2V5d29yZD50aXNzdWUgYWRoZXNpb248L2tleXdvcmQ+PC9rZXl3b3Jk
cz48ZGF0ZXM+PHllYXI+MjAyMzwveWVhcj48cHViLWRhdGVzPjxkYXRlPkphbjwvZGF0ZT48L3B1
Yi1kYXRlcz48L2RhdGVzPjxpc2JuPjIxOTItMjY1OSAoRWxlY3Ryb25pYykmI3hEOzIxOTItMjY0
MCAoTGlua2luZyk8L2lzYm4+PGFjY2Vzc2lvbi1udW0+MzYzMzM5MDU8L2FjY2Vzc2lvbi1udW0+
PHVybHM+PHJlbGF0ZWQtdXJscz48dXJsPmh0dHBzOi8vd3d3Lm5jYmkubmxtLm5paC5nb3YvcHVi
bWVkLzM2MzMzOTA1PC91cmw+PC9yZWxhdGVkLXVybHM+PC91cmxzPjxlbGVjdHJvbmljLXJlc291
cmNlLW51bT4xMC4xMDAyL2FkaG0uMjAyMjAxNzk5PC9lbGVjdHJvbmljLXJlc291cmNlLW51bT48
cmVtb3RlLWRhdGFiYXNlLW5hbWU+TWVkbGluZTwvcmVtb3RlLWRhdGFiYXNlLW5hbWU+PHJlbW90
ZS1kYXRhYmFzZS1wcm92aWRlcj5OTE08L3JlbW90ZS1kYXRhYmFzZS1wcm92aWRlcj48L3JlY29y
ZD48L0NpdGU+PENpdGU+PEF1dGhvcj5XYW5nPC9BdXRob3I+PFllYXI+MjAyMjwvWWVhcj48UmVj
TnVtPjUzOTE8L1JlY051bT48cmVjb3JkPjxyZWMtbnVtYmVyPjUzOTE8L3JlYy1udW1iZXI+PGZv
cmVpZ24ta2V5cz48a2V5IGFwcD0iRU4iIGRiLWlkPSJkdnRleHgwdzMyczIyNWVkZTI3cGV0ejdw
NTk1OWV4ZHhhZmUiIHRpbWVzdGFtcD0iMTY3Njk0MTMzMCI+NTM5MTwva2V5PjwvZm9yZWlnbi1r
ZXlzPjxyZWYtdHlwZSBuYW1lPSJKb3VybmFsIEFydGljbGUiPjE3PC9yZWYtdHlwZT48Y29udHJp
YnV0b3JzPjxhdXRob3JzPjxhdXRob3I+V2FuZywgRy48L2F1dGhvcj48YXV0aG9yPk1lbmcsIFgu
PC9hdXRob3I+PGF1dGhvcj5XYW5nLCBQLjwvYXV0aG9yPjxhdXRob3I+V2FuZywgWC48L2F1dGhv
cj48YXV0aG9yPkxpdSwgRy48L2F1dGhvcj48YXV0aG9yPldhbmcsIEQuIEEuPC9hdXRob3I+PGF1
dGhvcj5GYW4sIEMuPC9hdXRob3I+PC9hdXRob3JzPjwvY29udHJpYnV0b3JzPjxhdXRoLWFkZHJl
c3M+SW5zdGl0dXRlIGZvciBUcmFuc2xhdGlvbmFsIE1lZGljaW5lLCBUaGUgQWZmaWxpYXRlZCBI
b3NwaXRhbCBvZiBRaW5nZGFvIFVuaXZlcnNpdHksIENvbGxlZ2Ugb2YgTWVkaWNpbmUsIFFpbmdk
YW8gVW5pdmVyc2l0eSwgUWluZ2RhbywgMjY2MDIxLCBTaGFuZG9uZywgUFIgQ2hpbmE7IERlcGFy
dG1lbnQgb2YgQ2FyZGlvdmFzY3VsYXIgU3VyZ2VyeSwgVGhlIEFmZmlsaWF0ZWQgSG9zcGl0YWwg
b2YgUWluZ2RhbyBVbml2ZXJzaXR5LCBDb2xsZWdlIG9mIE1lZGljaW5lLCBRaW5nZGFvIFVuaXZl
cnNpdHksIFFpbmdkYW8sIDI2NjAyMSwgU2hhbmRvbmcsIFBSIENoaW5hLiYjeEQ7SW5zdGl0dXRl
IGZvciBUcmFuc2xhdGlvbmFsIE1lZGljaW5lLCBUaGUgQWZmaWxpYXRlZCBIb3NwaXRhbCBvZiBR
aW5nZGFvIFVuaXZlcnNpdHksIENvbGxlZ2Ugb2YgTWVkaWNpbmUsIFFpbmdkYW8gVW5pdmVyc2l0
eSwgUWluZ2RhbywgMjY2MDIxLCBTaGFuZG9uZywgUFIgQ2hpbmE7IFNjaG9vbCBvZiBCYXNpYyBN
ZWRpY2luZSwgQ29sbGVnZSBvZiBNZWRpY2luZSwgUWluZ2RhbyBVbml2ZXJzaXR5LCBRaW5nZGFv
LCAyNjYwNzEsIFNoYW5kb25nLCBQUiBDaGluYS4mI3hEO0RlcGFydG1lbnQgb2YgQ2FyZGlvdmFz
Y3VsYXIgU3VyZ2VyeSwgVGhlIEFmZmlsaWF0ZWQgSG9zcGl0YWwgb2YgUWluZ2RhbyBVbml2ZXJz
aXR5LCBDb2xsZWdlIG9mIE1lZGljaW5lLCBRaW5nZGFvIFVuaXZlcnNpdHksIFFpbmdkYW8sIDI2
NjAyMSwgU2hhbmRvbmcsIFBSIENoaW5hLiBFbGVjdHJvbmljIGFkZHJlc3M6IGxpdWdhb2xpQHFk
dS5lZHUuY24uJiN4RDtEZXBhcnRtZW50IG9mIEJpb21lZGljYWwgRW5naW5lZXJpbmcsIENpdHkg
VW5pdmVyc2l0eSBvZiBIb25nIEtvbmcsIEtvd2xvb24sIDk5OTA3NywgSG9uZyBLb25nLCBQUiBD
aGluYS4gRWxlY3Ryb25pYyBhZGRyZXNzOiBkd2FuZzIyOUBjaXR5dS5lZHUuaGsuJiN4RDtJbnN0
aXR1dGUgZm9yIFRyYW5zbGF0aW9uYWwgTWVkaWNpbmUsIFRoZSBBZmZpbGlhdGVkIEhvc3BpdGFs
IG9mIFFpbmdkYW8gVW5pdmVyc2l0eSwgQ29sbGVnZSBvZiBNZWRpY2luZSwgUWluZ2RhbyBVbml2
ZXJzaXR5LCBRaW5nZGFvLCAyNjYwMjEsIFNoYW5kb25nLCBQUiBDaGluYTsgU2Nob29sIG9mIEJh
c2ljIE1lZGljaW5lLCBDb2xsZWdlIG9mIE1lZGljaW5lLCBRaW5nZGFvIFVuaXZlcnNpdHksIFFp
bmdkYW8sIDI2NjA3MSwgU2hhbmRvbmcsIFBSIENoaW5hLiBFbGVjdHJvbmljIGFkZHJlc3M6IGNq
ZmFuQHFkdS5lZHUuY24uPC9hdXRoLWFkZHJlc3M+PHRpdGxlcz48dGl0bGU+QSBjYXRlY2hvbCBi
aW9hZGhlc2l2ZSBmb3IgcmFwaWQgaGVtb3N0YXNpcyBhbmQgaGVhbGluZyBvZiB0cmF1bWF0aWMg
aW50ZXJuYWwgb3JnYW5zIGFuZCBtYWpvciBhcnRlcmllczwvdGl0bGU+PHNlY29uZGFyeS10aXRs
ZT5CaW9tYXRlcmlhbHM8L3NlY29uZGFyeS10aXRsZT48L3RpdGxlcz48cGVyaW9kaWNhbD48ZnVs
bC10aXRsZT5CaW9tYXRlcmlhbHM8L2Z1bGwtdGl0bGU+PGFiYnItMT5CaW9tYXRlcmlhbHM8L2Fi
YnItMT48L3BlcmlvZGljYWw+PHBhZ2VzPjEyMTkwODwvcGFnZXM+PHZvbHVtZT4yOTE8L3ZvbHVt
ZT48ZWRpdGlvbj4yMDIyMTExMDwvZWRpdGlvbj48a2V5d29yZHM+PGtleXdvcmQ+Kkh5ZHJvZ2Vu
IFBlcm94aWRlPC9rZXl3b3JkPjxrZXl3b3JkPipXb3VuZCBIZWFsaW5nPC9rZXl3b3JkPjxrZXl3
b3JkPkNhdGVjaG9sczwva2V5d29yZD48a2V5d29yZD5BcnRlcmllczwva2V5d29yZD48a2V5d29y
ZD5IZW1vc3Rhc2lzPC9rZXl3b3JkPjxrZXl3b3JkPkJpb2FkaGVzaXZlPC9rZXl3b3JkPjxrZXl3
b3JkPkNhdGVjaG9sPC9rZXl3b3JkPjxrZXl3b3JkPkdlbGF0aW48L2tleXdvcmQ+PGtleXdvcmQ+
V2V0IGFkaGVzaW9uPC9rZXl3b3JkPjwva2V5d29yZHM+PGRhdGVzPjx5ZWFyPjIwMjI8L3llYXI+
PHB1Yi1kYXRlcz48ZGF0ZT5EZWM8L2RhdGU+PC9wdWItZGF0ZXM+PC9kYXRlcz48aXNibj4xODc4
LTU5MDUgKEVsZWN0cm9uaWMpJiN4RDswMTQyLTk2MTIgKExpbmtpbmcpPC9pc2JuPjxhY2Nlc3Np
b24tbnVtPjM2Mzg0MDg1PC9hY2Nlc3Npb24tbnVtPjx1cmxzPjxyZWxhdGVkLXVybHM+PHVybD5o
dHRwczovL3d3dy5uY2JpLm5sbS5uaWguZ292L3B1Ym1lZC8zNjM4NDA4NTwvdXJsPjwvcmVsYXRl
ZC11cmxzPjwvdXJscz48Y3VzdG9tMT5EZWNsYXJhdGlvbiBvZiBjb21wZXRpbmcgaW50ZXJlc3Qg
VGhlIGF1dGhvcnMgZGVjbGFyZSB0aGUgZm9sbG93aW5nIGZpbmFuY2lhbCBpbnRlcmVzdHMvcGVy
c29uYWwgcmVsYXRpb25zaGlwcyB3aGljaCBtYXkgYmUgY29uc2lkZXJlZCBhcyBwb3RlbnRpYWwg
Y29tcGV0aW5nIGludGVyZXN0czogQ2hhbmdqaWFuZyBGYW4gcmVwb3J0cyBmaW5hbmNpYWwgc3Vw
cG9ydCB3YXMgcHJvdmlkZWQgYnkgTmF0aW9uYWwgTmF0dXJhbCBTY2llbmNlIEZvdW5kYXRpb24g
b2YgQ2hpbmEuIERvbmctQW4gV2FuZyByZXBvcnRzIGZpbmFuY2lhbCBzdXBwb3J0IHdhcyBwcm92
aWRlZCBieSBTaGVuemhlbiBTY2llbmNlIGFuZCBUZWNobm9sb2d5IElubm92YXRpb24gQ29tbWl0
dGVlLiBDaGFuZ2ppYW5nIEZhbiByZXBvcnRzIHdhcyBwcm92aWRlZCBieSBOYXR1cmFsIFNjaWVu
Y2UgRm91bmRhdGlvbiBvZiBTaGFuZG9uZyBQcm92aW5jZS48L2N1c3RvbTE+PGVsZWN0cm9uaWMt
cmVzb3VyY2UtbnVtPjEwLjEwMTYvai5iaW9tYXRlcmlhbHMuMjAyMi4xMjE5MDg8L2VsZWN0cm9u
aWMtcmVzb3VyY2UtbnVtPjxyZW1vdGUtZGF0YWJhc2UtbmFtZT5NZWRsaW5lPC9yZW1vdGUtZGF0
YWJhc2UtbmFtZT48cmVtb3RlLWRhdGFiYXNlLXByb3ZpZGVyPk5MTTwvcmVtb3RlLWRhdGFiYXNl
LXByb3ZpZGVyPjwvcmVjb3JkPjwvQ2l0ZT48Q2l0ZT48QXV0aG9yPkxpPC9BdXRob3I+PFllYXI+
MjAyMjwvWWVhcj48UmVjTnVtPjUzODk8L1JlY051bT48cmVjb3JkPjxyZWMtbnVtYmVyPjUzODk8
L3JlYy1udW1iZXI+PGZvcmVpZ24ta2V5cz48a2V5IGFwcD0iRU4iIGRiLWlkPSJkdnRleHgwdzMy
czIyNWVkZTI3cGV0ejdwNTk1OWV4ZHhhZmUiIHRpbWVzdGFtcD0iMTY3Njk0MTIyMyI+NTM4OTwv
a2V5PjwvZm9yZWlnbi1rZXlzPjxyZWYtdHlwZSBuYW1lPSJKb3VybmFsIEFydGljbGUiPjE3PC9y
ZWYtdHlwZT48Y29udHJpYnV0b3JzPjxhdXRob3JzPjxhdXRob3I+TGksIFEuPC9hdXRob3I+PGF1
dGhvcj5Tb25nLCBXLjwvYXV0aG9yPjxhdXRob3I+TGksIEouIEguPC9hdXRob3I+PGF1dGhvcj5N
YSwgQy4gWS48L2F1dGhvcj48YXV0aG9yPlpoYW8sIFguIFguPC9hdXRob3I+PGF1dGhvcj5KaWFv
LCBKLiBMLjwvYXV0aG9yPjxhdXRob3I+TXJvd2N6eW5za2ksIE8uPC9hdXRob3I+PGF1dGhvcj5X
ZWJiLCBCLiBTLjwvYXV0aG9yPjxhdXRob3I+Uml6aywgRS4gQi48L2F1dGhvcj48YXV0aG9yPkx1
LCBELjwvYXV0aG9yPjxhdXRob3I+TGl1LCBDLjwvYXV0aG9yPjwvYXV0aG9ycz48L2NvbnRyaWJ1
dG9ycz48YXV0aC1hZGRyZXNzPkt1bm1pbmcgTWVkIFVuaXYsIFNjaSAmYW1wOyBUZWNobm9sIEFj
aGlldmVtZW50IEluY3ViYXQgQ3RyLCBZdW5uYW4gS2V5IExhYiBTdGVtIENlbGwgJmFtcDsgUmVn
ZW5lcmF0IE1lZCwgS3VubWluZyA2NTA1MDAsIFl1bm5hbiwgUGVvcGxlcyBSIENoaW5hJiN4RDtB
bGVvIEJNRSwgU3RhdGUgQ29sbCwgUEEgMTY4MDMgVVNBJiN4RDtLdW5taW5nIE1lZCBVbml2LCBB
ZmZpbGlhdGVkIEhvc3AgMSwgRGVwdCBOZXVyb3N1cmcsIEt1bm1pbmcgNjUwMDMxLCBZdW5uYW4s
IFBlb3BsZXMgUiBDaGluYSYjeEQ7S3VubWluZyBNZWQgVW5pdiwgQWZmaWxpYXRlZCBIb3NwIDIs
IERlcHQgUmFkaW9sLCBLdW5taW5nIDY1MDAzMiwgWXVubmFuLCBQZW9wbGVzIFIgQ2hpbmEmI3hE
O1Blbm4gU3RhdGUgVW5pdiwgTWlsdG9uIFMgSGVyc2hleSBNZWQgQ3RyLCBEZXB0IE5ldXJvc3Vy
ZywgSGVyc2hleSwgUEEgMTcwMzMgVVNBPC9hdXRoLWFkZHJlc3M+PHRpdGxlcz48dGl0bGU+Qmlv
aW5zcGlyZWQgc3VwZXItc3Ryb25nIGFxdWVvdXMgc3ludGhldGljIHRpc3N1ZSBhZGhlc2l2ZXM8
L3RpdGxlPjxzZWNvbmRhcnktdGl0bGU+TWF0dGVyPC9zZWNvbmRhcnktdGl0bGU+PGFsdC10aXRs
ZT5NYXR0ZXItVXM8L2FsdC10aXRsZT48L3RpdGxlcz48cGVyaW9kaWNhbD48ZnVsbC10aXRsZT5N
YXR0ZXI8L2Z1bGwtdGl0bGU+PGFiYnItMT5NYXR0ZXItVXM8L2FiYnItMT48L3BlcmlvZGljYWw+
PGFsdC1wZXJpb2RpY2FsPjxmdWxsLXRpdGxlPk1hdHRlcjwvZnVsbC10aXRsZT48YWJici0xPk1h
dHRlci1VczwvYWJici0xPjwvYWx0LXBlcmlvZGljYWw+PHBhZ2VzPjkzMy05NTY8L3BhZ2VzPjx2
b2x1bWU+NTwvdm9sdW1lPjxudW1iZXI+MzwvbnVtYmVyPjxrZXl3b3Jkcz48a2V5d29yZD53ZXQg
YWRoZXNpb248L2tleXdvcmQ+PGtleXdvcmQ+aHlkcm9nZWw8L2tleXdvcmQ+PGtleXdvcmQ+c2Vh
bGFudDwva2V5d29yZD48a2V5d29yZD5zdHJlbmd0aDwva2V5d29yZD48a2V5d29yZD5nbHVlPC9r
ZXl3b3JkPjxrZXl3b3JkPmNoZW1pc3RyeTwva2V5d29yZD48a2V5d29yZD5wcm90ZWluczwva2V5
d29yZD48a2V5d29yZD5jbG9zdXJlPC9rZXl3b3JkPjxrZXl3b3JkPnJlcGFpcjwva2V5d29yZD48
L2tleXdvcmRzPjxkYXRlcz48eWVhcj4yMDIyPC95ZWFyPjxwdWItZGF0ZXM+PGRhdGU+TWFyIDI8
L2RhdGU+PC9wdWItZGF0ZXM+PC9kYXRlcz48aXNibj4yNTkwLTIzOTM8L2lzYm4+PGFjY2Vzc2lv
bi1udW0+V09TOjAwMDc2NjYyOTMwMDAwMTwvYWNjZXNzaW9uLW51bT48dXJscz48cmVsYXRlZC11
cmxzPjx1cmw+PHN0eWxlIGZhY2U9InVuZGVybGluZSIgZm9udD0iZGVmYXVsdCIgc2l6ZT0iMTAw
JSI+Jmx0O0dvIHRvIElTSSZndDs6Ly9XT1M6MDAwNzY2NjI5MzAwMDAxPC9zdHlsZT48L3VybD48
L3JlbGF0ZWQtdXJscz48L3VybHM+PGVsZWN0cm9uaWMtcmVzb3VyY2UtbnVtPjEwLjEwMTYvai5t
YXR0LjIwMjEuMTIuMDE4PC9lbGVjdHJvbmljLXJlc291cmNlLW51bT48bGFuZ3VhZ2U+RW5nbGlz
aDwvbGFuZ3VhZ2U+PC9yZWNvcmQ+PC9DaXRlPjxDaXRlPjxBdXRob3I+SHVhbmc8L0F1dGhvcj48
WWVhcj4yMDIyPC9ZZWFyPjxSZWNOdW0+NTM5MDwvUmVjTnVtPjxyZWNvcmQ+PHJlYy1udW1iZXI+
NTM5MDwvcmVjLW51bWJlcj48Zm9yZWlnbi1rZXlzPjxrZXkgYXBwPSJFTiIgZGItaWQ9ImR2dGV4
eDB3MzJzMjI1ZWRlMjdwZXR6N3A1OTU5ZXhkeGFmZSIgdGltZXN0YW1wPSIxNjc2OTQxMjU4Ij41
MzkwPC9rZXk+PC9mb3JlaWduLWtleXM+PHJlZi10eXBlIG5hbWU9IkpvdXJuYWwgQXJ0aWNsZSI+
MTc8L3JlZi10eXBlPjxjb250cmlidXRvcnM+PGF1dGhvcnM+PGF1dGhvcj5IdWFuZywgWS48L2F1
dGhvcj48YXV0aG9yPkZhbiwgQy48L2F1dGhvcj48YXV0aG9yPkxpdSwgWS48L2F1dGhvcj48YXV0
aG9yPllhbmcsIEwuPC9hdXRob3I+PGF1dGhvcj5IdSwgVy48L2F1dGhvcj48YXV0aG9yPkxpdSwg
Uy48L2F1dGhvcj48YXV0aG9yPldhbmcsIFQuPC9hdXRob3I+PGF1dGhvcj5TaHUsIFouPC9hdXRo
b3I+PGF1dGhvcj5MaSwgQi48L2F1dGhvcj48YXV0aG9yPlhpbmcsIE0uPC9hdXRob3I+PGF1dGhv
cj5ZYW5nLCBTLjwvYXV0aG9yPjwvYXV0aG9ycz48L2NvbnRyaWJ1dG9ycz48YXV0aC1hZGRyZXNz
PkRlcGFydG1lbnQgb2YgR2FzdHJvZW50ZXJvbG9neSwgWGlucWlhbyBIb3NwaXRhbCwgQXJteSBN
ZWRpY2FsIFVuaXZlcnNpdHksIENob25ncWluZywgNDAwMDM3LCBQLiBSLiBDaGluYS4mI3hEO0Rl
cGFydG1lbnQgb2YgTWVjaGFuaWNhbCBFbmdpbmVlcmluZywgVW5pdmVyc2l0eSBvZiBNYW5pdG9i
YSwgV2lubmlwZWcsIE1CLCBSM1QgMk4yLCBDYW5hZGEuJiN4RDtTY2hvb2wgb2YgQmlvbWVkaWNh
bCBFbmdpbmVlcmluZyBhbmQgTWVkaWNhbCBJbWFnaW5nLCBBcm15IE1lZGljYWwgVW5pdmVyc2l0
eSwgQ2hvbmdxaW5nLCA0MDAwMzgsIFAuIFIuIENoaW5hLiYjeEQ7U2Nob29sIG9mIE1lZGljaW5l
LCBXZXN0IFZpcmdpbmlhIFVuaXZlcnNpdHksIE1vcmdhbnRvd24sIFdWLCAyNjUwNiwgVVNBLjwv
YXV0aC1hZGRyZXNzPjx0aXRsZXM+PHRpdGxlPk5hdHVyZS1EZXJpdmVkIE9rcmEgR2VsIGFzIFN0
cm9uZyBIZW1vc3RhdGljIEJpb2FkaGVzaXZlIGluIEh1bWFuIEJsb29kLCBMaXZlciwgYW5kIEhl
YXJ0IFRyYXVtYSBvZiBSYWJiaXRzIGFuZCBEb2dzPC90aXRsZT48c2Vjb25kYXJ5LXRpdGxlPkFk
diBIZWFsdGhjIE1hdGVyPC9zZWNvbmRhcnktdGl0bGU+PC90aXRsZXM+PHBlcmlvZGljYWw+PGZ1
bGwtdGl0bGU+QWR2IEhlYWx0aGMgTWF0ZXI8L2Z1bGwtdGl0bGU+PGFiYnItMT5BZHZhbmNlZCBo
ZWFsdGhjYXJlIG1hdGVyaWFsczwvYWJici0xPjwvcGVyaW9kaWNhbD48cGFnZXM+ZTIyMDA5Mzk8
L3BhZ2VzPjx2b2x1bWU+MTE8L3ZvbHVtZT48bnVtYmVyPjE4PC9udW1iZXI+PGVkaXRpb24+MjAy
MjA3MTk8L2VkaXRpb24+PGtleXdvcmRzPjxrZXl3b3JkPipBYmVsbW9zY2h1czwva2V5d29yZD48
a2V5d29yZD5BZGhlc2l2ZXMvcGhhcm1hY29sb2d5PC9rZXl3b3JkPjxrZXl3b3JkPkFuaW1hbHM8
L2tleXdvcmQ+PGtleXdvcmQ+Qmxvb2QgQ29hZ3VsYXRpb24gRmFjdG9yczwva2V5d29yZD48a2V5
d29yZD5Eb2dzPC9rZXl3b3JkPjxrZXl3b3JkPkZpYnJpbjwva2V5d29yZD48a2V5d29yZD5IZW1v
cnJoYWdlL2RydWcgdGhlcmFweTwva2V5d29yZD48a2V5d29yZD4qSGVtb3N0YXRpY3MvcGhhcm1h
Y29sb2d5PC9rZXl3b3JkPjxrZXl3b3JkPkh1bWFuczwva2V5d29yZD48a2V5d29yZD5MaXZlcjwv
a2V5d29yZD48a2V5d29yZD5SYWJiaXRzPC9rZXl3b3JkPjxrZXl3b3JkPmJpb2FkaGVzaXZlczwv
a2V5d29yZD48a2V5d29yZD5oZW1vc3RhdGljPC9rZXl3b3JkPjxrZXl3b3JkPmh1bWFuIGJsb29k
PC9rZXl3b3JkPjxrZXl3b3JkPmxpdmVyIGFuZCBoZWFydDwva2V5d29yZD48a2V5d29yZD5wbGFu
dC1kZXJpdmVkIG9rcmEgZ2VsPC9rZXl3b3JkPjxrZXl3b3JkPnJhYmJpdCBhbmQgZG9nIG1vZGVs
PC9rZXl3b3JkPjwva2V5d29yZHM+PGRhdGVzPjx5ZWFyPjIwMjI8L3llYXI+PHB1Yi1kYXRlcz48
ZGF0ZT5TZXA8L2RhdGU+PC9wdWItZGF0ZXM+PC9kYXRlcz48aXNibj4yMTkyLTI2NTkgKEVsZWN0
cm9uaWMpJiN4RDsyMTkyLTI2NDAgKExpbmtpbmcpPC9pc2JuPjxhY2Nlc3Npb24tbnVtPjM1Nzc2
MTA4PC9hY2Nlc3Npb24tbnVtPjx1cmxzPjxyZWxhdGVkLXVybHM+PHVybD5odHRwczovL3d3dy5u
Y2JpLm5sbS5uaWguZ292L3B1Ym1lZC8zNTc3NjEwODwvdXJsPjwvcmVsYXRlZC11cmxzPjwvdXJs
cz48ZWxlY3Ryb25pYy1yZXNvdXJjZS1udW0+MTAuMTAwMi9hZGhtLjIwMjIwMDkzOTwvZWxlY3Ry
b25pYy1yZXNvdXJjZS1udW0+PHJlbW90ZS1kYXRhYmFzZS1uYW1lPk1lZGxpbmU8L3JlbW90ZS1k
YXRhYmFzZS1uYW1lPjxyZW1vdGUtZGF0YWJhc2UtcHJvdmlkZXI+TkxNPC9yZW1vdGUtZGF0YWJh
c2UtcHJvdmlkZXI+PC9yZWNvcmQ+PC9DaXRlPjxDaXRlPjxBdXRob3I+RnVqaXRhPC9BdXRob3I+
PFllYXI+MjAyMTwvWWVhcj48UmVjTnVtPjUzODg8L1JlY051bT48cmVjb3JkPjxyZWMtbnVtYmVy
PjUzODg8L3JlYy1udW1iZXI+PGZvcmVpZ24ta2V5cz48a2V5IGFwcD0iRU4iIGRiLWlkPSJkdnRl
eHgwdzMyczIyNWVkZTI3cGV0ejdwNTk1OWV4ZHhhZmUiIHRpbWVzdGFtcD0iMTY3Njk0MTE1NSI+
NTM4ODwva2V5PjwvZm9yZWlnbi1rZXlzPjxyZWYtdHlwZSBuYW1lPSJKb3VybmFsIEFydGljbGUi
PjE3PC9yZWYtdHlwZT48Y29udHJpYnV0b3JzPjxhdXRob3JzPjxhdXRob3I+RnVqaXRhLCBNLjwv
YXV0aG9yPjxhdXRob3I+UG9saWNhc3RybywgRy4gTS48L2F1dGhvcj48YXV0aG9yPkJ1cmRpY2ss
IEEuPC9hdXRob3I+PGF1dGhvcj5MYW0sIEguIFQuPC9hdXRob3I+PGF1dGhvcj5VbmdlcmxlaWRl
ciwgSi4gTC48L2F1dGhvcj48YXV0aG9yPkJyYWRlbiwgUi4gTC48L2F1dGhvcj48YXV0aG9yPkh1
YW5nLCBELjwvYXV0aG9yPjxhdXRob3I+T3Nib3JuLCBLLiBHLjwvYXV0aG9yPjxhdXRob3I+T21l
bnMsIEouIEguPC9hdXRob3I+PGF1dGhvcj5NYWRhbmksIE0uIE0uPC9hdXRob3I+PGF1dGhvcj5D
aHJpc3RtYW4sIEsuIEwuPC9hdXRob3I+PC9hdXRob3JzPjwvY29udHJpYnV0b3JzPjxhdXRoLWFk
ZHJlc3M+RGVwYXJ0bWVudCBvZiBCaW9lbmdpbmVlcmluZywgVW5pdmVyc2l0eSBvZiBDYWxpZm9y
bmlhLCBTYW4gRGllZ28sIFNhbiBEaWVnbywgQ0EsIFVTQS4mI3hEO1NhbmZvcmQgQ29uc29ydGl1
bSBmb3IgUmVnZW5lcmF0aXZlIE1lZGljaW5lLCBVbml2ZXJzaXR5IG9mIENhbGlmb3JuaWEsIFNh
biBEaWVnbywgU2FuIERpZWdvLCBDQSwgVVNBLiYjeEQ7RGVwYXJ0bWVudCBvZiBNZWRpY2luZSwg
VW5pdmVyc2l0eSBvZiBDYWxpZm9ybmlhLCBTYW4gRGllZ28sIFNhbiBEaWVnbywgQ0EsIFVTQS4m
I3hEO0RpdmlzaW9uIG9mIENvbXBhcmF0aXZlIFBhdGhvbG9neSBhbmQgTWVkaWNpbmUsIFNjaG9v
bCBvZiBNZWRpY2luZSwgVW5pdmVyc2l0eSBvZiBDYWxpZm9ybmlhLCBTYW4gRGllZ28sIFNhbiBE
aWVnbywgQ0EsIFVTQS4mI3hEO0RpdmlzaW9uIG9mIENhcmRpb3Zhc2N1bGFyIGFuZCBUaG9yYWNp
YyBTdXJnZXJ5LCBVbml2ZXJzaXR5IG9mIENhbGlmb3JuaWEsIFNhbiBEaWVnbywgU2FuIERpZWdv
LCBDQSwgVVNBLiYjeEQ7RGVwYXJ0bWVudCBvZiBCaW9lbmdpbmVlcmluZywgVW5pdmVyc2l0eSBv
ZiBDYWxpZm9ybmlhLCBTYW4gRGllZ28sIFNhbiBEaWVnbywgQ0EsIFVTQS4gY2hyaXN0bWFuQGVu
Zy51Y3NkLmVkdS4mI3hEO1NhbmZvcmQgQ29uc29ydGl1bSBmb3IgUmVnZW5lcmF0aXZlIE1lZGlj
aW5lLCBVbml2ZXJzaXR5IG9mIENhbGlmb3JuaWEsIFNhbiBEaWVnbywgU2FuIERpZWdvLCBDQSwg
VVNBLiBjaHJpc3RtYW5AZW5nLnVjc2QuZWR1LjwvYXV0aC1hZGRyZXNzPjx0aXRsZXM+PHRpdGxl
PlByZXZlbnRpbmcgcG9zdC1zdXJnaWNhbCBjYXJkaWFjIGFkaGVzaW9ucyB3aXRoIGEgY2F0ZWNo
b2wtZnVuY3Rpb25hbGl6ZWQgb3hpbWUgaHlkcm9nZWw8L3RpdGxlPjxzZWNvbmRhcnktdGl0bGU+
TmF0IENvbW11bjwvc2Vjb25kYXJ5LXRpdGxlPjwvdGl0bGVzPjxwZXJpb2RpY2FsPjxmdWxsLXRp
dGxlPk5hdHVyZSBDb21tdW5pY2F0aW9uczwvZnVsbC10aXRsZT48YWJici0xPk5hdCBDb21tdW48
L2FiYnItMT48L3BlcmlvZGljYWw+PHBhZ2VzPjM3NjQ8L3BhZ2VzPjx2b2x1bWU+MTI8L3ZvbHVt
ZT48bnVtYmVyPjE8L251bWJlcj48ZWRpdGlvbj4yMDIxMDYxODwvZWRpdGlvbj48a2V5d29yZHM+
PGtleXdvcmQ+QWxkZWh5ZGVzL2NoZW1pc3RyeTwva2V5d29yZD48a2V5d29yZD5BbmltYWxzPC9r
ZXl3b3JkPjxrZXl3b3JkPkJpb2NvbXBhdGlibGUgTWF0ZXJpYWxzL2NoZW1pc3RyeS8qdGhlcmFw
ZXV0aWMgdXNlPC9rZXl3b3JkPjxrZXl3b3JkPkNhcmRpYWMgU3VyZ2ljYWwgUHJvY2VkdXJlcy8q
YWR2ZXJzZSBlZmZlY3RzPC9rZXl3b3JkPjxrZXl3b3JkPkNhdGVjaG9scy9jaGVtaXN0cnk8L2tl
eXdvcmQ+PGtleXdvcmQ+Q2VsbCBMaW5lPC9rZXl3b3JkPjxrZXl3b3JkPkh5ZHJvZ2Vscy8qY2hl
bWlzdHJ5Lyp0aGVyYXBldXRpYyB1c2U8L2tleXdvcmQ+PGtleXdvcmQ+TWFsZTwva2V5d29yZD48
a2V5d29yZD5NaWNlPC9rZXl3b3JkPjxrZXl3b3JkPk94aW1lcy9jaGVtaXN0cnkvdGhlcmFwZXV0
aWMgdXNlPC9rZXl3b3JkPjxrZXl3b3JkPlBvbHlldGh5bGVuZSBHbHljb2xzL2NoZW1pc3RyeTwv
a2V5d29yZD48a2V5d29yZD5SYXRzPC9rZXl3b3JkPjxrZXl3b3JkPlJhdHMsIFNwcmFndWUtRGF3
bGV5PC9rZXl3b3JkPjxrZXl3b3JkPlN3aW5lPC9rZXl3b3JkPjxrZXl3b3JkPlRpc3N1ZSBBZGhl
c2lvbnMvKnByZXZlbnRpb24gJmFtcDsgY29udHJvbDwva2V5d29yZD48L2tleXdvcmRzPjxkYXRl
cz48eWVhcj4yMDIxPC95ZWFyPjxwdWItZGF0ZXM+PGRhdGU+SnVuIDE4PC9kYXRlPjwvcHViLWRh
dGVzPjwvZGF0ZXM+PGlzYm4+MjA0MS0xNzIzIChFbGVjdHJvbmljKSYjeEQ7MjA0MS0xNzIzIChM
aW5raW5nKTwvaXNibj48YWNjZXNzaW9uLW51bT4zNDE0NTI2NTwvYWNjZXNzaW9uLW51bT48dXJs
cz48cmVsYXRlZC11cmxzPjx1cmw+aHR0cHM6Ly93d3cubmNiaS5ubG0ubmloLmdvdi9wdWJtZWQv
MzQxNDUyNjU8L3VybD48L3JlbGF0ZWQtdXJscz48L3VybHM+PGN1c3RvbTE+Sy5MLkMuIGlzIGNv
LWZvdW5kZXIsIGNvbnN1bHRhbnQsIGFuZCBob2xkcyBlcXVpdHkgaW50ZXJlc3QgYW5kIE0uTS5N
LiBpcyBhIGNvbnN1bHRhbnQgZm9yIEthcmlvcyBUZWNobm9sb2dpZXMsIEluYy4gTS5GLiwgTS5N
Lk0uLCBhbmQgSy5MLkMuIGFyZSBpbnZlbnRvcnMgb24gcGF0ZW50L3BhdGVudCBhcHBsaWNhdGlv
bnMgKFVTMTA2MTE4ODBCMiwgV08yMDE4MTgzMjg0QTEpIHJlbGF0ZWQgdG8gdGhpcyB3b3JrLiBU
aGUgb3RoZXIgYXV0aG9ycyBkZWNsYXJlIG5vIGNvbXBldGluZyBpbnRlcmVzdHMuPC9jdXN0b20x
PjxjdXN0b20yPlBNQzgyMTM3NzY8L2N1c3RvbTI+PGVsZWN0cm9uaWMtcmVzb3VyY2UtbnVtPjEw
LjEwMzgvczQxNDY3LTAyMS0yNDEwNC13PC9lbGVjdHJvbmljLXJlc291cmNlLW51bT48cmVtb3Rl
LWRhdGFiYXNlLW5hbWU+TWVkbGluZTwvcmVtb3RlLWRhdGFiYXNlLW5hbWU+PHJlbW90ZS1kYXRh
YmFzZS1wcm92aWRlcj5OTE08L3JlbW90ZS1kYXRhYmFzZS1wcm92aWRlcj48L3JlY29yZD48L0Np
dGU+PC9FbmROb3RlPgB=
</w:fldData>
          </w:fldChar>
        </w:r>
        <w:r w:rsidR="00FB71DB" w:rsidRPr="003737F1">
          <w:rPr>
            <w:rFonts w:ascii="Times New Roman" w:hAnsi="Times New Roman"/>
            <w:bCs/>
            <w:sz w:val="24"/>
            <w:szCs w:val="24"/>
          </w:rPr>
          <w:instrText xml:space="preserve"> ADDIN EN.CITE </w:instrText>
        </w:r>
        <w:r w:rsidR="00FB71DB" w:rsidRPr="003737F1">
          <w:rPr>
            <w:rFonts w:ascii="Times New Roman" w:hAnsi="Times New Roman"/>
            <w:bCs/>
            <w:sz w:val="24"/>
            <w:szCs w:val="24"/>
          </w:rPr>
          <w:fldChar w:fldCharType="begin">
            <w:fldData xml:space="preserve">PEVuZE5vdGU+PENpdGU+PEF1dGhvcj5XZWk8L0F1dGhvcj48WWVhcj4yMDIzPC9ZZWFyPjxSZWNO
dW0+NTM5MjwvUmVjTnVtPjxEaXNwbGF5VGV4dD48c3R5bGUgZmFjZT0ic3VwZXJzY3JpcHQiPjEx
LTE1PC9zdHlsZT48L0Rpc3BsYXlUZXh0PjxyZWNvcmQ+PHJlYy1udW1iZXI+NTM5MjwvcmVjLW51
bWJlcj48Zm9yZWlnbi1rZXlzPjxrZXkgYXBwPSJFTiIgZGItaWQ9ImR2dGV4eDB3MzJzMjI1ZWRl
MjdwZXR6N3A1OTU5ZXhkeGFmZSIgdGltZXN0YW1wPSIxNjc2OTQxMzY4Ij41MzkyPC9rZXk+PC9m
b3JlaWduLWtleXM+PHJlZi10eXBlIG5hbWU9IkpvdXJuYWwgQXJ0aWNsZSI+MTc8L3JlZi10eXBl
Pjxjb250cmlidXRvcnM+PGF1dGhvcnM+PGF1dGhvcj5XZWksIEMuPC9hdXRob3I+PGF1dGhvcj5T
aGksIFcuPC9hdXRob3I+PGF1dGhvcj5aaGFvLCBDLjwvYXV0aG9yPjxhdXRob3I+WWFuZywgUy48
L2F1dGhvcj48YXV0aG9yPlpoZW5nLCBKLjwvYXV0aG9yPjxhdXRob3I+WmhvbmcsIEouPC9hdXRo
b3I+PGF1dGhvcj5aaGFvLCBULjwvYXV0aG9yPjxhdXRob3I+S29uZywgUy48L2F1dGhvcj48YXV0
aG9yPkdvbmcsIFguPC9hdXRob3I+PGF1dGhvcj5MaXUsIE0uPC9hdXRob3I+PC9hdXRob3JzPjwv
Y29udHJpYnV0b3JzPjxhdXRoLWFkZHJlc3M+S2V5IExhYm9yYXRvcnkgb2YgQmlvLWluc3BpcmVk
IFNtYXJ0IEludGVyZmFjaWFsIFNjaWVuY2UgYW5kIFRlY2hub2xvZ3kgb2YgTWluaXN0cnkgb2Yg
RWR1Y2F0aW9uLCBTY2hvb2wgb2YgQ2hlbWlzdHJ5LCBCZWloYW5nIFVuaXZlcnNpdHksIEJlaWpp
bmcsIDEwMDE5MSwgQ2hpbmEuJiN4RDtEZXBhcnRtZW50IG9mIFNwb3J0cyBNZWRpY2luZSwgUGVr
aW5nIFVuaXZlcnNpdHkgVGhpcmQgSG9zcGl0YWwsIEJlaWppbmcsIDEwMDE5MSwgQ2hpbmEuJiN4
RDtEZXBhcnRtZW50IG9mIExhYm9yYXRvcnkgTWVkaWNpbmUsIFBla2luZyBVbml2ZXJzaXR5IFRo
aXJkIEhvc3BpdGFsLCBCZWlqaW5nLCAxMDAxOTEsIENoaW5hLjwvYXV0aC1hZGRyZXNzPjx0aXRs
ZXM+PHRpdGxlPlN1cGVyd2V0dGluZyBJbmplY3RhYmxlIEh5ZHJvZ2VsIHdpdGggVWx0cmFzdHJv
bmcgYW5kIEZhc3QgVGlzc3VlIEFkaGVzaW9uIGZvciBNaW5pbWFsbHkgSW52YXNpdmUgSGVtb3N0
YXNpczwvdGl0bGU+PHNlY29uZGFyeS10aXRsZT5BZHYgSGVhbHRoYyBNYXRlcjwvc2Vjb25kYXJ5
LXRpdGxlPjwvdGl0bGVzPjxwZXJpb2RpY2FsPjxmdWxsLXRpdGxlPkFkdiBIZWFsdGhjIE1hdGVy
PC9mdWxsLXRpdGxlPjxhYmJyLTE+QWR2YW5jZWQgaGVhbHRoY2FyZSBtYXRlcmlhbHM8L2FiYnIt
MT48L3BlcmlvZGljYWw+PHBhZ2VzPmUyMjAxNzk5PC9wYWdlcz48dm9sdW1lPjEyPC92b2x1bWU+
PG51bWJlcj4zPC9udW1iZXI+PGVkaXRpb24+MjAyMjExMTQ8L2VkaXRpb24+PGtleXdvcmRzPjxr
ZXl3b3JkPlJhdHM8L2tleXdvcmQ+PGtleXdvcmQ+QW5pbWFsczwva2V5d29yZD48a2V5d29yZD5S
YWJiaXRzPC9rZXl3b3JkPjxrZXl3b3JkPlN3aW5lPC9rZXl3b3JkPjxrZXl3b3JkPipIeWRyb2dl
bHMvcGhhcm1hY29sb2d5PC9rZXl3b3JkPjxrZXl3b3JkPlRpc3N1ZSBBZGhlc2lvbnM8L2tleXdv
cmQ+PGtleXdvcmQ+KlBvbHlzYWNjaGFyaWRlczwva2V5d29yZD48a2V5d29yZD5IZW1vc3Rhc2lz
PC9rZXl3b3JkPjxrZXl3b3JkPm1pbmltYWxseSBpbnZhc2l2ZSBzdXJnZXJ5PC9rZXl3b3JkPjxr
ZXl3b3JkPnBvc3RzdXJnaWNhbCBhZGhlc2lvbjwva2V5d29yZD48a2V5d29yZD5zdXBlcndldHRp
bmcgaW5qZWN0YWJsZSBoeWRyb2dlbHM8L2tleXdvcmQ+PGtleXdvcmQ+dGFyZ2V0ZWQgaGVtb3N0
YXNpczwva2V5d29yZD48a2V5d29yZD50aXNzdWUgYWRoZXNpb248L2tleXdvcmQ+PC9rZXl3b3Jk
cz48ZGF0ZXM+PHllYXI+MjAyMzwveWVhcj48cHViLWRhdGVzPjxkYXRlPkphbjwvZGF0ZT48L3B1
Yi1kYXRlcz48L2RhdGVzPjxpc2JuPjIxOTItMjY1OSAoRWxlY3Ryb25pYykmI3hEOzIxOTItMjY0
MCAoTGlua2luZyk8L2lzYm4+PGFjY2Vzc2lvbi1udW0+MzYzMzM5MDU8L2FjY2Vzc2lvbi1udW0+
PHVybHM+PHJlbGF0ZWQtdXJscz48dXJsPmh0dHBzOi8vd3d3Lm5jYmkubmxtLm5paC5nb3YvcHVi
bWVkLzM2MzMzOTA1PC91cmw+PC9yZWxhdGVkLXVybHM+PC91cmxzPjxlbGVjdHJvbmljLXJlc291
cmNlLW51bT4xMC4xMDAyL2FkaG0uMjAyMjAxNzk5PC9lbGVjdHJvbmljLXJlc291cmNlLW51bT48
cmVtb3RlLWRhdGFiYXNlLW5hbWU+TWVkbGluZTwvcmVtb3RlLWRhdGFiYXNlLW5hbWU+PHJlbW90
ZS1kYXRhYmFzZS1wcm92aWRlcj5OTE08L3JlbW90ZS1kYXRhYmFzZS1wcm92aWRlcj48L3JlY29y
ZD48L0NpdGU+PENpdGU+PEF1dGhvcj5XYW5nPC9BdXRob3I+PFllYXI+MjAyMjwvWWVhcj48UmVj
TnVtPjUzOTE8L1JlY051bT48cmVjb3JkPjxyZWMtbnVtYmVyPjUzOTE8L3JlYy1udW1iZXI+PGZv
cmVpZ24ta2V5cz48a2V5IGFwcD0iRU4iIGRiLWlkPSJkdnRleHgwdzMyczIyNWVkZTI3cGV0ejdw
NTk1OWV4ZHhhZmUiIHRpbWVzdGFtcD0iMTY3Njk0MTMzMCI+NTM5MTwva2V5PjwvZm9yZWlnbi1r
ZXlzPjxyZWYtdHlwZSBuYW1lPSJKb3VybmFsIEFydGljbGUiPjE3PC9yZWYtdHlwZT48Y29udHJp
YnV0b3JzPjxhdXRob3JzPjxhdXRob3I+V2FuZywgRy48L2F1dGhvcj48YXV0aG9yPk1lbmcsIFgu
PC9hdXRob3I+PGF1dGhvcj5XYW5nLCBQLjwvYXV0aG9yPjxhdXRob3I+V2FuZywgWC48L2F1dGhv
cj48YXV0aG9yPkxpdSwgRy48L2F1dGhvcj48YXV0aG9yPldhbmcsIEQuIEEuPC9hdXRob3I+PGF1
dGhvcj5GYW4sIEMuPC9hdXRob3I+PC9hdXRob3JzPjwvY29udHJpYnV0b3JzPjxhdXRoLWFkZHJl
c3M+SW5zdGl0dXRlIGZvciBUcmFuc2xhdGlvbmFsIE1lZGljaW5lLCBUaGUgQWZmaWxpYXRlZCBI
b3NwaXRhbCBvZiBRaW5nZGFvIFVuaXZlcnNpdHksIENvbGxlZ2Ugb2YgTWVkaWNpbmUsIFFpbmdk
YW8gVW5pdmVyc2l0eSwgUWluZ2RhbywgMjY2MDIxLCBTaGFuZG9uZywgUFIgQ2hpbmE7IERlcGFy
dG1lbnQgb2YgQ2FyZGlvdmFzY3VsYXIgU3VyZ2VyeSwgVGhlIEFmZmlsaWF0ZWQgSG9zcGl0YWwg
b2YgUWluZ2RhbyBVbml2ZXJzaXR5LCBDb2xsZWdlIG9mIE1lZGljaW5lLCBRaW5nZGFvIFVuaXZl
cnNpdHksIFFpbmdkYW8sIDI2NjAyMSwgU2hhbmRvbmcsIFBSIENoaW5hLiYjeEQ7SW5zdGl0dXRl
IGZvciBUcmFuc2xhdGlvbmFsIE1lZGljaW5lLCBUaGUgQWZmaWxpYXRlZCBIb3NwaXRhbCBvZiBR
aW5nZGFvIFVuaXZlcnNpdHksIENvbGxlZ2Ugb2YgTWVkaWNpbmUsIFFpbmdkYW8gVW5pdmVyc2l0
eSwgUWluZ2RhbywgMjY2MDIxLCBTaGFuZG9uZywgUFIgQ2hpbmE7IFNjaG9vbCBvZiBCYXNpYyBN
ZWRpY2luZSwgQ29sbGVnZSBvZiBNZWRpY2luZSwgUWluZ2RhbyBVbml2ZXJzaXR5LCBRaW5nZGFv
LCAyNjYwNzEsIFNoYW5kb25nLCBQUiBDaGluYS4mI3hEO0RlcGFydG1lbnQgb2YgQ2FyZGlvdmFz
Y3VsYXIgU3VyZ2VyeSwgVGhlIEFmZmlsaWF0ZWQgSG9zcGl0YWwgb2YgUWluZ2RhbyBVbml2ZXJz
aXR5LCBDb2xsZWdlIG9mIE1lZGljaW5lLCBRaW5nZGFvIFVuaXZlcnNpdHksIFFpbmdkYW8sIDI2
NjAyMSwgU2hhbmRvbmcsIFBSIENoaW5hLiBFbGVjdHJvbmljIGFkZHJlc3M6IGxpdWdhb2xpQHFk
dS5lZHUuY24uJiN4RDtEZXBhcnRtZW50IG9mIEJpb21lZGljYWwgRW5naW5lZXJpbmcsIENpdHkg
VW5pdmVyc2l0eSBvZiBIb25nIEtvbmcsIEtvd2xvb24sIDk5OTA3NywgSG9uZyBLb25nLCBQUiBD
aGluYS4gRWxlY3Ryb25pYyBhZGRyZXNzOiBkd2FuZzIyOUBjaXR5dS5lZHUuaGsuJiN4RDtJbnN0
aXR1dGUgZm9yIFRyYW5zbGF0aW9uYWwgTWVkaWNpbmUsIFRoZSBBZmZpbGlhdGVkIEhvc3BpdGFs
IG9mIFFpbmdkYW8gVW5pdmVyc2l0eSwgQ29sbGVnZSBvZiBNZWRpY2luZSwgUWluZ2RhbyBVbml2
ZXJzaXR5LCBRaW5nZGFvLCAyNjYwMjEsIFNoYW5kb25nLCBQUiBDaGluYTsgU2Nob29sIG9mIEJh
c2ljIE1lZGljaW5lLCBDb2xsZWdlIG9mIE1lZGljaW5lLCBRaW5nZGFvIFVuaXZlcnNpdHksIFFp
bmdkYW8sIDI2NjA3MSwgU2hhbmRvbmcsIFBSIENoaW5hLiBFbGVjdHJvbmljIGFkZHJlc3M6IGNq
ZmFuQHFkdS5lZHUuY24uPC9hdXRoLWFkZHJlc3M+PHRpdGxlcz48dGl0bGU+QSBjYXRlY2hvbCBi
aW9hZGhlc2l2ZSBmb3IgcmFwaWQgaGVtb3N0YXNpcyBhbmQgaGVhbGluZyBvZiB0cmF1bWF0aWMg
aW50ZXJuYWwgb3JnYW5zIGFuZCBtYWpvciBhcnRlcmllczwvdGl0bGU+PHNlY29uZGFyeS10aXRs
ZT5CaW9tYXRlcmlhbHM8L3NlY29uZGFyeS10aXRsZT48L3RpdGxlcz48cGVyaW9kaWNhbD48ZnVs
bC10aXRsZT5CaW9tYXRlcmlhbHM8L2Z1bGwtdGl0bGU+PGFiYnItMT5CaW9tYXRlcmlhbHM8L2Fi
YnItMT48L3BlcmlvZGljYWw+PHBhZ2VzPjEyMTkwODwvcGFnZXM+PHZvbHVtZT4yOTE8L3ZvbHVt
ZT48ZWRpdGlvbj4yMDIyMTExMDwvZWRpdGlvbj48a2V5d29yZHM+PGtleXdvcmQ+Kkh5ZHJvZ2Vu
IFBlcm94aWRlPC9rZXl3b3JkPjxrZXl3b3JkPipXb3VuZCBIZWFsaW5nPC9rZXl3b3JkPjxrZXl3
b3JkPkNhdGVjaG9sczwva2V5d29yZD48a2V5d29yZD5BcnRlcmllczwva2V5d29yZD48a2V5d29y
ZD5IZW1vc3Rhc2lzPC9rZXl3b3JkPjxrZXl3b3JkPkJpb2FkaGVzaXZlPC9rZXl3b3JkPjxrZXl3
b3JkPkNhdGVjaG9sPC9rZXl3b3JkPjxrZXl3b3JkPkdlbGF0aW48L2tleXdvcmQ+PGtleXdvcmQ+
V2V0IGFkaGVzaW9uPC9rZXl3b3JkPjwva2V5d29yZHM+PGRhdGVzPjx5ZWFyPjIwMjI8L3llYXI+
PHB1Yi1kYXRlcz48ZGF0ZT5EZWM8L2RhdGU+PC9wdWItZGF0ZXM+PC9kYXRlcz48aXNibj4xODc4
LTU5MDUgKEVsZWN0cm9uaWMpJiN4RDswMTQyLTk2MTIgKExpbmtpbmcpPC9pc2JuPjxhY2Nlc3Np
b24tbnVtPjM2Mzg0MDg1PC9hY2Nlc3Npb24tbnVtPjx1cmxzPjxyZWxhdGVkLXVybHM+PHVybD5o
dHRwczovL3d3dy5uY2JpLm5sbS5uaWguZ292L3B1Ym1lZC8zNjM4NDA4NTwvdXJsPjwvcmVsYXRl
ZC11cmxzPjwvdXJscz48Y3VzdG9tMT5EZWNsYXJhdGlvbiBvZiBjb21wZXRpbmcgaW50ZXJlc3Qg
VGhlIGF1dGhvcnMgZGVjbGFyZSB0aGUgZm9sbG93aW5nIGZpbmFuY2lhbCBpbnRlcmVzdHMvcGVy
c29uYWwgcmVsYXRpb25zaGlwcyB3aGljaCBtYXkgYmUgY29uc2lkZXJlZCBhcyBwb3RlbnRpYWwg
Y29tcGV0aW5nIGludGVyZXN0czogQ2hhbmdqaWFuZyBGYW4gcmVwb3J0cyBmaW5hbmNpYWwgc3Vw
cG9ydCB3YXMgcHJvdmlkZWQgYnkgTmF0aW9uYWwgTmF0dXJhbCBTY2llbmNlIEZvdW5kYXRpb24g
b2YgQ2hpbmEuIERvbmctQW4gV2FuZyByZXBvcnRzIGZpbmFuY2lhbCBzdXBwb3J0IHdhcyBwcm92
aWRlZCBieSBTaGVuemhlbiBTY2llbmNlIGFuZCBUZWNobm9sb2d5IElubm92YXRpb24gQ29tbWl0
dGVlLiBDaGFuZ2ppYW5nIEZhbiByZXBvcnRzIHdhcyBwcm92aWRlZCBieSBOYXR1cmFsIFNjaWVu
Y2UgRm91bmRhdGlvbiBvZiBTaGFuZG9uZyBQcm92aW5jZS48L2N1c3RvbTE+PGVsZWN0cm9uaWMt
cmVzb3VyY2UtbnVtPjEwLjEwMTYvai5iaW9tYXRlcmlhbHMuMjAyMi4xMjE5MDg8L2VsZWN0cm9u
aWMtcmVzb3VyY2UtbnVtPjxyZW1vdGUtZGF0YWJhc2UtbmFtZT5NZWRsaW5lPC9yZW1vdGUtZGF0
YWJhc2UtbmFtZT48cmVtb3RlLWRhdGFiYXNlLXByb3ZpZGVyPk5MTTwvcmVtb3RlLWRhdGFiYXNl
LXByb3ZpZGVyPjwvcmVjb3JkPjwvQ2l0ZT48Q2l0ZT48QXV0aG9yPkxpPC9BdXRob3I+PFllYXI+
MjAyMjwvWWVhcj48UmVjTnVtPjUzODk8L1JlY051bT48cmVjb3JkPjxyZWMtbnVtYmVyPjUzODk8
L3JlYy1udW1iZXI+PGZvcmVpZ24ta2V5cz48a2V5IGFwcD0iRU4iIGRiLWlkPSJkdnRleHgwdzMy
czIyNWVkZTI3cGV0ejdwNTk1OWV4ZHhhZmUiIHRpbWVzdGFtcD0iMTY3Njk0MTIyMyI+NTM4OTwv
a2V5PjwvZm9yZWlnbi1rZXlzPjxyZWYtdHlwZSBuYW1lPSJKb3VybmFsIEFydGljbGUiPjE3PC9y
ZWYtdHlwZT48Y29udHJpYnV0b3JzPjxhdXRob3JzPjxhdXRob3I+TGksIFEuPC9hdXRob3I+PGF1
dGhvcj5Tb25nLCBXLjwvYXV0aG9yPjxhdXRob3I+TGksIEouIEguPC9hdXRob3I+PGF1dGhvcj5N
YSwgQy4gWS48L2F1dGhvcj48YXV0aG9yPlpoYW8sIFguIFguPC9hdXRob3I+PGF1dGhvcj5KaWFv
LCBKLiBMLjwvYXV0aG9yPjxhdXRob3I+TXJvd2N6eW5za2ksIE8uPC9hdXRob3I+PGF1dGhvcj5X
ZWJiLCBCLiBTLjwvYXV0aG9yPjxhdXRob3I+Uml6aywgRS4gQi48L2F1dGhvcj48YXV0aG9yPkx1
LCBELjwvYXV0aG9yPjxhdXRob3I+TGl1LCBDLjwvYXV0aG9yPjwvYXV0aG9ycz48L2NvbnRyaWJ1
dG9ycz48YXV0aC1hZGRyZXNzPkt1bm1pbmcgTWVkIFVuaXYsIFNjaSAmYW1wOyBUZWNobm9sIEFj
aGlldmVtZW50IEluY3ViYXQgQ3RyLCBZdW5uYW4gS2V5IExhYiBTdGVtIENlbGwgJmFtcDsgUmVn
ZW5lcmF0IE1lZCwgS3VubWluZyA2NTA1MDAsIFl1bm5hbiwgUGVvcGxlcyBSIENoaW5hJiN4RDtB
bGVvIEJNRSwgU3RhdGUgQ29sbCwgUEEgMTY4MDMgVVNBJiN4RDtLdW5taW5nIE1lZCBVbml2LCBB
ZmZpbGlhdGVkIEhvc3AgMSwgRGVwdCBOZXVyb3N1cmcsIEt1bm1pbmcgNjUwMDMxLCBZdW5uYW4s
IFBlb3BsZXMgUiBDaGluYSYjeEQ7S3VubWluZyBNZWQgVW5pdiwgQWZmaWxpYXRlZCBIb3NwIDIs
IERlcHQgUmFkaW9sLCBLdW5taW5nIDY1MDAzMiwgWXVubmFuLCBQZW9wbGVzIFIgQ2hpbmEmI3hE
O1Blbm4gU3RhdGUgVW5pdiwgTWlsdG9uIFMgSGVyc2hleSBNZWQgQ3RyLCBEZXB0IE5ldXJvc3Vy
ZywgSGVyc2hleSwgUEEgMTcwMzMgVVNBPC9hdXRoLWFkZHJlc3M+PHRpdGxlcz48dGl0bGU+Qmlv
aW5zcGlyZWQgc3VwZXItc3Ryb25nIGFxdWVvdXMgc3ludGhldGljIHRpc3N1ZSBhZGhlc2l2ZXM8
L3RpdGxlPjxzZWNvbmRhcnktdGl0bGU+TWF0dGVyPC9zZWNvbmRhcnktdGl0bGU+PGFsdC10aXRs
ZT5NYXR0ZXItVXM8L2FsdC10aXRsZT48L3RpdGxlcz48cGVyaW9kaWNhbD48ZnVsbC10aXRsZT5N
YXR0ZXI8L2Z1bGwtdGl0bGU+PGFiYnItMT5NYXR0ZXItVXM8L2FiYnItMT48L3BlcmlvZGljYWw+
PGFsdC1wZXJpb2RpY2FsPjxmdWxsLXRpdGxlPk1hdHRlcjwvZnVsbC10aXRsZT48YWJici0xPk1h
dHRlci1VczwvYWJici0xPjwvYWx0LXBlcmlvZGljYWw+PHBhZ2VzPjkzMy05NTY8L3BhZ2VzPjx2
b2x1bWU+NTwvdm9sdW1lPjxudW1iZXI+MzwvbnVtYmVyPjxrZXl3b3Jkcz48a2V5d29yZD53ZXQg
YWRoZXNpb248L2tleXdvcmQ+PGtleXdvcmQ+aHlkcm9nZWw8L2tleXdvcmQ+PGtleXdvcmQ+c2Vh
bGFudDwva2V5d29yZD48a2V5d29yZD5zdHJlbmd0aDwva2V5d29yZD48a2V5d29yZD5nbHVlPC9r
ZXl3b3JkPjxrZXl3b3JkPmNoZW1pc3RyeTwva2V5d29yZD48a2V5d29yZD5wcm90ZWluczwva2V5
d29yZD48a2V5d29yZD5jbG9zdXJlPC9rZXl3b3JkPjxrZXl3b3JkPnJlcGFpcjwva2V5d29yZD48
L2tleXdvcmRzPjxkYXRlcz48eWVhcj4yMDIyPC95ZWFyPjxwdWItZGF0ZXM+PGRhdGU+TWFyIDI8
L2RhdGU+PC9wdWItZGF0ZXM+PC9kYXRlcz48aXNibj4yNTkwLTIzOTM8L2lzYm4+PGFjY2Vzc2lv
bi1udW0+V09TOjAwMDc2NjYyOTMwMDAwMTwvYWNjZXNzaW9uLW51bT48dXJscz48cmVsYXRlZC11
cmxzPjx1cmw+PHN0eWxlIGZhY2U9InVuZGVybGluZSIgZm9udD0iZGVmYXVsdCIgc2l6ZT0iMTAw
JSI+Jmx0O0dvIHRvIElTSSZndDs6Ly9XT1M6MDAwNzY2NjI5MzAwMDAxPC9zdHlsZT48L3VybD48
L3JlbGF0ZWQtdXJscz48L3VybHM+PGVsZWN0cm9uaWMtcmVzb3VyY2UtbnVtPjEwLjEwMTYvai5t
YXR0LjIwMjEuMTIuMDE4PC9lbGVjdHJvbmljLXJlc291cmNlLW51bT48bGFuZ3VhZ2U+RW5nbGlz
aDwvbGFuZ3VhZ2U+PC9yZWNvcmQ+PC9DaXRlPjxDaXRlPjxBdXRob3I+SHVhbmc8L0F1dGhvcj48
WWVhcj4yMDIyPC9ZZWFyPjxSZWNOdW0+NTM5MDwvUmVjTnVtPjxyZWNvcmQ+PHJlYy1udW1iZXI+
NTM5MDwvcmVjLW51bWJlcj48Zm9yZWlnbi1rZXlzPjxrZXkgYXBwPSJFTiIgZGItaWQ9ImR2dGV4
eDB3MzJzMjI1ZWRlMjdwZXR6N3A1OTU5ZXhkeGFmZSIgdGltZXN0YW1wPSIxNjc2OTQxMjU4Ij41
MzkwPC9rZXk+PC9mb3JlaWduLWtleXM+PHJlZi10eXBlIG5hbWU9IkpvdXJuYWwgQXJ0aWNsZSI+
MTc8L3JlZi10eXBlPjxjb250cmlidXRvcnM+PGF1dGhvcnM+PGF1dGhvcj5IdWFuZywgWS48L2F1
dGhvcj48YXV0aG9yPkZhbiwgQy48L2F1dGhvcj48YXV0aG9yPkxpdSwgWS48L2F1dGhvcj48YXV0
aG9yPllhbmcsIEwuPC9hdXRob3I+PGF1dGhvcj5IdSwgVy48L2F1dGhvcj48YXV0aG9yPkxpdSwg
Uy48L2F1dGhvcj48YXV0aG9yPldhbmcsIFQuPC9hdXRob3I+PGF1dGhvcj5TaHUsIFouPC9hdXRo
b3I+PGF1dGhvcj5MaSwgQi48L2F1dGhvcj48YXV0aG9yPlhpbmcsIE0uPC9hdXRob3I+PGF1dGhv
cj5ZYW5nLCBTLjwvYXV0aG9yPjwvYXV0aG9ycz48L2NvbnRyaWJ1dG9ycz48YXV0aC1hZGRyZXNz
PkRlcGFydG1lbnQgb2YgR2FzdHJvZW50ZXJvbG9neSwgWGlucWlhbyBIb3NwaXRhbCwgQXJteSBN
ZWRpY2FsIFVuaXZlcnNpdHksIENob25ncWluZywgNDAwMDM3LCBQLiBSLiBDaGluYS4mI3hEO0Rl
cGFydG1lbnQgb2YgTWVjaGFuaWNhbCBFbmdpbmVlcmluZywgVW5pdmVyc2l0eSBvZiBNYW5pdG9i
YSwgV2lubmlwZWcsIE1CLCBSM1QgMk4yLCBDYW5hZGEuJiN4RDtTY2hvb2wgb2YgQmlvbWVkaWNh
bCBFbmdpbmVlcmluZyBhbmQgTWVkaWNhbCBJbWFnaW5nLCBBcm15IE1lZGljYWwgVW5pdmVyc2l0
eSwgQ2hvbmdxaW5nLCA0MDAwMzgsIFAuIFIuIENoaW5hLiYjeEQ7U2Nob29sIG9mIE1lZGljaW5l
LCBXZXN0IFZpcmdpbmlhIFVuaXZlcnNpdHksIE1vcmdhbnRvd24sIFdWLCAyNjUwNiwgVVNBLjwv
YXV0aC1hZGRyZXNzPjx0aXRsZXM+PHRpdGxlPk5hdHVyZS1EZXJpdmVkIE9rcmEgR2VsIGFzIFN0
cm9uZyBIZW1vc3RhdGljIEJpb2FkaGVzaXZlIGluIEh1bWFuIEJsb29kLCBMaXZlciwgYW5kIEhl
YXJ0IFRyYXVtYSBvZiBSYWJiaXRzIGFuZCBEb2dzPC90aXRsZT48c2Vjb25kYXJ5LXRpdGxlPkFk
diBIZWFsdGhjIE1hdGVyPC9zZWNvbmRhcnktdGl0bGU+PC90aXRsZXM+PHBlcmlvZGljYWw+PGZ1
bGwtdGl0bGU+QWR2IEhlYWx0aGMgTWF0ZXI8L2Z1bGwtdGl0bGU+PGFiYnItMT5BZHZhbmNlZCBo
ZWFsdGhjYXJlIG1hdGVyaWFsczwvYWJici0xPjwvcGVyaW9kaWNhbD48cGFnZXM+ZTIyMDA5Mzk8
L3BhZ2VzPjx2b2x1bWU+MTE8L3ZvbHVtZT48bnVtYmVyPjE4PC9udW1iZXI+PGVkaXRpb24+MjAy
MjA3MTk8L2VkaXRpb24+PGtleXdvcmRzPjxrZXl3b3JkPipBYmVsbW9zY2h1czwva2V5d29yZD48
a2V5d29yZD5BZGhlc2l2ZXMvcGhhcm1hY29sb2d5PC9rZXl3b3JkPjxrZXl3b3JkPkFuaW1hbHM8
L2tleXdvcmQ+PGtleXdvcmQ+Qmxvb2QgQ29hZ3VsYXRpb24gRmFjdG9yczwva2V5d29yZD48a2V5
d29yZD5Eb2dzPC9rZXl3b3JkPjxrZXl3b3JkPkZpYnJpbjwva2V5d29yZD48a2V5d29yZD5IZW1v
cnJoYWdlL2RydWcgdGhlcmFweTwva2V5d29yZD48a2V5d29yZD4qSGVtb3N0YXRpY3MvcGhhcm1h
Y29sb2d5PC9rZXl3b3JkPjxrZXl3b3JkPkh1bWFuczwva2V5d29yZD48a2V5d29yZD5MaXZlcjwv
a2V5d29yZD48a2V5d29yZD5SYWJiaXRzPC9rZXl3b3JkPjxrZXl3b3JkPmJpb2FkaGVzaXZlczwv
a2V5d29yZD48a2V5d29yZD5oZW1vc3RhdGljPC9rZXl3b3JkPjxrZXl3b3JkPmh1bWFuIGJsb29k
PC9rZXl3b3JkPjxrZXl3b3JkPmxpdmVyIGFuZCBoZWFydDwva2V5d29yZD48a2V5d29yZD5wbGFu
dC1kZXJpdmVkIG9rcmEgZ2VsPC9rZXl3b3JkPjxrZXl3b3JkPnJhYmJpdCBhbmQgZG9nIG1vZGVs
PC9rZXl3b3JkPjwva2V5d29yZHM+PGRhdGVzPjx5ZWFyPjIwMjI8L3llYXI+PHB1Yi1kYXRlcz48
ZGF0ZT5TZXA8L2RhdGU+PC9wdWItZGF0ZXM+PC9kYXRlcz48aXNibj4yMTkyLTI2NTkgKEVsZWN0
cm9uaWMpJiN4RDsyMTkyLTI2NDAgKExpbmtpbmcpPC9pc2JuPjxhY2Nlc3Npb24tbnVtPjM1Nzc2
MTA4PC9hY2Nlc3Npb24tbnVtPjx1cmxzPjxyZWxhdGVkLXVybHM+PHVybD5odHRwczovL3d3dy5u
Y2JpLm5sbS5uaWguZ292L3B1Ym1lZC8zNTc3NjEwODwvdXJsPjwvcmVsYXRlZC11cmxzPjwvdXJs
cz48ZWxlY3Ryb25pYy1yZXNvdXJjZS1udW0+MTAuMTAwMi9hZGhtLjIwMjIwMDkzOTwvZWxlY3Ry
b25pYy1yZXNvdXJjZS1udW0+PHJlbW90ZS1kYXRhYmFzZS1uYW1lPk1lZGxpbmU8L3JlbW90ZS1k
YXRhYmFzZS1uYW1lPjxyZW1vdGUtZGF0YWJhc2UtcHJvdmlkZXI+TkxNPC9yZW1vdGUtZGF0YWJh
c2UtcHJvdmlkZXI+PC9yZWNvcmQ+PC9DaXRlPjxDaXRlPjxBdXRob3I+RnVqaXRhPC9BdXRob3I+
PFllYXI+MjAyMTwvWWVhcj48UmVjTnVtPjUzODg8L1JlY051bT48cmVjb3JkPjxyZWMtbnVtYmVy
PjUzODg8L3JlYy1udW1iZXI+PGZvcmVpZ24ta2V5cz48a2V5IGFwcD0iRU4iIGRiLWlkPSJkdnRl
eHgwdzMyczIyNWVkZTI3cGV0ejdwNTk1OWV4ZHhhZmUiIHRpbWVzdGFtcD0iMTY3Njk0MTE1NSI+
NTM4ODwva2V5PjwvZm9yZWlnbi1rZXlzPjxyZWYtdHlwZSBuYW1lPSJKb3VybmFsIEFydGljbGUi
PjE3PC9yZWYtdHlwZT48Y29udHJpYnV0b3JzPjxhdXRob3JzPjxhdXRob3I+RnVqaXRhLCBNLjwv
YXV0aG9yPjxhdXRob3I+UG9saWNhc3RybywgRy4gTS48L2F1dGhvcj48YXV0aG9yPkJ1cmRpY2ss
IEEuPC9hdXRob3I+PGF1dGhvcj5MYW0sIEguIFQuPC9hdXRob3I+PGF1dGhvcj5VbmdlcmxlaWRl
ciwgSi4gTC48L2F1dGhvcj48YXV0aG9yPkJyYWRlbiwgUi4gTC48L2F1dGhvcj48YXV0aG9yPkh1
YW5nLCBELjwvYXV0aG9yPjxhdXRob3I+T3Nib3JuLCBLLiBHLjwvYXV0aG9yPjxhdXRob3I+T21l
bnMsIEouIEguPC9hdXRob3I+PGF1dGhvcj5NYWRhbmksIE0uIE0uPC9hdXRob3I+PGF1dGhvcj5D
aHJpc3RtYW4sIEsuIEwuPC9hdXRob3I+PC9hdXRob3JzPjwvY29udHJpYnV0b3JzPjxhdXRoLWFk
ZHJlc3M+RGVwYXJ0bWVudCBvZiBCaW9lbmdpbmVlcmluZywgVW5pdmVyc2l0eSBvZiBDYWxpZm9y
bmlhLCBTYW4gRGllZ28sIFNhbiBEaWVnbywgQ0EsIFVTQS4mI3hEO1NhbmZvcmQgQ29uc29ydGl1
bSBmb3IgUmVnZW5lcmF0aXZlIE1lZGljaW5lLCBVbml2ZXJzaXR5IG9mIENhbGlmb3JuaWEsIFNh
biBEaWVnbywgU2FuIERpZWdvLCBDQSwgVVNBLiYjeEQ7RGVwYXJ0bWVudCBvZiBNZWRpY2luZSwg
VW5pdmVyc2l0eSBvZiBDYWxpZm9ybmlhLCBTYW4gRGllZ28sIFNhbiBEaWVnbywgQ0EsIFVTQS4m
I3hEO0RpdmlzaW9uIG9mIENvbXBhcmF0aXZlIFBhdGhvbG9neSBhbmQgTWVkaWNpbmUsIFNjaG9v
bCBvZiBNZWRpY2luZSwgVW5pdmVyc2l0eSBvZiBDYWxpZm9ybmlhLCBTYW4gRGllZ28sIFNhbiBE
aWVnbywgQ0EsIFVTQS4mI3hEO0RpdmlzaW9uIG9mIENhcmRpb3Zhc2N1bGFyIGFuZCBUaG9yYWNp
YyBTdXJnZXJ5LCBVbml2ZXJzaXR5IG9mIENhbGlmb3JuaWEsIFNhbiBEaWVnbywgU2FuIERpZWdv
LCBDQSwgVVNBLiYjeEQ7RGVwYXJ0bWVudCBvZiBCaW9lbmdpbmVlcmluZywgVW5pdmVyc2l0eSBv
ZiBDYWxpZm9ybmlhLCBTYW4gRGllZ28sIFNhbiBEaWVnbywgQ0EsIFVTQS4gY2hyaXN0bWFuQGVu
Zy51Y3NkLmVkdS4mI3hEO1NhbmZvcmQgQ29uc29ydGl1bSBmb3IgUmVnZW5lcmF0aXZlIE1lZGlj
aW5lLCBVbml2ZXJzaXR5IG9mIENhbGlmb3JuaWEsIFNhbiBEaWVnbywgU2FuIERpZWdvLCBDQSwg
VVNBLiBjaHJpc3RtYW5AZW5nLnVjc2QuZWR1LjwvYXV0aC1hZGRyZXNzPjx0aXRsZXM+PHRpdGxl
PlByZXZlbnRpbmcgcG9zdC1zdXJnaWNhbCBjYXJkaWFjIGFkaGVzaW9ucyB3aXRoIGEgY2F0ZWNo
b2wtZnVuY3Rpb25hbGl6ZWQgb3hpbWUgaHlkcm9nZWw8L3RpdGxlPjxzZWNvbmRhcnktdGl0bGU+
TmF0IENvbW11bjwvc2Vjb25kYXJ5LXRpdGxlPjwvdGl0bGVzPjxwZXJpb2RpY2FsPjxmdWxsLXRp
dGxlPk5hdHVyZSBDb21tdW5pY2F0aW9uczwvZnVsbC10aXRsZT48YWJici0xPk5hdCBDb21tdW48
L2FiYnItMT48L3BlcmlvZGljYWw+PHBhZ2VzPjM3NjQ8L3BhZ2VzPjx2b2x1bWU+MTI8L3ZvbHVt
ZT48bnVtYmVyPjE8L251bWJlcj48ZWRpdGlvbj4yMDIxMDYxODwvZWRpdGlvbj48a2V5d29yZHM+
PGtleXdvcmQ+QWxkZWh5ZGVzL2NoZW1pc3RyeTwva2V5d29yZD48a2V5d29yZD5BbmltYWxzPC9r
ZXl3b3JkPjxrZXl3b3JkPkJpb2NvbXBhdGlibGUgTWF0ZXJpYWxzL2NoZW1pc3RyeS8qdGhlcmFw
ZXV0aWMgdXNlPC9rZXl3b3JkPjxrZXl3b3JkPkNhcmRpYWMgU3VyZ2ljYWwgUHJvY2VkdXJlcy8q
YWR2ZXJzZSBlZmZlY3RzPC9rZXl3b3JkPjxrZXl3b3JkPkNhdGVjaG9scy9jaGVtaXN0cnk8L2tl
eXdvcmQ+PGtleXdvcmQ+Q2VsbCBMaW5lPC9rZXl3b3JkPjxrZXl3b3JkPkh5ZHJvZ2Vscy8qY2hl
bWlzdHJ5Lyp0aGVyYXBldXRpYyB1c2U8L2tleXdvcmQ+PGtleXdvcmQ+TWFsZTwva2V5d29yZD48
a2V5d29yZD5NaWNlPC9rZXl3b3JkPjxrZXl3b3JkPk94aW1lcy9jaGVtaXN0cnkvdGhlcmFwZXV0
aWMgdXNlPC9rZXl3b3JkPjxrZXl3b3JkPlBvbHlldGh5bGVuZSBHbHljb2xzL2NoZW1pc3RyeTwv
a2V5d29yZD48a2V5d29yZD5SYXRzPC9rZXl3b3JkPjxrZXl3b3JkPlJhdHMsIFNwcmFndWUtRGF3
bGV5PC9rZXl3b3JkPjxrZXl3b3JkPlN3aW5lPC9rZXl3b3JkPjxrZXl3b3JkPlRpc3N1ZSBBZGhl
c2lvbnMvKnByZXZlbnRpb24gJmFtcDsgY29udHJvbDwva2V5d29yZD48L2tleXdvcmRzPjxkYXRl
cz48eWVhcj4yMDIxPC95ZWFyPjxwdWItZGF0ZXM+PGRhdGU+SnVuIDE4PC9kYXRlPjwvcHViLWRh
dGVzPjwvZGF0ZXM+PGlzYm4+MjA0MS0xNzIzIChFbGVjdHJvbmljKSYjeEQ7MjA0MS0xNzIzIChM
aW5raW5nKTwvaXNibj48YWNjZXNzaW9uLW51bT4zNDE0NTI2NTwvYWNjZXNzaW9uLW51bT48dXJs
cz48cmVsYXRlZC11cmxzPjx1cmw+aHR0cHM6Ly93d3cubmNiaS5ubG0ubmloLmdvdi9wdWJtZWQv
MzQxNDUyNjU8L3VybD48L3JlbGF0ZWQtdXJscz48L3VybHM+PGN1c3RvbTE+Sy5MLkMuIGlzIGNv
LWZvdW5kZXIsIGNvbnN1bHRhbnQsIGFuZCBob2xkcyBlcXVpdHkgaW50ZXJlc3QgYW5kIE0uTS5N
LiBpcyBhIGNvbnN1bHRhbnQgZm9yIEthcmlvcyBUZWNobm9sb2dpZXMsIEluYy4gTS5GLiwgTS5N
Lk0uLCBhbmQgSy5MLkMuIGFyZSBpbnZlbnRvcnMgb24gcGF0ZW50L3BhdGVudCBhcHBsaWNhdGlv
bnMgKFVTMTA2MTE4ODBCMiwgV08yMDE4MTgzMjg0QTEpIHJlbGF0ZWQgdG8gdGhpcyB3b3JrLiBU
aGUgb3RoZXIgYXV0aG9ycyBkZWNsYXJlIG5vIGNvbXBldGluZyBpbnRlcmVzdHMuPC9jdXN0b20x
PjxjdXN0b20yPlBNQzgyMTM3NzY8L2N1c3RvbTI+PGVsZWN0cm9uaWMtcmVzb3VyY2UtbnVtPjEw
LjEwMzgvczQxNDY3LTAyMS0yNDEwNC13PC9lbGVjdHJvbmljLXJlc291cmNlLW51bT48cmVtb3Rl
LWRhdGFiYXNlLW5hbWU+TWVkbGluZTwvcmVtb3RlLWRhdGFiYXNlLW5hbWU+PHJlbW90ZS1kYXRh
YmFzZS1wcm92aWRlcj5OTE08L3JlbW90ZS1kYXRhYmFzZS1wcm92aWRlcj48L3JlY29yZD48L0Np
dGU+PC9FbmROb3RlPgB=
</w:fldData>
          </w:fldChar>
        </w:r>
        <w:r w:rsidR="00FB71DB" w:rsidRPr="003737F1">
          <w:rPr>
            <w:rFonts w:ascii="Times New Roman" w:hAnsi="Times New Roman"/>
            <w:bCs/>
            <w:sz w:val="24"/>
            <w:szCs w:val="24"/>
          </w:rPr>
          <w:instrText xml:space="preserve"> ADDIN EN.CITE.DATA </w:instrText>
        </w:r>
        <w:r w:rsidR="00FB71DB" w:rsidRPr="003737F1">
          <w:rPr>
            <w:rFonts w:ascii="Times New Roman" w:hAnsi="Times New Roman"/>
            <w:bCs/>
            <w:sz w:val="24"/>
            <w:szCs w:val="24"/>
          </w:rPr>
        </w:r>
        <w:r w:rsidR="00FB71DB" w:rsidRPr="003737F1">
          <w:rPr>
            <w:rFonts w:ascii="Times New Roman" w:hAnsi="Times New Roman"/>
            <w:bCs/>
            <w:sz w:val="24"/>
            <w:szCs w:val="24"/>
          </w:rPr>
          <w:fldChar w:fldCharType="end"/>
        </w:r>
        <w:r w:rsidR="00FB71DB" w:rsidRPr="003737F1">
          <w:rPr>
            <w:rFonts w:ascii="Times New Roman" w:hAnsi="Times New Roman"/>
            <w:bCs/>
            <w:sz w:val="24"/>
            <w:szCs w:val="24"/>
          </w:rPr>
        </w:r>
        <w:r w:rsidR="00FB71DB" w:rsidRPr="003737F1">
          <w:rPr>
            <w:rFonts w:ascii="Times New Roman" w:hAnsi="Times New Roman"/>
            <w:bCs/>
            <w:sz w:val="24"/>
            <w:szCs w:val="24"/>
          </w:rPr>
          <w:fldChar w:fldCharType="separate"/>
        </w:r>
        <w:r w:rsidR="00FB71DB" w:rsidRPr="003737F1">
          <w:rPr>
            <w:rFonts w:ascii="Times New Roman" w:hAnsi="Times New Roman"/>
            <w:bCs/>
            <w:noProof/>
            <w:sz w:val="24"/>
            <w:szCs w:val="24"/>
            <w:vertAlign w:val="superscript"/>
          </w:rPr>
          <w:t>11-15</w:t>
        </w:r>
        <w:r w:rsidR="00FB71DB" w:rsidRPr="003737F1">
          <w:rPr>
            <w:rFonts w:ascii="Times New Roman" w:hAnsi="Times New Roman"/>
            <w:bCs/>
            <w:sz w:val="24"/>
            <w:szCs w:val="24"/>
          </w:rPr>
          <w:fldChar w:fldCharType="end"/>
        </w:r>
      </w:hyperlink>
      <w:r w:rsidR="008A4E1E" w:rsidRPr="003737F1">
        <w:rPr>
          <w:rFonts w:ascii="Times New Roman" w:hAnsi="Times New Roman"/>
          <w:bCs/>
          <w:sz w:val="24"/>
          <w:szCs w:val="24"/>
        </w:rPr>
        <w:t>, genetically-</w:t>
      </w:r>
      <w:r w:rsidR="008A4E1E" w:rsidRPr="003737F1">
        <w:rPr>
          <w:rFonts w:ascii="Times New Roman" w:hAnsi="Times New Roman"/>
          <w:bCs/>
          <w:sz w:val="24"/>
          <w:szCs w:val="24"/>
        </w:rPr>
        <w:lastRenderedPageBreak/>
        <w:t>engineered polypeptides</w:t>
      </w:r>
      <w:hyperlink w:anchor="_ENREF_16" w:tooltip="Ma, 2021 #5396" w:history="1">
        <w:r w:rsidR="00FB71DB" w:rsidRPr="003737F1">
          <w:rPr>
            <w:rFonts w:ascii="Times New Roman" w:hAnsi="Times New Roman"/>
            <w:bCs/>
            <w:sz w:val="24"/>
            <w:szCs w:val="24"/>
          </w:rPr>
          <w:fldChar w:fldCharType="begin">
            <w:fldData xml:space="preserve">PEVuZE5vdGU+PENpdGU+PEF1dGhvcj5NYTwvQXV0aG9yPjxZZWFyPjIwMjE8L1llYXI+PFJlY051
bT41Mzk2PC9SZWNOdW0+PERpc3BsYXlUZXh0PjxzdHlsZSBmYWNlPSJzdXBlcnNjcmlwdCI+MTY8
L3N0eWxlPjwvRGlzcGxheVRleHQ+PHJlY29yZD48cmVjLW51bWJlcj41Mzk2PC9yZWMtbnVtYmVy
Pjxmb3JlaWduLWtleXM+PGtleSBhcHA9IkVOIiBkYi1pZD0iZHZ0ZXh4MHczMnMyMjVlZGUyN3Bl
dHo3cDU5NTlleGR4YWZlIiB0aW1lc3RhbXA9IjE2NzY5NDE3ODEiPjUzOTY8L2tleT48L2ZvcmVp
Z24ta2V5cz48cmVmLXR5cGUgbmFtZT0iSm91cm5hbCBBcnRpY2xlIj4xNzwvcmVmLXR5cGU+PGNv
bnRyaWJ1dG9ycz48YXV0aG9ycz48YXV0aG9yPk1hLCBDLjwvYXV0aG9yPjxhdXRob3I+U3VuLCBK
LjwvYXV0aG9yPjxhdXRob3I+TGksIEIuPC9hdXRob3I+PGF1dGhvcj5GZW5nLCBZLjwvYXV0aG9y
PjxhdXRob3I+U3VuLCBZLjwvYXV0aG9yPjxhdXRob3I+WGlhbmcsIEwuPC9hdXRob3I+PGF1dGhv
cj5XdSwgQi48L2F1dGhvcj48YXV0aG9yPlhpYW8sIEwuPC9hdXRob3I+PGF1dGhvcj5MaXUsIEIu
PC9hdXRob3I+PGF1dGhvcj5QZXRyb3Zza2lpLCBWLiBTLjwvYXV0aG9yPjxhdXRob3I+QmluLCBM
aXU8L2F1dGhvcj48YXV0aG9yPlpoYW5nLCBKLjwvYXV0aG9yPjxhdXRob3I+V2FuZywgWi48L2F1
dGhvcj48YXV0aG9yPkxpLCBILjwvYXV0aG9yPjxhdXRob3I+WmhhbmcsIEwuPC9hdXRob3I+PGF1
dGhvcj5MaSwgSi48L2F1dGhvcj48YXV0aG9yPldhbmcsIEYuPC9hdXRob3I+PGF1dGhvcj48c3R5
bGUgZmFjZT0ibm9ybWFsIiBmb250PSJkZWZhdWx0IiBzaXplPSIxMDAlIj5HPC9zdHlsZT48c3R5
bGUgZmFjZT0ibm9ybWFsIiBmb250PSJkZWZhdWx0IiBjaGFyc2V0PSIyMDQiIHNpemU9IjEwMCUi
PtOnc3RsLCBSLjwvc3R5bGU+PC9hdXRob3I+PGF1dGhvcj48c3R5bGUgZmFjZT0ibm9ybWFsIiBm
b250PSJkZWZhdWx0IiBjaGFyc2V0PSIyMDQiIHNpemU9IjEwMCUiPlBvdGVta2luLCwgSUk8L3N0
eWxlPjwvYXV0aG9yPjxhdXRob3I+PHN0eWxlIGZhY2U9Im5vcm1hbCIgZm9udD0iZGVmYXVsdCIg
Y2hhcnNldD0iMjA0IiBzaXplPSIxMDAlIj5DaGVuLCBELjwvc3R5bGU+PC9hdXRob3I+PGF1dGhv
cj48c3R5bGUgZmFjZT0ibm9ybWFsIiBmb250PSJkZWZhdWx0IiBjaGFyc2V0PSIyMDQiIHNpemU9
IjEwMCUiPlplbmcsIEguPC9zdHlsZT48L2F1dGhvcj48YXV0aG9yPjxzdHlsZSBmYWNlPSJub3Jt
YWwiIGZvbnQ9ImRlZmF1bHQiIGNoYXJzZXQ9IjIwNCIgc2l6ZT0iMTAwJSI+WmhhbmcsIEguPC9z
dHlsZT48L2F1dGhvcj48YXV0aG9yPjxzdHlsZSBmYWNlPSJub3JtYWwiIGZvbnQ9ImRlZmF1bHQi
IGNoYXJzZXQ9IjIwNCIgc2l6ZT0iMTAwJSI+TGl1LCBLLjwvc3R5bGU+PC9hdXRob3I+PGF1dGhv
cj48c3R5bGUgZmFjZT0ibm9ybWFsIiBmb250PSJkZWZhdWx0IiBjaGFyc2V0PSIyMDQiIHNpemU9
IjEwMCUiPkhlcnJtYW5uLCBBLjwvc3R5bGU+PC9hdXRob3I+PC9hdXRob3JzPjwvY29udHJpYnV0
b3JzPjxhdXRoLWFkZHJlc3M+RGVwYXJ0bWVudCBvZiBDaGVtaXN0cnksIFRzaW5naHVhIFVuaXZl
cnNpdHksIEJlaWppbmcsIENoaW5hLiYjeEQ7WmVybmlrZSBJbnN0aXR1dGUgZm9yIEFkdmFuY2Vk
IE1hdGVyaWFscywgVW5pdmVyc2l0eSBvZiBHcm9uaW5nZW4sIEdyb25pbmdlbiwgVGhlIE5ldGhl
cmxhbmRzLiYjeEQ7U2Nob29sIG9mIEVuZ2luZWVyaW5nIGFuZCBBcHBsaWVkIFNjaWVuY2VzLCBI
YXJ2YXJkIFVuaXZlcnNpdHksIENhbWJyaWRnZSwgTUEsIFVTQS4mI3hEO1N0YXRlIEtleSBMYWJv
cmF0b3J5IG9mIFJhcmUgRWFydGggUmVzb3VyY2UgVXRpbGl6YXRpb24sIENoYW5nY2h1biBJbnN0
aXR1dGUgb2YgQXBwbGllZCBDaGVtaXN0cnksIENoaW5lc2UgQWNhZGVteSBvZiBTY2llbmNlcywg
Q2hhbmdjaHVuLCBDaGluYS4mI3hEO0RlcGFydG1lbnQgb2YgQ2hlbWljYWwgYW5kIE1hdGVyaWFs
cyBFbmdpbmVlcmluZywgVW5pdmVyc2l0eSBvZiBBbGJlcnRhLCBFZG1vbnRvbiwgQWxiZXJ0YSwg
Q2FuYWRhLiYjeEQ7SW5zdGl0dXRlIG9mIFByb2Nlc3MgRXF1aXBtZW50LCBDb2xsZWdlIG9mIGVu
ZXJneSBlbmdpbmVlcmluZywgWmhlamlhbmcgVW5pdmVyc2l0eSwgSGFuZ3pob3UsIENoaW5hLiYj
eEQ7UGh5c2ljcyBEZXBhcnRtZW50LCBMb21vbm9zb3YgTW9zY293IFN0YXRlIFVuaXZlcnNpdHks
IE1vc2NvdywgUnVzc2lhbiBGZWRlcmF0aW9uLiYjeEQ7Ti4gTi4gU2VtZW5vdiBJbnN0aXR1dGUg
b2YgQ2hlbWljYWwgUGh5c2ljcywgUnVzc2lhbiBBY2FkZW15IG9mIFNjaWVuY2VzLCBNb3Njb3cs
IFJ1c3NpYW4gRmVkZXJhdGlvbi4mI3hEO0RXSSAtIExlaWJuaXogSW5zdGl0dXRlIGZvciBJbnRl
cmFjdGl2ZSBNYXRlcmlhbHMsIEFhY2hlbiwgR2VybWFueS4mI3hEO05hdGlvbmFsIFJlc2VhcmNo
IFNvdXRoIFVyYWwgU3RhdGUgVW5pdmVyc2l0eSwgQ2hlbHlhYmluc2ssIFJ1c3NpYW4gRmVkZXJh
dGlvbi4mI3hEO0RlcGFydG1lbnQgb2YgQ2hlbWlzdHJ5LCBUc2luZ2h1YSBVbml2ZXJzaXR5LCBC
ZWlqaW5nLCBDaGluYS4ga2FpbGl1QHRzaW5naHVhLmVkdS5jbi4mI3hEO1N0YXRlIEtleSBMYWJv
cmF0b3J5IG9mIFJhcmUgRWFydGggUmVzb3VyY2UgVXRpbGl6YXRpb24sIENoYW5nY2h1biBJbnN0
aXR1dGUgb2YgQXBwbGllZCBDaGVtaXN0cnksIENoaW5lc2UgQWNhZGVteSBvZiBTY2llbmNlcywg
Q2hhbmdjaHVuLCBDaGluYS4ga2FpbGl1QHRzaW5naHVhLmVkdS5jbi4mI3hEO1plcm5pa2UgSW5z
dGl0dXRlIGZvciBBZHZhbmNlZCBNYXRlcmlhbHMsIFVuaXZlcnNpdHkgb2YgR3JvbmluZ2VuLCBH
cm9uaW5nZW4sIFRoZSBOZXRoZXJsYW5kcy4gaGVycm1hbm5AZHdpLnJ3dGgtYWFjaGVuLmRlLiYj
eEQ7RFdJIC0gTGVpYm5peiBJbnN0aXR1dGUgZm9yIEludGVyYWN0aXZlIE1hdGVyaWFscywgQWFj
aGVuLCBHZXJtYW55LiBoZXJybWFubkBkd2kucnd0aC1hYWNoZW4uZGUuJiN4RDtJbnN0aXR1dGUg
b2YgVGVjaG5pY2FsIGFuZCBNYWNyb21vbGVjdWxhciBDaGVtaXN0cnksIFJXVEggQWFjaGVuIFVu
aXZlcnNpdHksIEFhY2hlbiwgR2VybWFueS4gaGVycm1hbm5AZHdpLnJ3dGgtYWFjaGVuLmRlLjwv
YXV0aC1hZGRyZXNzPjx0aXRsZXM+PHRpdGxlPlVsdHJhLXN0cm9uZyBiaW8tZ2x1ZSBmcm9tIGdl
bmV0aWNhbGx5IGVuZ2luZWVyZWQgcG9seXBlcHRpZGVzPC90aXRsZT48c2Vjb25kYXJ5LXRpdGxl
Pk5hdCBDb21tdW48L3NlY29uZGFyeS10aXRsZT48L3RpdGxlcz48cGVyaW9kaWNhbD48ZnVsbC10
aXRsZT5OYXR1cmUgQ29tbXVuaWNhdGlvbnM8L2Z1bGwtdGl0bGU+PGFiYnItMT5OYXQgQ29tbXVu
PC9hYmJyLTE+PC9wZXJpb2RpY2FsPjxwYWdlcz4zNjEzPC9wYWdlcz48dm9sdW1lPjEyPC92b2x1
bWU+PG51bWJlcj4xPC9udW1iZXI+PGVkaXRpb24+MjAyMTA2MTQ8L2VkaXRpb24+PGtleXdvcmRz
PjxrZXl3b3JkPkFkaGVzaXZlcy9jaGVtaXN0cnk8L2tleXdvcmQ+PGtleXdvcmQ+QWR1bHQ8L2tl
eXdvcmQ+PGtleXdvcmQ+QW5pbWFsczwva2V5d29yZD48a2V5d29yZD5DeWFub2FjcnlsYXRlcy9j
aGVtaXN0cnk8L2tleXdvcmQ+PGtleXdvcmQ+RGlzZWFzZSBNb2RlbHMsIEFuaW1hbDwva2V5d29y
ZD48a2V5d29yZD5GZW1hbGU8L2tleXdvcmQ+PGtleXdvcmQ+R3VpZGVkIFRpc3N1ZSBSZWdlbmVy
YXRpb24vbWV0aG9kczwva2V5d29yZD48a2V5d29yZD5IZW1vc3Rhc2lzPC9rZXl3b3JkPjxrZXl3
b3JkPkh1bWFuczwva2V5d29yZD48a2V5d29yZD5MaXZlci9wYXRob2xvZ3k8L2tleXdvcmQ+PGtl
eXdvcmQ+TWljZTwva2V5d29yZD48a2V5d29yZD5QZXB0aWRlcy8qY2hlbWlzdHJ5LypnZW5ldGlj
czwva2V5d29yZD48a2V5d29yZD5Qcm90ZWlucy8qY2hlbWlzdHJ5LypnZW5ldGljczwva2V5d29y
ZD48a2V5d29yZD5SYXRzPC9rZXl3b3JkPjxrZXl3b3JkPlJhdHMsIFdpc3Rhcjwva2V5d29yZD48
a2V5d29yZD5Ta2luL3BhdGhvbG9neTwva2V5d29yZD48a2V5d29yZD5Td2luZTwva2V5d29yZD48
a2V5d29yZD5UaXNzdWUgQWRoZXNpdmVzL2NoZW1pc3RyeTwva2V5d29yZD48a2V5d29yZD5Xb3Vu
ZCBIZWFsaW5nPC9rZXl3b3JkPjwva2V5d29yZHM+PGRhdGVzPjx5ZWFyPjIwMjE8L3llYXI+PHB1
Yi1kYXRlcz48ZGF0ZT5KdW4gMTQ8L2RhdGU+PC9wdWItZGF0ZXM+PC9kYXRlcz48aXNibj4yMDQx
LTE3MjMgKEVsZWN0cm9uaWMpJiN4RDsyMDQxLTE3MjMgKExpbmtpbmcpPC9pc2JuPjxhY2Nlc3Np
b24tbnVtPjM0MTI3NjU2PC9hY2Nlc3Npb24tbnVtPjx1cmxzPjxyZWxhdGVkLXVybHM+PHVybD5o
dHRwczovL3d3dy5uY2JpLm5sbS5uaWguZ292L3B1Ym1lZC8zNDEyNzY1NjwvdXJsPjwvcmVsYXRl
ZC11cmxzPjwvdXJscz48Y3VzdG9tMT5UaGUgYXV0aG9ycyBkZWNsYXJlIG5vIGNvbXBldGluZyBp
bnRlcmVzdHMuPC9jdXN0b20xPjxjdXN0b20yPlBNQzgyMDM3NDc8L2N1c3RvbTI+PGVsZWN0cm9u
aWMtcmVzb3VyY2UtbnVtPjEwLjEwMzgvczQxNDY3LTAyMS0yMzExNy05PC9lbGVjdHJvbmljLXJl
c291cmNlLW51bT48cmVtb3RlLWRhdGFiYXNlLW5hbWU+TWVkbGluZTwvcmVtb3RlLWRhdGFiYXNl
LW5hbWU+PHJlbW90ZS1kYXRhYmFzZS1wcm92aWRlcj5OTE08L3JlbW90ZS1kYXRhYmFzZS1wcm92
aWRlcj48L3JlY29yZD48L0NpdGU+PC9FbmROb3RlPgB=
</w:fldData>
          </w:fldChar>
        </w:r>
        <w:r w:rsidR="00FB71DB" w:rsidRPr="003737F1">
          <w:rPr>
            <w:rFonts w:ascii="Times New Roman" w:hAnsi="Times New Roman"/>
            <w:bCs/>
            <w:sz w:val="24"/>
            <w:szCs w:val="24"/>
          </w:rPr>
          <w:instrText xml:space="preserve"> ADDIN EN.CITE </w:instrText>
        </w:r>
        <w:r w:rsidR="00FB71DB" w:rsidRPr="003737F1">
          <w:rPr>
            <w:rFonts w:ascii="Times New Roman" w:hAnsi="Times New Roman"/>
            <w:bCs/>
            <w:sz w:val="24"/>
            <w:szCs w:val="24"/>
          </w:rPr>
          <w:fldChar w:fldCharType="begin">
            <w:fldData xml:space="preserve">PEVuZE5vdGU+PENpdGU+PEF1dGhvcj5NYTwvQXV0aG9yPjxZZWFyPjIwMjE8L1llYXI+PFJlY051
bT41Mzk2PC9SZWNOdW0+PERpc3BsYXlUZXh0PjxzdHlsZSBmYWNlPSJzdXBlcnNjcmlwdCI+MTY8
L3N0eWxlPjwvRGlzcGxheVRleHQ+PHJlY29yZD48cmVjLW51bWJlcj41Mzk2PC9yZWMtbnVtYmVy
Pjxmb3JlaWduLWtleXM+PGtleSBhcHA9IkVOIiBkYi1pZD0iZHZ0ZXh4MHczMnMyMjVlZGUyN3Bl
dHo3cDU5NTlleGR4YWZlIiB0aW1lc3RhbXA9IjE2NzY5NDE3ODEiPjUzOTY8L2tleT48L2ZvcmVp
Z24ta2V5cz48cmVmLXR5cGUgbmFtZT0iSm91cm5hbCBBcnRpY2xlIj4xNzwvcmVmLXR5cGU+PGNv
bnRyaWJ1dG9ycz48YXV0aG9ycz48YXV0aG9yPk1hLCBDLjwvYXV0aG9yPjxhdXRob3I+U3VuLCBK
LjwvYXV0aG9yPjxhdXRob3I+TGksIEIuPC9hdXRob3I+PGF1dGhvcj5GZW5nLCBZLjwvYXV0aG9y
PjxhdXRob3I+U3VuLCBZLjwvYXV0aG9yPjxhdXRob3I+WGlhbmcsIEwuPC9hdXRob3I+PGF1dGhv
cj5XdSwgQi48L2F1dGhvcj48YXV0aG9yPlhpYW8sIEwuPC9hdXRob3I+PGF1dGhvcj5MaXUsIEIu
PC9hdXRob3I+PGF1dGhvcj5QZXRyb3Zza2lpLCBWLiBTLjwvYXV0aG9yPjxhdXRob3I+QmluLCBM
aXU8L2F1dGhvcj48YXV0aG9yPlpoYW5nLCBKLjwvYXV0aG9yPjxhdXRob3I+V2FuZywgWi48L2F1
dGhvcj48YXV0aG9yPkxpLCBILjwvYXV0aG9yPjxhdXRob3I+WmhhbmcsIEwuPC9hdXRob3I+PGF1
dGhvcj5MaSwgSi48L2F1dGhvcj48YXV0aG9yPldhbmcsIEYuPC9hdXRob3I+PGF1dGhvcj48c3R5
bGUgZmFjZT0ibm9ybWFsIiBmb250PSJkZWZhdWx0IiBzaXplPSIxMDAlIj5HPC9zdHlsZT48c3R5
bGUgZmFjZT0ibm9ybWFsIiBmb250PSJkZWZhdWx0IiBjaGFyc2V0PSIyMDQiIHNpemU9IjEwMCUi
PtOnc3RsLCBSLjwvc3R5bGU+PC9hdXRob3I+PGF1dGhvcj48c3R5bGUgZmFjZT0ibm9ybWFsIiBm
b250PSJkZWZhdWx0IiBjaGFyc2V0PSIyMDQiIHNpemU9IjEwMCUiPlBvdGVta2luLCwgSUk8L3N0
eWxlPjwvYXV0aG9yPjxhdXRob3I+PHN0eWxlIGZhY2U9Im5vcm1hbCIgZm9udD0iZGVmYXVsdCIg
Y2hhcnNldD0iMjA0IiBzaXplPSIxMDAlIj5DaGVuLCBELjwvc3R5bGU+PC9hdXRob3I+PGF1dGhv
cj48c3R5bGUgZmFjZT0ibm9ybWFsIiBmb250PSJkZWZhdWx0IiBjaGFyc2V0PSIyMDQiIHNpemU9
IjEwMCUiPlplbmcsIEguPC9zdHlsZT48L2F1dGhvcj48YXV0aG9yPjxzdHlsZSBmYWNlPSJub3Jt
YWwiIGZvbnQ9ImRlZmF1bHQiIGNoYXJzZXQ9IjIwNCIgc2l6ZT0iMTAwJSI+WmhhbmcsIEguPC9z
dHlsZT48L2F1dGhvcj48YXV0aG9yPjxzdHlsZSBmYWNlPSJub3JtYWwiIGZvbnQ9ImRlZmF1bHQi
IGNoYXJzZXQ9IjIwNCIgc2l6ZT0iMTAwJSI+TGl1LCBLLjwvc3R5bGU+PC9hdXRob3I+PGF1dGhv
cj48c3R5bGUgZmFjZT0ibm9ybWFsIiBmb250PSJkZWZhdWx0IiBjaGFyc2V0PSIyMDQiIHNpemU9
IjEwMCUiPkhlcnJtYW5uLCBBLjwvc3R5bGU+PC9hdXRob3I+PC9hdXRob3JzPjwvY29udHJpYnV0
b3JzPjxhdXRoLWFkZHJlc3M+RGVwYXJ0bWVudCBvZiBDaGVtaXN0cnksIFRzaW5naHVhIFVuaXZl
cnNpdHksIEJlaWppbmcsIENoaW5hLiYjeEQ7WmVybmlrZSBJbnN0aXR1dGUgZm9yIEFkdmFuY2Vk
IE1hdGVyaWFscywgVW5pdmVyc2l0eSBvZiBHcm9uaW5nZW4sIEdyb25pbmdlbiwgVGhlIE5ldGhl
cmxhbmRzLiYjeEQ7U2Nob29sIG9mIEVuZ2luZWVyaW5nIGFuZCBBcHBsaWVkIFNjaWVuY2VzLCBI
YXJ2YXJkIFVuaXZlcnNpdHksIENhbWJyaWRnZSwgTUEsIFVTQS4mI3hEO1N0YXRlIEtleSBMYWJv
cmF0b3J5IG9mIFJhcmUgRWFydGggUmVzb3VyY2UgVXRpbGl6YXRpb24sIENoYW5nY2h1biBJbnN0
aXR1dGUgb2YgQXBwbGllZCBDaGVtaXN0cnksIENoaW5lc2UgQWNhZGVteSBvZiBTY2llbmNlcywg
Q2hhbmdjaHVuLCBDaGluYS4mI3hEO0RlcGFydG1lbnQgb2YgQ2hlbWljYWwgYW5kIE1hdGVyaWFs
cyBFbmdpbmVlcmluZywgVW5pdmVyc2l0eSBvZiBBbGJlcnRhLCBFZG1vbnRvbiwgQWxiZXJ0YSwg
Q2FuYWRhLiYjeEQ7SW5zdGl0dXRlIG9mIFByb2Nlc3MgRXF1aXBtZW50LCBDb2xsZWdlIG9mIGVu
ZXJneSBlbmdpbmVlcmluZywgWmhlamlhbmcgVW5pdmVyc2l0eSwgSGFuZ3pob3UsIENoaW5hLiYj
eEQ7UGh5c2ljcyBEZXBhcnRtZW50LCBMb21vbm9zb3YgTW9zY293IFN0YXRlIFVuaXZlcnNpdHks
IE1vc2NvdywgUnVzc2lhbiBGZWRlcmF0aW9uLiYjeEQ7Ti4gTi4gU2VtZW5vdiBJbnN0aXR1dGUg
b2YgQ2hlbWljYWwgUGh5c2ljcywgUnVzc2lhbiBBY2FkZW15IG9mIFNjaWVuY2VzLCBNb3Njb3cs
IFJ1c3NpYW4gRmVkZXJhdGlvbi4mI3hEO0RXSSAtIExlaWJuaXogSW5zdGl0dXRlIGZvciBJbnRl
cmFjdGl2ZSBNYXRlcmlhbHMsIEFhY2hlbiwgR2VybWFueS4mI3hEO05hdGlvbmFsIFJlc2VhcmNo
IFNvdXRoIFVyYWwgU3RhdGUgVW5pdmVyc2l0eSwgQ2hlbHlhYmluc2ssIFJ1c3NpYW4gRmVkZXJh
dGlvbi4mI3hEO0RlcGFydG1lbnQgb2YgQ2hlbWlzdHJ5LCBUc2luZ2h1YSBVbml2ZXJzaXR5LCBC
ZWlqaW5nLCBDaGluYS4ga2FpbGl1QHRzaW5naHVhLmVkdS5jbi4mI3hEO1N0YXRlIEtleSBMYWJv
cmF0b3J5IG9mIFJhcmUgRWFydGggUmVzb3VyY2UgVXRpbGl6YXRpb24sIENoYW5nY2h1biBJbnN0
aXR1dGUgb2YgQXBwbGllZCBDaGVtaXN0cnksIENoaW5lc2UgQWNhZGVteSBvZiBTY2llbmNlcywg
Q2hhbmdjaHVuLCBDaGluYS4ga2FpbGl1QHRzaW5naHVhLmVkdS5jbi4mI3hEO1plcm5pa2UgSW5z
dGl0dXRlIGZvciBBZHZhbmNlZCBNYXRlcmlhbHMsIFVuaXZlcnNpdHkgb2YgR3JvbmluZ2VuLCBH
cm9uaW5nZW4sIFRoZSBOZXRoZXJsYW5kcy4gaGVycm1hbm5AZHdpLnJ3dGgtYWFjaGVuLmRlLiYj
eEQ7RFdJIC0gTGVpYm5peiBJbnN0aXR1dGUgZm9yIEludGVyYWN0aXZlIE1hdGVyaWFscywgQWFj
aGVuLCBHZXJtYW55LiBoZXJybWFubkBkd2kucnd0aC1hYWNoZW4uZGUuJiN4RDtJbnN0aXR1dGUg
b2YgVGVjaG5pY2FsIGFuZCBNYWNyb21vbGVjdWxhciBDaGVtaXN0cnksIFJXVEggQWFjaGVuIFVu
aXZlcnNpdHksIEFhY2hlbiwgR2VybWFueS4gaGVycm1hbm5AZHdpLnJ3dGgtYWFjaGVuLmRlLjwv
YXV0aC1hZGRyZXNzPjx0aXRsZXM+PHRpdGxlPlVsdHJhLXN0cm9uZyBiaW8tZ2x1ZSBmcm9tIGdl
bmV0aWNhbGx5IGVuZ2luZWVyZWQgcG9seXBlcHRpZGVzPC90aXRsZT48c2Vjb25kYXJ5LXRpdGxl
Pk5hdCBDb21tdW48L3NlY29uZGFyeS10aXRsZT48L3RpdGxlcz48cGVyaW9kaWNhbD48ZnVsbC10
aXRsZT5OYXR1cmUgQ29tbXVuaWNhdGlvbnM8L2Z1bGwtdGl0bGU+PGFiYnItMT5OYXQgQ29tbXVu
PC9hYmJyLTE+PC9wZXJpb2RpY2FsPjxwYWdlcz4zNjEzPC9wYWdlcz48dm9sdW1lPjEyPC92b2x1
bWU+PG51bWJlcj4xPC9udW1iZXI+PGVkaXRpb24+MjAyMTA2MTQ8L2VkaXRpb24+PGtleXdvcmRz
PjxrZXl3b3JkPkFkaGVzaXZlcy9jaGVtaXN0cnk8L2tleXdvcmQ+PGtleXdvcmQ+QWR1bHQ8L2tl
eXdvcmQ+PGtleXdvcmQ+QW5pbWFsczwva2V5d29yZD48a2V5d29yZD5DeWFub2FjcnlsYXRlcy9j
aGVtaXN0cnk8L2tleXdvcmQ+PGtleXdvcmQ+RGlzZWFzZSBNb2RlbHMsIEFuaW1hbDwva2V5d29y
ZD48a2V5d29yZD5GZW1hbGU8L2tleXdvcmQ+PGtleXdvcmQ+R3VpZGVkIFRpc3N1ZSBSZWdlbmVy
YXRpb24vbWV0aG9kczwva2V5d29yZD48a2V5d29yZD5IZW1vc3Rhc2lzPC9rZXl3b3JkPjxrZXl3
b3JkPkh1bWFuczwva2V5d29yZD48a2V5d29yZD5MaXZlci9wYXRob2xvZ3k8L2tleXdvcmQ+PGtl
eXdvcmQ+TWljZTwva2V5d29yZD48a2V5d29yZD5QZXB0aWRlcy8qY2hlbWlzdHJ5LypnZW5ldGlj
czwva2V5d29yZD48a2V5d29yZD5Qcm90ZWlucy8qY2hlbWlzdHJ5LypnZW5ldGljczwva2V5d29y
ZD48a2V5d29yZD5SYXRzPC9rZXl3b3JkPjxrZXl3b3JkPlJhdHMsIFdpc3Rhcjwva2V5d29yZD48
a2V5d29yZD5Ta2luL3BhdGhvbG9neTwva2V5d29yZD48a2V5d29yZD5Td2luZTwva2V5d29yZD48
a2V5d29yZD5UaXNzdWUgQWRoZXNpdmVzL2NoZW1pc3RyeTwva2V5d29yZD48a2V5d29yZD5Xb3Vu
ZCBIZWFsaW5nPC9rZXl3b3JkPjwva2V5d29yZHM+PGRhdGVzPjx5ZWFyPjIwMjE8L3llYXI+PHB1
Yi1kYXRlcz48ZGF0ZT5KdW4gMTQ8L2RhdGU+PC9wdWItZGF0ZXM+PC9kYXRlcz48aXNibj4yMDQx
LTE3MjMgKEVsZWN0cm9uaWMpJiN4RDsyMDQxLTE3MjMgKExpbmtpbmcpPC9pc2JuPjxhY2Nlc3Np
b24tbnVtPjM0MTI3NjU2PC9hY2Nlc3Npb24tbnVtPjx1cmxzPjxyZWxhdGVkLXVybHM+PHVybD5o
dHRwczovL3d3dy5uY2JpLm5sbS5uaWguZ292L3B1Ym1lZC8zNDEyNzY1NjwvdXJsPjwvcmVsYXRl
ZC11cmxzPjwvdXJscz48Y3VzdG9tMT5UaGUgYXV0aG9ycyBkZWNsYXJlIG5vIGNvbXBldGluZyBp
bnRlcmVzdHMuPC9jdXN0b20xPjxjdXN0b20yPlBNQzgyMDM3NDc8L2N1c3RvbTI+PGVsZWN0cm9u
aWMtcmVzb3VyY2UtbnVtPjEwLjEwMzgvczQxNDY3LTAyMS0yMzExNy05PC9lbGVjdHJvbmljLXJl
c291cmNlLW51bT48cmVtb3RlLWRhdGFiYXNlLW5hbWU+TWVkbGluZTwvcmVtb3RlLWRhdGFiYXNl
LW5hbWU+PHJlbW90ZS1kYXRhYmFzZS1wcm92aWRlcj5OTE08L3JlbW90ZS1kYXRhYmFzZS1wcm92
aWRlcj48L3JlY29yZD48L0NpdGU+PC9FbmROb3RlPgB=
</w:fldData>
          </w:fldChar>
        </w:r>
        <w:r w:rsidR="00FB71DB" w:rsidRPr="003737F1">
          <w:rPr>
            <w:rFonts w:ascii="Times New Roman" w:hAnsi="Times New Roman"/>
            <w:bCs/>
            <w:sz w:val="24"/>
            <w:szCs w:val="24"/>
          </w:rPr>
          <w:instrText xml:space="preserve"> ADDIN EN.CITE.DATA </w:instrText>
        </w:r>
        <w:r w:rsidR="00FB71DB" w:rsidRPr="003737F1">
          <w:rPr>
            <w:rFonts w:ascii="Times New Roman" w:hAnsi="Times New Roman"/>
            <w:bCs/>
            <w:sz w:val="24"/>
            <w:szCs w:val="24"/>
          </w:rPr>
        </w:r>
        <w:r w:rsidR="00FB71DB" w:rsidRPr="003737F1">
          <w:rPr>
            <w:rFonts w:ascii="Times New Roman" w:hAnsi="Times New Roman"/>
            <w:bCs/>
            <w:sz w:val="24"/>
            <w:szCs w:val="24"/>
          </w:rPr>
          <w:fldChar w:fldCharType="end"/>
        </w:r>
        <w:r w:rsidR="00FB71DB" w:rsidRPr="003737F1">
          <w:rPr>
            <w:rFonts w:ascii="Times New Roman" w:hAnsi="Times New Roman"/>
            <w:bCs/>
            <w:sz w:val="24"/>
            <w:szCs w:val="24"/>
          </w:rPr>
        </w:r>
        <w:r w:rsidR="00FB71DB" w:rsidRPr="003737F1">
          <w:rPr>
            <w:rFonts w:ascii="Times New Roman" w:hAnsi="Times New Roman"/>
            <w:bCs/>
            <w:sz w:val="24"/>
            <w:szCs w:val="24"/>
          </w:rPr>
          <w:fldChar w:fldCharType="separate"/>
        </w:r>
        <w:r w:rsidR="00FB71DB" w:rsidRPr="003737F1">
          <w:rPr>
            <w:rFonts w:ascii="Times New Roman" w:hAnsi="Times New Roman"/>
            <w:bCs/>
            <w:noProof/>
            <w:sz w:val="24"/>
            <w:szCs w:val="24"/>
            <w:vertAlign w:val="superscript"/>
          </w:rPr>
          <w:t>16</w:t>
        </w:r>
        <w:r w:rsidR="00FB71DB" w:rsidRPr="003737F1">
          <w:rPr>
            <w:rFonts w:ascii="Times New Roman" w:hAnsi="Times New Roman"/>
            <w:bCs/>
            <w:sz w:val="24"/>
            <w:szCs w:val="24"/>
          </w:rPr>
          <w:fldChar w:fldCharType="end"/>
        </w:r>
      </w:hyperlink>
      <w:r w:rsidR="008A4E1E" w:rsidRPr="003737F1">
        <w:rPr>
          <w:rFonts w:ascii="Times New Roman" w:hAnsi="Times New Roman"/>
          <w:bCs/>
          <w:sz w:val="24"/>
          <w:szCs w:val="24"/>
        </w:rPr>
        <w:t>, polysaccharide</w:t>
      </w:r>
      <w:r w:rsidR="00461226" w:rsidRPr="003737F1">
        <w:rPr>
          <w:rFonts w:ascii="Times New Roman" w:hAnsi="Times New Roman"/>
          <w:bCs/>
          <w:sz w:val="24"/>
          <w:szCs w:val="24"/>
        </w:rPr>
        <w:t>s</w:t>
      </w:r>
      <w:hyperlink w:anchor="_ENREF_17" w:tooltip="Yang, 2022 #5395" w:history="1">
        <w:r w:rsidR="00FB71DB" w:rsidRPr="003737F1">
          <w:rPr>
            <w:rFonts w:ascii="Times New Roman" w:hAnsi="Times New Roman"/>
            <w:bCs/>
            <w:sz w:val="24"/>
            <w:szCs w:val="24"/>
          </w:rPr>
          <w:fldChar w:fldCharType="begin">
            <w:fldData xml:space="preserve">PEVuZE5vdGU+PENpdGU+PEF1dGhvcj5ZYW5nPC9BdXRob3I+PFllYXI+MjAyMjwvWWVhcj48UmVj
TnVtPjUzOTU8L1JlY051bT48RGlzcGxheVRleHQ+PHN0eWxlIGZhY2U9InN1cGVyc2NyaXB0Ij4x
Ny0yMDwvc3R5bGU+PC9EaXNwbGF5VGV4dD48cmVjb3JkPjxyZWMtbnVtYmVyPjUzOTU8L3JlYy1u
dW1iZXI+PGZvcmVpZ24ta2V5cz48a2V5IGFwcD0iRU4iIGRiLWlkPSJkdnRleHgwdzMyczIyNWVk
ZTI3cGV0ejdwNTk1OWV4ZHhhZmUiIHRpbWVzdGFtcD0iMTY3Njk0MTUzOCI+NTM5NTwva2V5Pjwv
Zm9yZWlnbi1rZXlzPjxyZWYtdHlwZSBuYW1lPSJKb3VybmFsIEFydGljbGUiPjE3PC9yZWYtdHlw
ZT48Y29udHJpYnV0b3JzPjxhdXRob3JzPjxhdXRob3I+WWFuZywgWi4gWC48L2F1dGhvcj48YXV0
aG9yPkhlLCBZLiBMLjwvYXV0aG9yPjxhdXRob3I+TWEsIFkuIEMuPC9hdXRob3I+PGF1dGhvcj5M
aSwgTC48L2F1dGhvcj48YXV0aG9yPldhbmcsIFkuIFAuPC9hdXRob3I+PC9hdXRob3JzPjwvY29u
dHJpYnV0b3JzPjxhdXRoLWFkZHJlc3M+UmVubWluIFVuaXYgQ2hpbmEsIERlcHQgQ2hlbSwgS2V5
IExhYiBBZHYgTGlnaHQgQ29udmVycyBNYXQgJmFtcDsgQmlvcGhvdG9uLCBCZWlqaW5nIDEwMDg3
MiwgUGVvcGxlcyBSIENoaW5hJiN4RDtIb3NwIFJlbm1pbiBVbml2IENoaW5hLCBEZXB0IFVsdHJh
c29ub2csIEJlaWppbmcgMTAwODcyLCBQZW9wbGVzIFIgQ2hpbmE8L2F1dGgtYWRkcmVzcz48dGl0
bGVzPjx0aXRsZT5BIFJldmVyc2libGUgQWRoZXNpdmUgSHlkcm9nZWwgVGFwZTwvdGl0bGU+PHNl
Y29uZGFyeS10aXRsZT5BZHZhbmNlZCBGdW5jdGlvbmFsIE1hdGVyaWFsczwvc2Vjb25kYXJ5LXRp
dGxlPjxhbHQtdGl0bGU+QWR2IEZ1bmN0IE1hdGVyPC9hbHQtdGl0bGU+PC90aXRsZXM+PHBlcmlv
ZGljYWw+PGZ1bGwtdGl0bGU+QWR2YW5jZWQgRnVuY3Rpb25hbCBNYXRlcmlhbHM8L2Z1bGwtdGl0
bGU+PC9wZXJpb2RpY2FsPjxrZXl3b3Jkcz48a2V5d29yZD5oeWRyb2dlbCBjb2F0aW5nczwva2V5
d29yZD48a2V5d29yZD5ubyByZXNpZHVlczwva2V5d29yZD48a2V5d29yZD5yZXZlcnNpYmxlIGFk
aGVzaW9uPC9rZXl3b3JkPjxrZXl3b3JkPnNjYWxhYmlsaXR5PC9rZXl3b3JkPjxrZXl3b3JkPmNl
bGx1bG9zZTwva2V5d29yZD48a2V5d29yZD5wb2x5bWVyczwva2V5d29yZD48a2V5d29yZD5mcmFj
dHVyZTwva2V5d29yZD48L2tleXdvcmRzPjxkYXRlcz48eWVhcj4yMDIyPC95ZWFyPjxwdWItZGF0
ZXM+PGRhdGU+RGVjIDI5PC9kYXRlPjwvcHViLWRhdGVzPjwvZGF0ZXM+PGlzYm4+MTYxNi0zMDF4
PC9pc2JuPjxhY2Nlc3Npb24tbnVtPldPUzowMDA5MDU2MzE5MDAwMDE8L2FjY2Vzc2lvbi1udW0+
PHVybHM+PHJlbGF0ZWQtdXJscz48dXJsPjxzdHlsZSBmYWNlPSJ1bmRlcmxpbmUiIGZvbnQ9ImRl
ZmF1bHQiIHNpemU9IjEwMCUiPiZsdDtHbyB0byBJU0kmZ3Q7Oi8vV09TOjAwMDkwNTYzMTkwMDAw
MTwvc3R5bGU+PC91cmw+PC9yZWxhdGVkLXVybHM+PC91cmxzPjxlbGVjdHJvbmljLXJlc291cmNl
LW51bT4xMC4xMDAyL2FkZm0uMjAyMjEzMTUwPC9lbGVjdHJvbmljLXJlc291cmNlLW51bT48bGFu
Z3VhZ2U+RW5nbGlzaDwvbGFuZ3VhZ2U+PC9yZWNvcmQ+PC9DaXRlPjxDaXRlPjxBdXRob3I+SHU8
L0F1dGhvcj48WWVhcj4yMDIzPC9ZZWFyPjxSZWNOdW0+NTM5NDwvUmVjTnVtPjxyZWNvcmQ+PHJl
Yy1udW1iZXI+NTM5NDwvcmVjLW51bWJlcj48Zm9yZWlnbi1rZXlzPjxrZXkgYXBwPSJFTiIgZGIt
aWQ9ImR2dGV4eDB3MzJzMjI1ZWRlMjdwZXR6N3A1OTU5ZXhkeGFmZSIgdGltZXN0YW1wPSIxNjc2
OTQxNDg2Ij41Mzk0PC9rZXk+PC9mb3JlaWduLWtleXM+PHJlZi10eXBlIG5hbWU9IkpvdXJuYWwg
QXJ0aWNsZSI+MTc8L3JlZi10eXBlPjxjb250cmlidXRvcnM+PGF1dGhvcnM+PGF1dGhvcj5IdSwg
WS48L2F1dGhvcj48YXV0aG9yPkppYSwgWS48L2F1dGhvcj48YXV0aG9yPldhbmcsIFMuPC9hdXRo
b3I+PGF1dGhvcj5NYSwgWS48L2F1dGhvcj48YXV0aG9yPkh1YW5nLCBHLjwvYXV0aG9yPjxhdXRo
b3I+RGluZywgVC48L2F1dGhvcj48YXV0aG9yPkZlbmcsIEQuPC9hdXRob3I+PGF1dGhvcj5HZW5p
biwgRy4gTS48L2F1dGhvcj48YXV0aG9yPldlaSwgWi48L2F1dGhvcj48YXV0aG9yPlh1LCBGLjwv
YXV0aG9yPjwvYXV0aG9ycz48L2NvbnRyaWJ1dG9ycz48YXV0aC1hZGRyZXNzPlRoZSBLZXkgTGFi
b3JhdG9yeSBvZiBCaW9tZWRpY2FsIEluZm9ybWF0aW9uIEVuZ2luZWVyaW5nIG9mIE1pbmlzdHJ5
IG9mIEVkdWNhdGlvbiwgWGkmYXBvczthbiBKaWFvdG9uZyBVbml2ZXJzaXR5LCBYaSZhcG9zO2Fu
LCA3MTAwNDksIFAuIFIuIENoaW5hLiYjeEQ7QmlvaW5zcGlyZWQgRW5naW5lZXJpbmcgYW5kIEJp
b21lY2hhbmljcyBDZW50ZXIgKEJFQkMpLCBYaSZhcG9zO2FuIEppYW90b25nIFVuaXZlcnNpdHks
IFhpJmFwb3M7YW4sIDcxMDA0OSwgUC4gUi4gQ2hpbmEuJiN4RDtTY2hvb2wgb2YgU2FmZXR5IFNj
aWVuY2UgYW5kIEVuZ2luZWVyaW5nLCBYaSZhcG9zO2FuIFVuaXZlcnNpdHkgb2YgU2NpZW5jZSBh
bmQgVGVjaG5vbG9neSwgWGkmYXBvczthbiwgNzEwMDU0LCBQLiBSLiBDaGluYS4mI3hEO0RlcGFy
dG1lbnQgb2YgRW5naW5lZXJpbmcgTWVjaGFuaWNzLCBTY2hvb2wgb2YgQ2l2aWwgRW5naW5lZXJp
bmcsIFd1aGFuIFVuaXZlcnNpdHksIFd1aGFuLCA0MzAwNzIsIFAuIFIuIENoaW5hLiYjeEQ7WGlq
aW5nIE9ydGhvcGFlZGljcyBIb3NwaXRhbCwgRm91cnRoIE1pbGl0YXJ5IE1lZGljYWwgVW5pdmVy
c2l0eSwgWGkmYXBvczthbiwgNzEwMDMyLCBQLiBSLiBDaGluYS4mI3hEO0RlcGFydG1lbnQgb2Yg
TmV1cm9zdXJnZXJ5LCBUYW5nZHUgSG9zcGl0YWwsIFRoZSBGb3VydGggTWlsaXRhcnkgTWVkaWNh
bCBVbml2ZXJzaXR5LCBYaSZhcG9zO2FuLCA3MTAwMzgsIFAuIFIuIENoaW5hLiYjeEQ7RGVwYXJ0
bWVudCBvZiBNZWNoYW5pY2FsIEVuZ2luZWVyaW5nICZhbXA7IE1hdGVyaWFscyBTY2llbmNlLCBX
YXNoaW5ndG9uIFVuaXZlcnNpdHkgaW4gU3QuIExvdWlzLCBTdC4gTG91aXMsIE1PLCA2MzEzMCwg
VVNBLiYjeEQ7TlNGIFNjaWVuY2UgYW5kIFRlY2hub2xvZ3kgQ2VudGVyIGZvciBFbmdpbmVlcmlu
ZyBNZWNoYW5vYmlvbG9neSwgV2FzaGluZ3RvbiBVbml2ZXJzaXR5IGluIFN0LiBMb3VpcywgU3Qu
IExvdWlzLCBNTywgNjMxMzAsIFVTQS4mI3hEO0RlcGFydG1lbnQgb2YgTmV1cm9sb2dpY2FsIFN1
cmdlcnksIFdhc2hpbmd0b24gVW5pdmVyc2l0eSBTY2hvb2wgb2YgTWVkaWNpbmUsIFN0LiBMb3Vp
cywgTU8sIDYzMTMwLCBVU0EuPC9hdXRoLWFkZHJlc3M+PHRpdGxlcz48dGl0bGU+QW4gRUNNLU1p
bWlja2luZywgSW5qZWN0YWJsZSwgVmlzY29lbGFzdGljIEh5ZHJvZ2VsIGZvciBUcmVhdG1lbnQg
b2YgQnJhaW4gTGVzaW9uczwvdGl0bGU+PHNlY29uZGFyeS10aXRsZT5BZHYgSGVhbHRoYyBNYXRl
cjwvc2Vjb25kYXJ5LXRpdGxlPjwvdGl0bGVzPjxwZXJpb2RpY2FsPjxmdWxsLXRpdGxlPkFkdiBI
ZWFsdGhjIE1hdGVyPC9mdWxsLXRpdGxlPjxhYmJyLTE+QWR2YW5jZWQgaGVhbHRoY2FyZSBtYXRl
cmlhbHM8L2FiYnItMT48L3BlcmlvZGljYWw+PHBhZ2VzPmUyMjAxNTk0PC9wYWdlcz48dm9sdW1l
PjEyPC92b2x1bWU+PG51bWJlcj4xPC9udW1iZXI+PGVkaXRpb24+MjAyMjEyMDQ8L2VkaXRpb24+
PGtleXdvcmRzPjxrZXl3b3JkPk1pY2U8L2tleXdvcmQ+PGtleXdvcmQ+SHVtYW5zPC9rZXl3b3Jk
PjxrZXl3b3JkPkFuaW1hbHM8L2tleXdvcmQ+PGtleXdvcmQ+Kkh5ZHJvZ2Vscy9waGFybWFjb2xv
Z3kvY2hlbWlzdHJ5PC9rZXl3b3JkPjxrZXl3b3JkPipXb3VuZCBIZWFsaW5nPC9rZXl3b3JkPjxr
ZXl3b3JkPkh5YWx1cm9uaWMgQWNpZC9waGFybWFjb2xvZ3kvY2hlbWlzdHJ5PC9rZXl3b3JkPjxr
ZXl3b3JkPkJyYWluPC9rZXl3b3JkPjxrZXl3b3JkPkV4dHJhY2VsbHVsYXIgTWF0cml4PC9rZXl3
b3JkPjxrZXl3b3JkPmluamVjdGFibGUgaHlkcm9nZWxzPC9rZXl3b3JkPjxrZXl3b3JkPm1lY2hh
bmljYWwgbWljcm9lbnZpcm9ubWVudHM8L2tleXdvcmQ+PGtleXdvcmQ+bmV1cmFsIHJlZ2VuZXJh
dGlvbjwva2V5d29yZD48a2V5d29yZD52aXNjb2VsYXN0aWNpdHk8L2tleXdvcmQ+PC9rZXl3b3Jk
cz48ZGF0ZXM+PHllYXI+MjAyMzwveWVhcj48cHViLWRhdGVzPjxkYXRlPkphbjwvZGF0ZT48L3B1
Yi1kYXRlcz48L2RhdGVzPjxpc2JuPjIxOTItMjY1OSAoRWxlY3Ryb25pYykmI3hEOzIxOTItMjY0
MCAoTGlua2luZyk8L2lzYm4+PGFjY2Vzc2lvbi1udW0+MzYzOTg1MzY8L2FjY2Vzc2lvbi1udW0+
PHVybHM+PHJlbGF0ZWQtdXJscz48dXJsPmh0dHBzOi8vd3d3Lm5jYmkubmxtLm5paC5nb3YvcHVi
bWVkLzM2Mzk4NTM2PC91cmw+PC9yZWxhdGVkLXVybHM+PC91cmxzPjxlbGVjdHJvbmljLXJlc291
cmNlLW51bT4xMC4xMDAyL2FkaG0uMjAyMjAxNTk0PC9lbGVjdHJvbmljLXJlc291cmNlLW51bT48
cmVtb3RlLWRhdGFiYXNlLW5hbWU+TWVkbGluZTwvcmVtb3RlLWRhdGFiYXNlLW5hbWU+PHJlbW90
ZS1kYXRhYmFzZS1wcm92aWRlcj5OTE08L3JlbW90ZS1kYXRhYmFzZS1wcm92aWRlcj48L3JlY29y
ZD48L0NpdGU+PENpdGU+PEF1dGhvcj5aaG91PC9BdXRob3I+PFllYXI+MjAyMTwvWWVhcj48UmVj
TnVtPjUzOTM8L1JlY051bT48cmVjb3JkPjxyZWMtbnVtYmVyPjUzOTM8L3JlYy1udW1iZXI+PGZv
cmVpZ24ta2V5cz48a2V5IGFwcD0iRU4iIGRiLWlkPSJkdnRleHgwdzMyczIyNWVkZTI3cGV0ejdw
NTk1OWV4ZHhhZmUiIHRpbWVzdGFtcD0iMTY3Njk0MTQ0MiI+NTM5Mzwva2V5PjwvZm9yZWlnbi1r
ZXlzPjxyZWYtdHlwZSBuYW1lPSJKb3VybmFsIEFydGljbGUiPjE3PC9yZWYtdHlwZT48Y29udHJp
YnV0b3JzPjxhdXRob3JzPjxhdXRob3I+WmhvdSwgTC48L2F1dGhvcj48YXV0aG9yPkRhaSwgQy48
L2F1dGhvcj48YXV0aG9yPkZhbiwgTC48L2F1dGhvcj48YXV0aG9yPkppYW5nLCBZLiBILjwvYXV0
aG9yPjxhdXRob3I+TGl1LCBDLjwvYXV0aG9yPjxhdXRob3I+WmhvdSwgWi4gTi48L2F1dGhvcj48
YXV0aG9yPkd1YW4sIFAuIEYuPC9hdXRob3I+PGF1dGhvcj5UaWFuLCBZLjwvYXV0aG9yPjxhdXRo
b3I+WGluZywgSi48L2F1dGhvcj48YXV0aG9yPkxpLCBYLiBKLjwvYXV0aG9yPjxhdXRob3I+THVv
LCBZLiBBLjwvYXV0aG9yPjxhdXRob3I+WXUsIFAuPC9hdXRob3I+PGF1dGhvcj5OaW5nLCBDLiBZ
LjwvYXV0aG9yPjxhdXRob3I+VGFuLCBHLiBYLjwvYXV0aG9yPjwvYXV0aG9ycz48L2NvbnRyaWJ1
dG9ycz48YXV0aC1hZGRyZXNzPkd1YW5nZG9uZyBVbml2IFRlY2hub2wsIFNjaCBDaGVtIEVuZ24g
JmFtcDsgTGlnaHQgSW5kLCBHdWFuZ3pob3UgNTEwMDA2LCBQZW9wbGVzIFIgQ2hpbmEmI3hEO1Nv
dXRoIENoaW5hIFVuaXYgVGVjaG5vbCwgTmF0bCBFbmduIFJlcyBDdHIgVGlzc3VlIFJlc3RvcmF0
ICZhbXA7IFJlY29uc3RydWN0LCBTY2ggTWF0IFNjaSAmYW1wOyBFbmduLCBHdWFuZ3pob3UgNTEw
NjQxLCBQZW9wbGVzIFIgQ2hpbmEmI3hEO1NVTlkgU3RvbnkgQnJvb2ssIENvbGwgQXJ0cyAmYW1w
OyBTY2ksIFN0b255IEJyb29rLCBOWSAxMTc5NCBVU0EmI3hEO1poZWppYW5nIFVuaXYsIERlcHQg
U3BpbmUgU3VyZywgSG9zcCAxLCBIYW5nemhvdSAzMTAwMDMsIFBlb3BsZXMgUiBDaGluYSYjeEQ7
U3VuIFlhdCBTZW4gVW5pdiwgRGVwdCBTcGluZSBTdXJnLCBBZmZpbGlhdGVkIEhvc3AgMywgR3Vh
bmd6aG91IDUxMDYzMCwgUGVvcGxlcyBSIENoaW5hPC9hdXRoLWFkZHJlc3M+PHRpdGxlcz48dGl0
bGU+SW5qZWN0YWJsZSBTZWxmLUhlYWxpbmcgTmF0dXJhbCBCaW9wb2x5bWVyLUJhc2VkIEh5ZHJv
Z2VsIEFkaGVzaXZlIHdpdGggVGhlcm1vcmVzcG9uc2l2ZSBSZXZlcnNpYmxlIEFkaGVzaW9uIGZv
ciBNaW5pbWFsbHkgSW52YXNpdmUgU3VyZ2VyeTwvdGl0bGU+PHNlY29uZGFyeS10aXRsZT5BZHZh
bmNlZCBGdW5jdGlvbmFsIE1hdGVyaWFsczwvc2Vjb25kYXJ5LXRpdGxlPjxhbHQtdGl0bGU+QWR2
IEZ1bmN0IE1hdGVyPC9hbHQtdGl0bGU+PC90aXRsZXM+PHBlcmlvZGljYWw+PGZ1bGwtdGl0bGU+
QWR2YW5jZWQgRnVuY3Rpb25hbCBNYXRlcmlhbHM8L2Z1bGwtdGl0bGU+PC9wZXJpb2RpY2FsPjx2
b2x1bWU+MzE8L3ZvbHVtZT48bnVtYmVyPjE0PC9udW1iZXI+PGtleXdvcmRzPjxrZXl3b3JkPmh5
ZHJvZ2Vsczwva2V5d29yZD48a2V5d29yZD5taW5pbWFsbHkgaW52YXNpdmUgc3VyZ2ljYWwgYXBw
bGljYXRpb25zPC9rZXl3b3JkPjxrZXl3b3JkPnJldmVyc2libGUgYWRoZXNpb248L2tleXdvcmQ+
PGtleXdvcmQ+dGhlcm1vcmVzcG9uc2l2ZSBwb2x5bWVyczwva2V5d29yZD48a2V5d29yZD50aXNz
dWUgc2VhbGFudHM8L2tleXdvcmQ+PC9rZXl3b3Jkcz48ZGF0ZXM+PHllYXI+MjAyMTwveWVhcj48
cHViLWRhdGVzPjxkYXRlPkFwcjwvZGF0ZT48L3B1Yi1kYXRlcz48L2RhdGVzPjxpc2JuPjE2MTYt
MzAxeDwvaXNibj48YWNjZXNzaW9uLW51bT5XT1M6MDAwNjA4OTIzMjAwMDAxPC9hY2Nlc3Npb24t
bnVtPjx1cmxzPjxyZWxhdGVkLXVybHM+PHVybD48c3R5bGUgZmFjZT0idW5kZXJsaW5lIiBmb250
PSJkZWZhdWx0IiBzaXplPSIxMDAlIj4mbHQ7R28gdG8gSVNJJmd0OzovL1dPUzowMDA2MDg5MjMy
MDAwMDE8L3N0eWxlPjwvdXJsPjwvcmVsYXRlZC11cmxzPjwvdXJscz48ZWxlY3Ryb25pYy1yZXNv
dXJjZS1udW0+QVJUTiAyMDA3NDU3JiN4RDsxMC4xMDAyL2FkZm0uMjAyMDA3NDU3PC9lbGVjdHJv
bmljLXJlc291cmNlLW51bT48bGFuZ3VhZ2U+RW5nbGlzaDwvbGFuZ3VhZ2U+PC9yZWNvcmQ+PC9D
aXRlPjxDaXRlPjxBdXRob3I+TXVub3ogVGFib2FkYTwvQXV0aG9yPjxZZWFyPjIwMjI8L1llYXI+
PFJlY051bT41Mzc1PC9SZWNOdW0+PHJlY29yZD48cmVjLW51bWJlcj41Mzc1PC9yZWMtbnVtYmVy
Pjxmb3JlaWduLWtleXM+PGtleSBhcHA9IkVOIiBkYi1pZD0iZHZ0ZXh4MHczMnMyMjVlZGUyN3Bl
dHo3cDU5NTlleGR4YWZlIiB0aW1lc3RhbXA9IjE2NzY4NTUyMTAiPjUzNzU8L2tleT48L2ZvcmVp
Z24ta2V5cz48cmVmLXR5cGUgbmFtZT0iSm91cm5hbCBBcnRpY2xlIj4xNzwvcmVmLXR5cGU+PGNv
bnRyaWJ1dG9ycz48YXV0aG9ycz48YXV0aG9yPk11bm96IFRhYm9hZGEsIEcuPC9hdXRob3I+PGF1
dGhvcj5Eb3N0YSwgUC48L2F1dGhvcj48YXV0aG9yPkVkZWxtYW4sIEUuIFIuPC9hdXRob3I+PGF1
dGhvcj5BcnR6aSwgTi48L2F1dGhvcj48L2F1dGhvcnM+PC9jb250cmlidXRvcnM+PGF1dGgtYWRk
cmVzcz5CaW9EZXZlayBJbmMuLCBDYW1icmlkZ2UsIE1BLCAwMjEzOSwgVVNBLiYjeEQ7SW5zdGl0
dXQgUXVpbWljIGRlIFNhcnJpYSwgVW5pdmVyaXRhdCBSYW1vbiBMbHVsbCwgQmFyY2Vsb25hLCAw
ODAxNywgU3BhaW4uJiN4RDtJbnN0aXR1dGUgZm9yIE1lZGljYWwgRW5naW5lZXJpbmcgYW5kIFNj
aWVuY2UsIE1hc3NhY2h1c2V0dHMgSW5zdGl0dXRlIG9mIFRlY2hub2xvZ3ksIENhbWJyaWRnZSwg
TUEsIDAyMTM5LCBVU0EuJiN4RDtEZXBhcnRtZW50IG9mIE1lZGljaW5lLCBEaXZpc2lvbiBvZiBF
bmdpbmVlcmluZyBpbiBNZWRpY2luZSwgQnJpZ2hhbSBhbmQgV29tZW4mYXBvcztzIEhvc3BpdGFs
LCBIYXJ2YXJkIE1lZGljYWwgU2Nob29sLCBCb3N0b24sIE1BLCAwMjExNSwgVVNBLiYjeEQ7V3lz
cyBJbnN0aXR1dGUgZm9yIEJpb2xvZ2ljYWxseSBJbnNwaXJlZCBFbmdpbmVlcmluZywgSGFydmFy
ZCBVbml2ZXJzaXR5LCBCb3N0b24sIE1BLCAwMjExNSwgVVNBLiYjeEQ7RGVwYXJ0bWVudCBvZiBN
ZWRpY2luZSwgQ2FyZGlvdmFzY3VsYXIgRGl2aXNpb24sIEJyaWdoYW0gYW5kIFdvbWVuJmFwb3M7
cyBIb3NwaXRhbCwgSGFydmFyZCBNZWRpY2FsIFNjaG9vbCwgQm9zdG9uLCBNQSwgMDIxMTUsIFVT
QS48L2F1dGgtYWRkcmVzcz48dGl0bGVzPjx0aXRsZT5TcHJheWFibGUgSHlkcm9nZWwgZm9yIElu
c3RhbnQgU2VhbGluZyBvZiBWYXNjdWxhciBBbmFzdG9tb3NpczwvdGl0bGU+PHNlY29uZGFyeS10
aXRsZT5BZHYgTWF0ZXI8L3NlY29uZGFyeS10aXRsZT48L3RpdGxlcz48cGVyaW9kaWNhbD48ZnVs
bC10aXRsZT5BZHZhbmNlZCBNYXRlcmlhbHM8L2Z1bGwtdGl0bGU+PGFiYnItMT5BZHYgTWF0ZXI8
L2FiYnItMT48L3BlcmlvZGljYWw+PHBhZ2VzPmUyMjAzMDg3PC9wYWdlcz48dm9sdW1lPjM0PC92
b2x1bWU+PG51bWJlcj40MzwvbnVtYmVyPjxlZGl0aW9uPjIwMjIxMDAzPC9lZGl0aW9uPjxrZXl3
b3Jkcz48a2V5d29yZD5SYWJiaXRzPC9rZXl3b3JkPjxrZXl3b3JkPkd1aW5lYSBQaWdzPC9rZXl3
b3JkPjxrZXl3b3JkPkFuaW1hbHM8L2tleXdvcmQ+PGtleXdvcmQ+SHlkcm9nZWxzL2NoZW1pc3Ry
eTwva2V5d29yZD48a2V5d29yZD5GaWJyaW4gVGlzc3VlIEFkaGVzaXZlPC9rZXl3b3JkPjxrZXl3
b3JkPipUaXNzdWUgQWRoZXNpdmVzL2NoZW1pc3RyeTwva2V5d29yZD48a2V5d29yZD5NYXRlcmlh
bHMgVGVzdGluZzwva2V5d29yZD48a2V5d29yZD5EZXh0cmFuczwva2V5d29yZD48a2V5d29yZD4q
RGVuZHJpbWVyczwva2V5d29yZD48a2V5d29yZD5OZXV0cmFsIFJlZDwva2V5d29yZD48a2V5d29y
ZD5BbGdpbmF0ZXMvY2hlbWlzdHJ5PC9rZXl3b3JkPjxrZXl3b3JkPkJpb2NvbXBhdGlibGUgTWF0
ZXJpYWxzL3BoYXJtYWNvbG9neS90aGVyYXBldXRpYyB1c2U8L2tleXdvcmQ+PGtleXdvcmQ+QW5h
c3RvbW9zaXMsIFN1cmdpY2FsPC9rZXl3b3JkPjxrZXl3b3JkPmFkaGVzaXZlIGh5ZHJvZ2Vsczwv
a2V5d29yZD48a2V5d29yZD5zdXJnaWNhbCBzZWFsYW50czwva2V5d29yZD48a2V5d29yZD50cmFu
c2xhdGlvbmFsIHJlc2VhcmNoPC9rZXl3b3JkPjwva2V5d29yZHM+PGRhdGVzPjx5ZWFyPjIwMjI8
L3llYXI+PHB1Yi1kYXRlcz48ZGF0ZT5PY3Q8L2RhdGU+PC9wdWItZGF0ZXM+PC9kYXRlcz48aXNi
bj4xNTIxLTQwOTUgKEVsZWN0cm9uaWMpJiN4RDswOTM1LTk2NDggKExpbmtpbmcpPC9pc2JuPjxh
Y2Nlc3Npb24tbnVtPjM2MDI5MTcyPC9hY2Nlc3Npb24tbnVtPjx1cmxzPjxyZWxhdGVkLXVybHM+
PHVybD5odHRwczovL3d3dy5uY2JpLm5sbS5uaWguZ292L3B1Ym1lZC8zNjAyOTE3MjwvdXJsPjwv
cmVsYXRlZC11cmxzPjwvdXJscz48ZWxlY3Ryb25pYy1yZXNvdXJjZS1udW0+MTAuMTAwMi9hZG1h
LjIwMjIwMzA4NzwvZWxlY3Ryb25pYy1yZXNvdXJjZS1udW0+PHJlbW90ZS1kYXRhYmFzZS1uYW1l
Pk1lZGxpbmU8L3JlbW90ZS1kYXRhYmFzZS1uYW1lPjxyZW1vdGUtZGF0YWJhc2UtcHJvdmlkZXI+
TkxNPC9yZW1vdGUtZGF0YWJhc2UtcHJvdmlkZXI+PC9yZWNvcmQ+PC9DaXRlPjwvRW5kTm90ZT4A
</w:fldData>
          </w:fldChar>
        </w:r>
        <w:r w:rsidR="00FB71DB" w:rsidRPr="003737F1">
          <w:rPr>
            <w:rFonts w:ascii="Times New Roman" w:hAnsi="Times New Roman"/>
            <w:bCs/>
            <w:sz w:val="24"/>
            <w:szCs w:val="24"/>
          </w:rPr>
          <w:instrText xml:space="preserve"> ADDIN EN.CITE </w:instrText>
        </w:r>
        <w:r w:rsidR="00FB71DB" w:rsidRPr="003737F1">
          <w:rPr>
            <w:rFonts w:ascii="Times New Roman" w:hAnsi="Times New Roman"/>
            <w:bCs/>
            <w:sz w:val="24"/>
            <w:szCs w:val="24"/>
          </w:rPr>
          <w:fldChar w:fldCharType="begin">
            <w:fldData xml:space="preserve">PEVuZE5vdGU+PENpdGU+PEF1dGhvcj5ZYW5nPC9BdXRob3I+PFllYXI+MjAyMjwvWWVhcj48UmVj
TnVtPjUzOTU8L1JlY051bT48RGlzcGxheVRleHQ+PHN0eWxlIGZhY2U9InN1cGVyc2NyaXB0Ij4x
Ny0yMDwvc3R5bGU+PC9EaXNwbGF5VGV4dD48cmVjb3JkPjxyZWMtbnVtYmVyPjUzOTU8L3JlYy1u
dW1iZXI+PGZvcmVpZ24ta2V5cz48a2V5IGFwcD0iRU4iIGRiLWlkPSJkdnRleHgwdzMyczIyNWVk
ZTI3cGV0ejdwNTk1OWV4ZHhhZmUiIHRpbWVzdGFtcD0iMTY3Njk0MTUzOCI+NTM5NTwva2V5Pjwv
Zm9yZWlnbi1rZXlzPjxyZWYtdHlwZSBuYW1lPSJKb3VybmFsIEFydGljbGUiPjE3PC9yZWYtdHlw
ZT48Y29udHJpYnV0b3JzPjxhdXRob3JzPjxhdXRob3I+WWFuZywgWi4gWC48L2F1dGhvcj48YXV0
aG9yPkhlLCBZLiBMLjwvYXV0aG9yPjxhdXRob3I+TWEsIFkuIEMuPC9hdXRob3I+PGF1dGhvcj5M
aSwgTC48L2F1dGhvcj48YXV0aG9yPldhbmcsIFkuIFAuPC9hdXRob3I+PC9hdXRob3JzPjwvY29u
dHJpYnV0b3JzPjxhdXRoLWFkZHJlc3M+UmVubWluIFVuaXYgQ2hpbmEsIERlcHQgQ2hlbSwgS2V5
IExhYiBBZHYgTGlnaHQgQ29udmVycyBNYXQgJmFtcDsgQmlvcGhvdG9uLCBCZWlqaW5nIDEwMDg3
MiwgUGVvcGxlcyBSIENoaW5hJiN4RDtIb3NwIFJlbm1pbiBVbml2IENoaW5hLCBEZXB0IFVsdHJh
c29ub2csIEJlaWppbmcgMTAwODcyLCBQZW9wbGVzIFIgQ2hpbmE8L2F1dGgtYWRkcmVzcz48dGl0
bGVzPjx0aXRsZT5BIFJldmVyc2libGUgQWRoZXNpdmUgSHlkcm9nZWwgVGFwZTwvdGl0bGU+PHNl
Y29uZGFyeS10aXRsZT5BZHZhbmNlZCBGdW5jdGlvbmFsIE1hdGVyaWFsczwvc2Vjb25kYXJ5LXRp
dGxlPjxhbHQtdGl0bGU+QWR2IEZ1bmN0IE1hdGVyPC9hbHQtdGl0bGU+PC90aXRsZXM+PHBlcmlv
ZGljYWw+PGZ1bGwtdGl0bGU+QWR2YW5jZWQgRnVuY3Rpb25hbCBNYXRlcmlhbHM8L2Z1bGwtdGl0
bGU+PC9wZXJpb2RpY2FsPjxrZXl3b3Jkcz48a2V5d29yZD5oeWRyb2dlbCBjb2F0aW5nczwva2V5
d29yZD48a2V5d29yZD5ubyByZXNpZHVlczwva2V5d29yZD48a2V5d29yZD5yZXZlcnNpYmxlIGFk
aGVzaW9uPC9rZXl3b3JkPjxrZXl3b3JkPnNjYWxhYmlsaXR5PC9rZXl3b3JkPjxrZXl3b3JkPmNl
bGx1bG9zZTwva2V5d29yZD48a2V5d29yZD5wb2x5bWVyczwva2V5d29yZD48a2V5d29yZD5mcmFj
dHVyZTwva2V5d29yZD48L2tleXdvcmRzPjxkYXRlcz48eWVhcj4yMDIyPC95ZWFyPjxwdWItZGF0
ZXM+PGRhdGU+RGVjIDI5PC9kYXRlPjwvcHViLWRhdGVzPjwvZGF0ZXM+PGlzYm4+MTYxNi0zMDF4
PC9pc2JuPjxhY2Nlc3Npb24tbnVtPldPUzowMDA5MDU2MzE5MDAwMDE8L2FjY2Vzc2lvbi1udW0+
PHVybHM+PHJlbGF0ZWQtdXJscz48dXJsPjxzdHlsZSBmYWNlPSJ1bmRlcmxpbmUiIGZvbnQ9ImRl
ZmF1bHQiIHNpemU9IjEwMCUiPiZsdDtHbyB0byBJU0kmZ3Q7Oi8vV09TOjAwMDkwNTYzMTkwMDAw
MTwvc3R5bGU+PC91cmw+PC9yZWxhdGVkLXVybHM+PC91cmxzPjxlbGVjdHJvbmljLXJlc291cmNl
LW51bT4xMC4xMDAyL2FkZm0uMjAyMjEzMTUwPC9lbGVjdHJvbmljLXJlc291cmNlLW51bT48bGFu
Z3VhZ2U+RW5nbGlzaDwvbGFuZ3VhZ2U+PC9yZWNvcmQ+PC9DaXRlPjxDaXRlPjxBdXRob3I+SHU8
L0F1dGhvcj48WWVhcj4yMDIzPC9ZZWFyPjxSZWNOdW0+NTM5NDwvUmVjTnVtPjxyZWNvcmQ+PHJl
Yy1udW1iZXI+NTM5NDwvcmVjLW51bWJlcj48Zm9yZWlnbi1rZXlzPjxrZXkgYXBwPSJFTiIgZGIt
aWQ9ImR2dGV4eDB3MzJzMjI1ZWRlMjdwZXR6N3A1OTU5ZXhkeGFmZSIgdGltZXN0YW1wPSIxNjc2
OTQxNDg2Ij41Mzk0PC9rZXk+PC9mb3JlaWduLWtleXM+PHJlZi10eXBlIG5hbWU9IkpvdXJuYWwg
QXJ0aWNsZSI+MTc8L3JlZi10eXBlPjxjb250cmlidXRvcnM+PGF1dGhvcnM+PGF1dGhvcj5IdSwg
WS48L2F1dGhvcj48YXV0aG9yPkppYSwgWS48L2F1dGhvcj48YXV0aG9yPldhbmcsIFMuPC9hdXRo
b3I+PGF1dGhvcj5NYSwgWS48L2F1dGhvcj48YXV0aG9yPkh1YW5nLCBHLjwvYXV0aG9yPjxhdXRo
b3I+RGluZywgVC48L2F1dGhvcj48YXV0aG9yPkZlbmcsIEQuPC9hdXRob3I+PGF1dGhvcj5HZW5p
biwgRy4gTS48L2F1dGhvcj48YXV0aG9yPldlaSwgWi48L2F1dGhvcj48YXV0aG9yPlh1LCBGLjwv
YXV0aG9yPjwvYXV0aG9ycz48L2NvbnRyaWJ1dG9ycz48YXV0aC1hZGRyZXNzPlRoZSBLZXkgTGFi
b3JhdG9yeSBvZiBCaW9tZWRpY2FsIEluZm9ybWF0aW9uIEVuZ2luZWVyaW5nIG9mIE1pbmlzdHJ5
IG9mIEVkdWNhdGlvbiwgWGkmYXBvczthbiBKaWFvdG9uZyBVbml2ZXJzaXR5LCBYaSZhcG9zO2Fu
LCA3MTAwNDksIFAuIFIuIENoaW5hLiYjeEQ7QmlvaW5zcGlyZWQgRW5naW5lZXJpbmcgYW5kIEJp
b21lY2hhbmljcyBDZW50ZXIgKEJFQkMpLCBYaSZhcG9zO2FuIEppYW90b25nIFVuaXZlcnNpdHks
IFhpJmFwb3M7YW4sIDcxMDA0OSwgUC4gUi4gQ2hpbmEuJiN4RDtTY2hvb2wgb2YgU2FmZXR5IFNj
aWVuY2UgYW5kIEVuZ2luZWVyaW5nLCBYaSZhcG9zO2FuIFVuaXZlcnNpdHkgb2YgU2NpZW5jZSBh
bmQgVGVjaG5vbG9neSwgWGkmYXBvczthbiwgNzEwMDU0LCBQLiBSLiBDaGluYS4mI3hEO0RlcGFy
dG1lbnQgb2YgRW5naW5lZXJpbmcgTWVjaGFuaWNzLCBTY2hvb2wgb2YgQ2l2aWwgRW5naW5lZXJp
bmcsIFd1aGFuIFVuaXZlcnNpdHksIFd1aGFuLCA0MzAwNzIsIFAuIFIuIENoaW5hLiYjeEQ7WGlq
aW5nIE9ydGhvcGFlZGljcyBIb3NwaXRhbCwgRm91cnRoIE1pbGl0YXJ5IE1lZGljYWwgVW5pdmVy
c2l0eSwgWGkmYXBvczthbiwgNzEwMDMyLCBQLiBSLiBDaGluYS4mI3hEO0RlcGFydG1lbnQgb2Yg
TmV1cm9zdXJnZXJ5LCBUYW5nZHUgSG9zcGl0YWwsIFRoZSBGb3VydGggTWlsaXRhcnkgTWVkaWNh
bCBVbml2ZXJzaXR5LCBYaSZhcG9zO2FuLCA3MTAwMzgsIFAuIFIuIENoaW5hLiYjeEQ7RGVwYXJ0
bWVudCBvZiBNZWNoYW5pY2FsIEVuZ2luZWVyaW5nICZhbXA7IE1hdGVyaWFscyBTY2llbmNlLCBX
YXNoaW5ndG9uIFVuaXZlcnNpdHkgaW4gU3QuIExvdWlzLCBTdC4gTG91aXMsIE1PLCA2MzEzMCwg
VVNBLiYjeEQ7TlNGIFNjaWVuY2UgYW5kIFRlY2hub2xvZ3kgQ2VudGVyIGZvciBFbmdpbmVlcmlu
ZyBNZWNoYW5vYmlvbG9neSwgV2FzaGluZ3RvbiBVbml2ZXJzaXR5IGluIFN0LiBMb3VpcywgU3Qu
IExvdWlzLCBNTywgNjMxMzAsIFVTQS4mI3hEO0RlcGFydG1lbnQgb2YgTmV1cm9sb2dpY2FsIFN1
cmdlcnksIFdhc2hpbmd0b24gVW5pdmVyc2l0eSBTY2hvb2wgb2YgTWVkaWNpbmUsIFN0LiBMb3Vp
cywgTU8sIDYzMTMwLCBVU0EuPC9hdXRoLWFkZHJlc3M+PHRpdGxlcz48dGl0bGU+QW4gRUNNLU1p
bWlja2luZywgSW5qZWN0YWJsZSwgVmlzY29lbGFzdGljIEh5ZHJvZ2VsIGZvciBUcmVhdG1lbnQg
b2YgQnJhaW4gTGVzaW9uczwvdGl0bGU+PHNlY29uZGFyeS10aXRsZT5BZHYgSGVhbHRoYyBNYXRl
cjwvc2Vjb25kYXJ5LXRpdGxlPjwvdGl0bGVzPjxwZXJpb2RpY2FsPjxmdWxsLXRpdGxlPkFkdiBI
ZWFsdGhjIE1hdGVyPC9mdWxsLXRpdGxlPjxhYmJyLTE+QWR2YW5jZWQgaGVhbHRoY2FyZSBtYXRl
cmlhbHM8L2FiYnItMT48L3BlcmlvZGljYWw+PHBhZ2VzPmUyMjAxNTk0PC9wYWdlcz48dm9sdW1l
PjEyPC92b2x1bWU+PG51bWJlcj4xPC9udW1iZXI+PGVkaXRpb24+MjAyMjEyMDQ8L2VkaXRpb24+
PGtleXdvcmRzPjxrZXl3b3JkPk1pY2U8L2tleXdvcmQ+PGtleXdvcmQ+SHVtYW5zPC9rZXl3b3Jk
PjxrZXl3b3JkPkFuaW1hbHM8L2tleXdvcmQ+PGtleXdvcmQ+Kkh5ZHJvZ2Vscy9waGFybWFjb2xv
Z3kvY2hlbWlzdHJ5PC9rZXl3b3JkPjxrZXl3b3JkPipXb3VuZCBIZWFsaW5nPC9rZXl3b3JkPjxr
ZXl3b3JkPkh5YWx1cm9uaWMgQWNpZC9waGFybWFjb2xvZ3kvY2hlbWlzdHJ5PC9rZXl3b3JkPjxr
ZXl3b3JkPkJyYWluPC9rZXl3b3JkPjxrZXl3b3JkPkV4dHJhY2VsbHVsYXIgTWF0cml4PC9rZXl3
b3JkPjxrZXl3b3JkPmluamVjdGFibGUgaHlkcm9nZWxzPC9rZXl3b3JkPjxrZXl3b3JkPm1lY2hh
bmljYWwgbWljcm9lbnZpcm9ubWVudHM8L2tleXdvcmQ+PGtleXdvcmQ+bmV1cmFsIHJlZ2VuZXJh
dGlvbjwva2V5d29yZD48a2V5d29yZD52aXNjb2VsYXN0aWNpdHk8L2tleXdvcmQ+PC9rZXl3b3Jk
cz48ZGF0ZXM+PHllYXI+MjAyMzwveWVhcj48cHViLWRhdGVzPjxkYXRlPkphbjwvZGF0ZT48L3B1
Yi1kYXRlcz48L2RhdGVzPjxpc2JuPjIxOTItMjY1OSAoRWxlY3Ryb25pYykmI3hEOzIxOTItMjY0
MCAoTGlua2luZyk8L2lzYm4+PGFjY2Vzc2lvbi1udW0+MzYzOTg1MzY8L2FjY2Vzc2lvbi1udW0+
PHVybHM+PHJlbGF0ZWQtdXJscz48dXJsPmh0dHBzOi8vd3d3Lm5jYmkubmxtLm5paC5nb3YvcHVi
bWVkLzM2Mzk4NTM2PC91cmw+PC9yZWxhdGVkLXVybHM+PC91cmxzPjxlbGVjdHJvbmljLXJlc291
cmNlLW51bT4xMC4xMDAyL2FkaG0uMjAyMjAxNTk0PC9lbGVjdHJvbmljLXJlc291cmNlLW51bT48
cmVtb3RlLWRhdGFiYXNlLW5hbWU+TWVkbGluZTwvcmVtb3RlLWRhdGFiYXNlLW5hbWU+PHJlbW90
ZS1kYXRhYmFzZS1wcm92aWRlcj5OTE08L3JlbW90ZS1kYXRhYmFzZS1wcm92aWRlcj48L3JlY29y
ZD48L0NpdGU+PENpdGU+PEF1dGhvcj5aaG91PC9BdXRob3I+PFllYXI+MjAyMTwvWWVhcj48UmVj
TnVtPjUzOTM8L1JlY051bT48cmVjb3JkPjxyZWMtbnVtYmVyPjUzOTM8L3JlYy1udW1iZXI+PGZv
cmVpZ24ta2V5cz48a2V5IGFwcD0iRU4iIGRiLWlkPSJkdnRleHgwdzMyczIyNWVkZTI3cGV0ejdw
NTk1OWV4ZHhhZmUiIHRpbWVzdGFtcD0iMTY3Njk0MTQ0MiI+NTM5Mzwva2V5PjwvZm9yZWlnbi1r
ZXlzPjxyZWYtdHlwZSBuYW1lPSJKb3VybmFsIEFydGljbGUiPjE3PC9yZWYtdHlwZT48Y29udHJp
YnV0b3JzPjxhdXRob3JzPjxhdXRob3I+WmhvdSwgTC48L2F1dGhvcj48YXV0aG9yPkRhaSwgQy48
L2F1dGhvcj48YXV0aG9yPkZhbiwgTC48L2F1dGhvcj48YXV0aG9yPkppYW5nLCBZLiBILjwvYXV0
aG9yPjxhdXRob3I+TGl1LCBDLjwvYXV0aG9yPjxhdXRob3I+WmhvdSwgWi4gTi48L2F1dGhvcj48
YXV0aG9yPkd1YW4sIFAuIEYuPC9hdXRob3I+PGF1dGhvcj5UaWFuLCBZLjwvYXV0aG9yPjxhdXRo
b3I+WGluZywgSi48L2F1dGhvcj48YXV0aG9yPkxpLCBYLiBKLjwvYXV0aG9yPjxhdXRob3I+THVv
LCBZLiBBLjwvYXV0aG9yPjxhdXRob3I+WXUsIFAuPC9hdXRob3I+PGF1dGhvcj5OaW5nLCBDLiBZ
LjwvYXV0aG9yPjxhdXRob3I+VGFuLCBHLiBYLjwvYXV0aG9yPjwvYXV0aG9ycz48L2NvbnRyaWJ1
dG9ycz48YXV0aC1hZGRyZXNzPkd1YW5nZG9uZyBVbml2IFRlY2hub2wsIFNjaCBDaGVtIEVuZ24g
JmFtcDsgTGlnaHQgSW5kLCBHdWFuZ3pob3UgNTEwMDA2LCBQZW9wbGVzIFIgQ2hpbmEmI3hEO1Nv
dXRoIENoaW5hIFVuaXYgVGVjaG5vbCwgTmF0bCBFbmduIFJlcyBDdHIgVGlzc3VlIFJlc3RvcmF0
ICZhbXA7IFJlY29uc3RydWN0LCBTY2ggTWF0IFNjaSAmYW1wOyBFbmduLCBHdWFuZ3pob3UgNTEw
NjQxLCBQZW9wbGVzIFIgQ2hpbmEmI3hEO1NVTlkgU3RvbnkgQnJvb2ssIENvbGwgQXJ0cyAmYW1w
OyBTY2ksIFN0b255IEJyb29rLCBOWSAxMTc5NCBVU0EmI3hEO1poZWppYW5nIFVuaXYsIERlcHQg
U3BpbmUgU3VyZywgSG9zcCAxLCBIYW5nemhvdSAzMTAwMDMsIFBlb3BsZXMgUiBDaGluYSYjeEQ7
U3VuIFlhdCBTZW4gVW5pdiwgRGVwdCBTcGluZSBTdXJnLCBBZmZpbGlhdGVkIEhvc3AgMywgR3Vh
bmd6aG91IDUxMDYzMCwgUGVvcGxlcyBSIENoaW5hPC9hdXRoLWFkZHJlc3M+PHRpdGxlcz48dGl0
bGU+SW5qZWN0YWJsZSBTZWxmLUhlYWxpbmcgTmF0dXJhbCBCaW9wb2x5bWVyLUJhc2VkIEh5ZHJv
Z2VsIEFkaGVzaXZlIHdpdGggVGhlcm1vcmVzcG9uc2l2ZSBSZXZlcnNpYmxlIEFkaGVzaW9uIGZv
ciBNaW5pbWFsbHkgSW52YXNpdmUgU3VyZ2VyeTwvdGl0bGU+PHNlY29uZGFyeS10aXRsZT5BZHZh
bmNlZCBGdW5jdGlvbmFsIE1hdGVyaWFsczwvc2Vjb25kYXJ5LXRpdGxlPjxhbHQtdGl0bGU+QWR2
IEZ1bmN0IE1hdGVyPC9hbHQtdGl0bGU+PC90aXRsZXM+PHBlcmlvZGljYWw+PGZ1bGwtdGl0bGU+
QWR2YW5jZWQgRnVuY3Rpb25hbCBNYXRlcmlhbHM8L2Z1bGwtdGl0bGU+PC9wZXJpb2RpY2FsPjx2
b2x1bWU+MzE8L3ZvbHVtZT48bnVtYmVyPjE0PC9udW1iZXI+PGtleXdvcmRzPjxrZXl3b3JkPmh5
ZHJvZ2Vsczwva2V5d29yZD48a2V5d29yZD5taW5pbWFsbHkgaW52YXNpdmUgc3VyZ2ljYWwgYXBw
bGljYXRpb25zPC9rZXl3b3JkPjxrZXl3b3JkPnJldmVyc2libGUgYWRoZXNpb248L2tleXdvcmQ+
PGtleXdvcmQ+dGhlcm1vcmVzcG9uc2l2ZSBwb2x5bWVyczwva2V5d29yZD48a2V5d29yZD50aXNz
dWUgc2VhbGFudHM8L2tleXdvcmQ+PC9rZXl3b3Jkcz48ZGF0ZXM+PHllYXI+MjAyMTwveWVhcj48
cHViLWRhdGVzPjxkYXRlPkFwcjwvZGF0ZT48L3B1Yi1kYXRlcz48L2RhdGVzPjxpc2JuPjE2MTYt
MzAxeDwvaXNibj48YWNjZXNzaW9uLW51bT5XT1M6MDAwNjA4OTIzMjAwMDAxPC9hY2Nlc3Npb24t
bnVtPjx1cmxzPjxyZWxhdGVkLXVybHM+PHVybD48c3R5bGUgZmFjZT0idW5kZXJsaW5lIiBmb250
PSJkZWZhdWx0IiBzaXplPSIxMDAlIj4mbHQ7R28gdG8gSVNJJmd0OzovL1dPUzowMDA2MDg5MjMy
MDAwMDE8L3N0eWxlPjwvdXJsPjwvcmVsYXRlZC11cmxzPjwvdXJscz48ZWxlY3Ryb25pYy1yZXNv
dXJjZS1udW0+QVJUTiAyMDA3NDU3JiN4RDsxMC4xMDAyL2FkZm0uMjAyMDA3NDU3PC9lbGVjdHJv
bmljLXJlc291cmNlLW51bT48bGFuZ3VhZ2U+RW5nbGlzaDwvbGFuZ3VhZ2U+PC9yZWNvcmQ+PC9D
aXRlPjxDaXRlPjxBdXRob3I+TXVub3ogVGFib2FkYTwvQXV0aG9yPjxZZWFyPjIwMjI8L1llYXI+
PFJlY051bT41Mzc1PC9SZWNOdW0+PHJlY29yZD48cmVjLW51bWJlcj41Mzc1PC9yZWMtbnVtYmVy
Pjxmb3JlaWduLWtleXM+PGtleSBhcHA9IkVOIiBkYi1pZD0iZHZ0ZXh4MHczMnMyMjVlZGUyN3Bl
dHo3cDU5NTlleGR4YWZlIiB0aW1lc3RhbXA9IjE2NzY4NTUyMTAiPjUzNzU8L2tleT48L2ZvcmVp
Z24ta2V5cz48cmVmLXR5cGUgbmFtZT0iSm91cm5hbCBBcnRpY2xlIj4xNzwvcmVmLXR5cGU+PGNv
bnRyaWJ1dG9ycz48YXV0aG9ycz48YXV0aG9yPk11bm96IFRhYm9hZGEsIEcuPC9hdXRob3I+PGF1
dGhvcj5Eb3N0YSwgUC48L2F1dGhvcj48YXV0aG9yPkVkZWxtYW4sIEUuIFIuPC9hdXRob3I+PGF1
dGhvcj5BcnR6aSwgTi48L2F1dGhvcj48L2F1dGhvcnM+PC9jb250cmlidXRvcnM+PGF1dGgtYWRk
cmVzcz5CaW9EZXZlayBJbmMuLCBDYW1icmlkZ2UsIE1BLCAwMjEzOSwgVVNBLiYjeEQ7SW5zdGl0
dXQgUXVpbWljIGRlIFNhcnJpYSwgVW5pdmVyaXRhdCBSYW1vbiBMbHVsbCwgQmFyY2Vsb25hLCAw
ODAxNywgU3BhaW4uJiN4RDtJbnN0aXR1dGUgZm9yIE1lZGljYWwgRW5naW5lZXJpbmcgYW5kIFNj
aWVuY2UsIE1hc3NhY2h1c2V0dHMgSW5zdGl0dXRlIG9mIFRlY2hub2xvZ3ksIENhbWJyaWRnZSwg
TUEsIDAyMTM5LCBVU0EuJiN4RDtEZXBhcnRtZW50IG9mIE1lZGljaW5lLCBEaXZpc2lvbiBvZiBF
bmdpbmVlcmluZyBpbiBNZWRpY2luZSwgQnJpZ2hhbSBhbmQgV29tZW4mYXBvcztzIEhvc3BpdGFs
LCBIYXJ2YXJkIE1lZGljYWwgU2Nob29sLCBCb3N0b24sIE1BLCAwMjExNSwgVVNBLiYjeEQ7V3lz
cyBJbnN0aXR1dGUgZm9yIEJpb2xvZ2ljYWxseSBJbnNwaXJlZCBFbmdpbmVlcmluZywgSGFydmFy
ZCBVbml2ZXJzaXR5LCBCb3N0b24sIE1BLCAwMjExNSwgVVNBLiYjeEQ7RGVwYXJ0bWVudCBvZiBN
ZWRpY2luZSwgQ2FyZGlvdmFzY3VsYXIgRGl2aXNpb24sIEJyaWdoYW0gYW5kIFdvbWVuJmFwb3M7
cyBIb3NwaXRhbCwgSGFydmFyZCBNZWRpY2FsIFNjaG9vbCwgQm9zdG9uLCBNQSwgMDIxMTUsIFVT
QS48L2F1dGgtYWRkcmVzcz48dGl0bGVzPjx0aXRsZT5TcHJheWFibGUgSHlkcm9nZWwgZm9yIElu
c3RhbnQgU2VhbGluZyBvZiBWYXNjdWxhciBBbmFzdG9tb3NpczwvdGl0bGU+PHNlY29uZGFyeS10
aXRsZT5BZHYgTWF0ZXI8L3NlY29uZGFyeS10aXRsZT48L3RpdGxlcz48cGVyaW9kaWNhbD48ZnVs
bC10aXRsZT5BZHZhbmNlZCBNYXRlcmlhbHM8L2Z1bGwtdGl0bGU+PGFiYnItMT5BZHYgTWF0ZXI8
L2FiYnItMT48L3BlcmlvZGljYWw+PHBhZ2VzPmUyMjAzMDg3PC9wYWdlcz48dm9sdW1lPjM0PC92
b2x1bWU+PG51bWJlcj40MzwvbnVtYmVyPjxlZGl0aW9uPjIwMjIxMDAzPC9lZGl0aW9uPjxrZXl3
b3Jkcz48a2V5d29yZD5SYWJiaXRzPC9rZXl3b3JkPjxrZXl3b3JkPkd1aW5lYSBQaWdzPC9rZXl3
b3JkPjxrZXl3b3JkPkFuaW1hbHM8L2tleXdvcmQ+PGtleXdvcmQ+SHlkcm9nZWxzL2NoZW1pc3Ry
eTwva2V5d29yZD48a2V5d29yZD5GaWJyaW4gVGlzc3VlIEFkaGVzaXZlPC9rZXl3b3JkPjxrZXl3
b3JkPipUaXNzdWUgQWRoZXNpdmVzL2NoZW1pc3RyeTwva2V5d29yZD48a2V5d29yZD5NYXRlcmlh
bHMgVGVzdGluZzwva2V5d29yZD48a2V5d29yZD5EZXh0cmFuczwva2V5d29yZD48a2V5d29yZD4q
RGVuZHJpbWVyczwva2V5d29yZD48a2V5d29yZD5OZXV0cmFsIFJlZDwva2V5d29yZD48a2V5d29y
ZD5BbGdpbmF0ZXMvY2hlbWlzdHJ5PC9rZXl3b3JkPjxrZXl3b3JkPkJpb2NvbXBhdGlibGUgTWF0
ZXJpYWxzL3BoYXJtYWNvbG9neS90aGVyYXBldXRpYyB1c2U8L2tleXdvcmQ+PGtleXdvcmQ+QW5h
c3RvbW9zaXMsIFN1cmdpY2FsPC9rZXl3b3JkPjxrZXl3b3JkPmFkaGVzaXZlIGh5ZHJvZ2Vsczwv
a2V5d29yZD48a2V5d29yZD5zdXJnaWNhbCBzZWFsYW50czwva2V5d29yZD48a2V5d29yZD50cmFu
c2xhdGlvbmFsIHJlc2VhcmNoPC9rZXl3b3JkPjwva2V5d29yZHM+PGRhdGVzPjx5ZWFyPjIwMjI8
L3llYXI+PHB1Yi1kYXRlcz48ZGF0ZT5PY3Q8L2RhdGU+PC9wdWItZGF0ZXM+PC9kYXRlcz48aXNi
bj4xNTIxLTQwOTUgKEVsZWN0cm9uaWMpJiN4RDswOTM1LTk2NDggKExpbmtpbmcpPC9pc2JuPjxh
Y2Nlc3Npb24tbnVtPjM2MDI5MTcyPC9hY2Nlc3Npb24tbnVtPjx1cmxzPjxyZWxhdGVkLXVybHM+
PHVybD5odHRwczovL3d3dy5uY2JpLm5sbS5uaWguZ292L3B1Ym1lZC8zNjAyOTE3MjwvdXJsPjwv
cmVsYXRlZC11cmxzPjwvdXJscz48ZWxlY3Ryb25pYy1yZXNvdXJjZS1udW0+MTAuMTAwMi9hZG1h
LjIwMjIwMzA4NzwvZWxlY3Ryb25pYy1yZXNvdXJjZS1udW0+PHJlbW90ZS1kYXRhYmFzZS1uYW1l
Pk1lZGxpbmU8L3JlbW90ZS1kYXRhYmFzZS1uYW1lPjxyZW1vdGUtZGF0YWJhc2UtcHJvdmlkZXI+
TkxNPC9yZW1vdGUtZGF0YWJhc2UtcHJvdmlkZXI+PC9yZWNvcmQ+PC9DaXRlPjwvRW5kTm90ZT4A
</w:fldData>
          </w:fldChar>
        </w:r>
        <w:r w:rsidR="00FB71DB" w:rsidRPr="003737F1">
          <w:rPr>
            <w:rFonts w:ascii="Times New Roman" w:hAnsi="Times New Roman"/>
            <w:bCs/>
            <w:sz w:val="24"/>
            <w:szCs w:val="24"/>
          </w:rPr>
          <w:instrText xml:space="preserve"> ADDIN EN.CITE.DATA </w:instrText>
        </w:r>
        <w:r w:rsidR="00FB71DB" w:rsidRPr="003737F1">
          <w:rPr>
            <w:rFonts w:ascii="Times New Roman" w:hAnsi="Times New Roman"/>
            <w:bCs/>
            <w:sz w:val="24"/>
            <w:szCs w:val="24"/>
          </w:rPr>
        </w:r>
        <w:r w:rsidR="00FB71DB" w:rsidRPr="003737F1">
          <w:rPr>
            <w:rFonts w:ascii="Times New Roman" w:hAnsi="Times New Roman"/>
            <w:bCs/>
            <w:sz w:val="24"/>
            <w:szCs w:val="24"/>
          </w:rPr>
          <w:fldChar w:fldCharType="end"/>
        </w:r>
        <w:r w:rsidR="00FB71DB" w:rsidRPr="003737F1">
          <w:rPr>
            <w:rFonts w:ascii="Times New Roman" w:hAnsi="Times New Roman"/>
            <w:bCs/>
            <w:sz w:val="24"/>
            <w:szCs w:val="24"/>
          </w:rPr>
        </w:r>
        <w:r w:rsidR="00FB71DB" w:rsidRPr="003737F1">
          <w:rPr>
            <w:rFonts w:ascii="Times New Roman" w:hAnsi="Times New Roman"/>
            <w:bCs/>
            <w:sz w:val="24"/>
            <w:szCs w:val="24"/>
          </w:rPr>
          <w:fldChar w:fldCharType="separate"/>
        </w:r>
        <w:r w:rsidR="00FB71DB" w:rsidRPr="003737F1">
          <w:rPr>
            <w:rFonts w:ascii="Times New Roman" w:hAnsi="Times New Roman"/>
            <w:bCs/>
            <w:noProof/>
            <w:sz w:val="24"/>
            <w:szCs w:val="24"/>
            <w:vertAlign w:val="superscript"/>
          </w:rPr>
          <w:t>17-20</w:t>
        </w:r>
        <w:r w:rsidR="00FB71DB" w:rsidRPr="003737F1">
          <w:rPr>
            <w:rFonts w:ascii="Times New Roman" w:hAnsi="Times New Roman"/>
            <w:bCs/>
            <w:sz w:val="24"/>
            <w:szCs w:val="24"/>
          </w:rPr>
          <w:fldChar w:fldCharType="end"/>
        </w:r>
      </w:hyperlink>
      <w:r w:rsidR="008A4E1E" w:rsidRPr="003737F1">
        <w:rPr>
          <w:rFonts w:ascii="Times New Roman" w:hAnsi="Times New Roman"/>
          <w:bCs/>
          <w:sz w:val="24"/>
          <w:szCs w:val="24"/>
        </w:rPr>
        <w:t>, and (meth)acrylate polymers</w:t>
      </w:r>
      <w:r w:rsidR="002506E4" w:rsidRPr="003737F1">
        <w:rPr>
          <w:rFonts w:ascii="Times New Roman" w:hAnsi="Times New Roman"/>
          <w:bCs/>
          <w:sz w:val="24"/>
          <w:szCs w:val="24"/>
        </w:rPr>
        <w:fldChar w:fldCharType="begin">
          <w:fldData xml:space="preserve">PEVuZE5vdGU+PENpdGU+PEF1dGhvcj5CaWFuPC9BdXRob3I+PFllYXI+MjAyMjwvWWVhcj48UmVj
TnVtPjUzODc8L1JlY051bT48RGlzcGxheVRleHQ+PHN0eWxlIGZhY2U9InN1cGVyc2NyaXB0Ij4y
MSwyMjwvc3R5bGU+PC9EaXNwbGF5VGV4dD48cmVjb3JkPjxyZWMtbnVtYmVyPjUzODc8L3JlYy1u
dW1iZXI+PGZvcmVpZ24ta2V5cz48a2V5IGFwcD0iRU4iIGRiLWlkPSJkdnRleHgwdzMyczIyNWVk
ZTI3cGV0ejdwNTk1OWV4ZHhhZmUiIHRpbWVzdGFtcD0iMTY3Njk0MDc1NiI+NTM4Nzwva2V5Pjwv
Zm9yZWlnbi1rZXlzPjxyZWYtdHlwZSBuYW1lPSJKb3VybmFsIEFydGljbGUiPjE3PC9yZWYtdHlw
ZT48Y29udHJpYnV0b3JzPjxhdXRob3JzPjxhdXRob3I+QmlhbiwgUy4gUS48L2F1dGhvcj48YXV0
aG9yPkhhbywgTC4gWi48L2F1dGhvcj48YXV0aG9yPlFpdSwgWC48L2F1dGhvcj48YXV0aG9yPld1
LCBKLjwvYXV0aG9yPjxhdXRob3I+Q2hhbmcsIEguPC9hdXRob3I+PGF1dGhvcj5LdWFuZywgRy4g
TS48L2F1dGhvcj48YXV0aG9yPlpoYW5nLCBTLjwvYXV0aG9yPjxhdXRob3I+SHUsIFguIEguPC9h
dXRob3I+PGF1dGhvcj5EYWksIFkuIEsuPC9hdXRob3I+PGF1dGhvcj5aaG91LCBaLiBZLjwvYXV0
aG9yPjxhdXRob3I+SHVhbmcsIEYuIEwuPC9hdXRob3I+PGF1dGhvcj5MaXUsIEMuPC9hdXRob3I+
PGF1dGhvcj5ab3UsIFguIE4uPC9hdXRob3I+PGF1dGhvcj5MaXUsIFcuIEcuPC9hdXRob3I+PGF1
dGhvcj5MdSwgVy4gVy48L2F1dGhvcj48YXV0aG9yPlBhbiwgSC4gQi48L2F1dGhvcj48YXV0aG9y
PlpoYW8sIFguIEwuPC9hdXRob3I+PC9hdXRob3JzPjwvY29udHJpYnV0b3JzPjxhdXRoLWFkZHJl
c3M+Q2hpbmVzZSBBY2FkIFNjaSwgU2hlbnpoZW4gSW5zdCBBZHYgVGVjaG5vbCwgSW5zdCBCaW9t
ZWQgJmFtcDsgQmlvdGVjaG5vbCwgUmVzIEN0ciBIdW1hbiBUaXNzdWUgJmFtcDsgT3JnYW5zIERl
Z2VuZXJhdCwgU2hlbnpoZW4gNTE4MDU1LCBQZW9wbGVzIFIgQ2hpbmEmI3hEO1VuaXYgSG9uZyBL
b25nLCBTaGVuemhlbiBIb3NwLCBEZXB0IE9ydGhvcGFlZCAmYW1wOyBUcmF1bWF0b2wsIFNoZW56
aGVuIEtleSBMYWIgSW5ub3ZhdCBUZWNobm9sIE9ydGhvcGFlZCBUcmF1bWEsIFNoZW56aGVuIDUx
ODA0OCwgUGVvcGxlcyBSIENoaW5hJiN4RDtVbml2IENoaW5lc2UgQWNhZCBTY2ksIEJlaWppbmcg
MTAwMDQ5LCBQZW9wbGVzIFIgQ2hpbmEmI3hEO1NvdXRoZXJuIE1lZCBVbml2LCBOYW5mYW5nIEhv
c3AsIERlcHQgT3J0aG9wZWQsIEd1YW5nemhvdSA1MTA1MTUsIFBlb3BsZXMgUiBDaGluYSYjeEQ7
QmVpamluZyBKaXNodWl0YW4gSG9zcCwgRGVwdCBCdXJucyAmYW1wOyBQbGFzdCBTdXJnLCBCZWlq
aW5nIDEwMDAzNSwgUGVvcGxlcyBSIENoaW5hJiN4RDtDaGluZXNlIEFjYWQgU2NpLCBTdXpob3Ug
SW5zdCBCaW9tZWQgRW5nbiAmYW1wOyBUZWNobm9sLCBTdXpob3UgMjE1MTYzLCBQZW9wbGVzIFIg
Q2hpbmEmI3hEO1N1biBZYXQgU2VuIFVuaXYsIEFmZmlsaWF0ZWQgSG9zcCAxLCBHdWFuZ2Rvbmcg
UHJvdiBLZXkgTGFiIE9ydGhvcGFlZCAmYW1wOyBUcmF1bWF0b2wsIERlcHQgU3BpbmUgU3VyZyxJ
bnN0IE9ydGhvcGFlZCBSZXMsIEd1YW5nemhvdSA1MTAwODAsIFBlb3BsZXMgUiBDaGluYSYjeEQ7
VGlhbmppbiBVbml2LCBTY2ggTWF0IFNjaSAmYW1wOyBFbmduLCBUaWFuamluIEtleSBMYWIgQ29t
cG9zaXRlICZhbXA7IEZ1bmN0IE1hdCwgVGlhbmppbiAzMDAwNzIsIFBlb3BsZXMgUiBDaGluYSYj
eEQ7VW5pdiBIb25nIEtvbmcsIExpIEthIFNoaW5nIEZhYyBNZWQsIERlcHQgT3J0aG9wYWVkICZh
bXA7IFRyYXVtYXRvbCwgSG9uZyBLb25nIDk5OTA3NywgUGVvcGxlcyBSIENoaW5hPC9hdXRoLWFk
ZHJlc3M+PHRpdGxlcz48dGl0bGU+QW4gSW5qZWN0YWJsZSBSYXBpZC1BZGhlc2lvbiBhbmQgQW50
aS1Td2VsbGluZyBBZGhlc2l2ZSBIeWRyb2dlbCBmb3IgSGVtb3N0YXNpcyBhbmQgV291bmQgU2Vh
bGluZzwvdGl0bGU+PHNlY29uZGFyeS10aXRsZT5BZHZhbmNlZCBGdW5jdGlvbmFsIE1hdGVyaWFs
czwvc2Vjb25kYXJ5LXRpdGxlPjxhbHQtdGl0bGU+QWR2IEZ1bmN0IE1hdGVyPC9hbHQtdGl0bGU+
PC90aXRsZXM+PHBlcmlvZGljYWw+PGZ1bGwtdGl0bGU+QWR2YW5jZWQgRnVuY3Rpb25hbCBNYXRl
cmlhbHM8L2Z1bGwtdGl0bGU+PC9wZXJpb2RpY2FsPjx2b2x1bWU+MzI8L3ZvbHVtZT48bnVtYmVy
PjQ2PC9udW1iZXI+PGtleXdvcmRzPjxrZXl3b3JkPmFkaGVzaXZlIGh5ZHJvZ2Vsczwva2V5d29y
ZD48a2V5d29yZD5hbnRpLXN3ZWxsaW5nPC9rZXl3b3JkPjxrZXl3b3JkPmNvbXByZXNzaW9uIGlu
anVyeTwva2V5d29yZD48a2V5d29yZD5oZW1vc3Rhc2lzPC9rZXl3b3JkPjxrZXl3b3JkPndvdW5k
IHNlYWxpbmc8L2tleXdvcmQ+PGtleXdvcmQ+c3BpbmFsLWNvcmQtaW5qdXJ5PC9rZXl3b3JkPjxr
ZXl3b3JkPnJlcGFpcjwva2V5d29yZD48a2V5d29yZD5jb21wcmVzc2lvbjwva2V5d29yZD48a2V5
d29yZD5jaGVtaXN0cnk8L2tleXdvcmQ+PGtleXdvcmQ+cmVsZWFzZTwva2V5d29yZD48a2V5d29y
ZD5zZWFsYW50PC9rZXl3b3JkPjwva2V5d29yZHM+PGRhdGVzPjx5ZWFyPjIwMjI8L3llYXI+PHB1
Yi1kYXRlcz48ZGF0ZT5Ob3Y8L2RhdGU+PC9wdWItZGF0ZXM+PC9kYXRlcz48aXNibj4xNjE2LTMw
MXg8L2lzYm4+PGFjY2Vzc2lvbi1udW0+V09TOjAwMDg0MjM0MzUwMDAwMTwvYWNjZXNzaW9uLW51
bT48dXJscz48cmVsYXRlZC11cmxzPjx1cmw+PHN0eWxlIGZhY2U9InVuZGVybGluZSIgZm9udD0i
ZGVmYXVsdCIgc2l6ZT0iMTAwJSI+Jmx0O0dvIHRvIElTSSZndDs6Ly9XT1M6MDAwODQyMzQzNTAw
MDAxPC9zdHlsZT48L3VybD48L3JlbGF0ZWQtdXJscz48L3VybHM+PGVsZWN0cm9uaWMtcmVzb3Vy
Y2UtbnVtPkFSVE4gMjIwNzc0MSYjeEQ7MTAuMTAwMi9hZGZtLjIwMjIwNzc0MTwvZWxlY3Ryb25p
Yy1yZXNvdXJjZS1udW0+PGxhbmd1YWdlPkVuZ2xpc2g8L2xhbmd1YWdlPjwvcmVjb3JkPjwvQ2l0
ZT48Q2l0ZT48QXV0aG9yPkFudGhpczwvQXV0aG9yPjxZZWFyPjIwMjE8L1llYXI+PFJlY051bT41
Mzg2PC9SZWNOdW0+PHJlY29yZD48cmVjLW51bWJlcj41Mzg2PC9yZWMtbnVtYmVyPjxmb3JlaWdu
LWtleXM+PGtleSBhcHA9IkVOIiBkYi1pZD0iZHZ0ZXh4MHczMnMyMjVlZGUyN3BldHo3cDU5NTll
eGR4YWZlIiB0aW1lc3RhbXA9IjE2NzY5NDA3MTYiPjUzODY8L2tleT48L2ZvcmVpZ24ta2V5cz48
cmVmLXR5cGUgbmFtZT0iSm91cm5hbCBBcnRpY2xlIj4xNzwvcmVmLXR5cGU+PGNvbnRyaWJ1dG9y
cz48YXV0aG9ycz48YXV0aG9yPkFudGhpcywgQS4gSC4gQy48L2F1dGhvcj48YXV0aG9yPkh1LCBY
LiBRLjwvYXV0aG9yPjxhdXRob3I+TWF0dGVyLCBNLiBULjwvYXV0aG9yPjxhdXRob3I+TmV1ZXIs
IEEuIEwuPC9hdXRob3I+PGF1dGhvcj5XZWksIEsuIEMuPC9hdXRob3I+PGF1dGhvcj5TY2hsZWdl
bCwgQS4gQS48L2F1dGhvcj48YXV0aG9yPlN0YXJzaWNoLCBGLiBILiBMLjwvYXV0aG9yPjxhdXRo
b3I+SGVycm1hbm4sIEkuIEsuPC9hdXRob3I+PC9hdXRob3JzPjwvY29udHJpYnV0b3JzPjxhdXRo
LWFkZHJlc3M+U3dpc3MgRmVkIExhYnMgTWF0IFNjaSAmYW1wOyBUZWNobm9sIEVtcGEsIExhYiBQ
YXJ0aWNsZXMgQmlvbCBJbnRlcmFjdCwgRGVwdCBNYXQgTWVldCBMaWZlLCBMZXJjaGVuZmVsZHN0
ciA1LCBDSC05MDE0IFN0IEdhbGxlbiwgU3dpdHplcmxhbmQmI3hEO1N3aXNzIEZlZCBJbnN0IFRl
Y2hub2wsIE5hbm9wYXJ0aWNsZSBTeXN0IEVuZ24gTGFiLCBEZXB0IE1lY2ggJmFtcDsgUHJvYyBF
bmduLCBTb25uZWdnc3RyIDMsIENILTgwOTIgWnVyaWNoLCBTd2l0emVybGFuZCYjeEQ7U3dpc3Mg
RmVkIExhYnMgTWF0IFNjaSAmYW1wOyBUZWNobm9sIEVtcGEsIExhYiBCaW9taW1ldCBNZW1icmFu
ZXMgJmFtcDsgVGV4dCwgTGVyY2hlbmZlbGRzdHIgNSwgQ0gtOTAxNCBTdCBHYWxsZW4sIFN3aXR6
ZXJsYW5kJiN4RDtRdWVlbiBFbGl6YWJldGggVW5pdiBIb3NwIEJpcm1pbmdoYW0sIExpdmVyIFVu
aXQsIE1pbmRlbHNvaG4gV2F5LCBCaXJtaW5naGFtIEIxNSAyV0IsIFcgTWlkbGFuZHMsIEVuZ2xh
bmQ8L2F1dGgtYWRkcmVzcz48dGl0bGVzPjx0aXRsZT5DaGVtaWNhbGx5IFN0YWJsZSwgU3Ryb25n
bHkgQWRoZXNpdmUgU2VhbGFudCBQYXRjaCBmb3IgSW50ZXN0aW5hbCBBbmFzdG9tb3RpYyBMZWFr
YWdlIFByZXZlbnRpb248L3RpdGxlPjxzZWNvbmRhcnktdGl0bGU+QWR2YW5jZWQgRnVuY3Rpb25h
bCBNYXRlcmlhbHM8L3NlY29uZGFyeS10aXRsZT48YWx0LXRpdGxlPkFkdiBGdW5jdCBNYXRlcjwv
YWx0LXRpdGxlPjwvdGl0bGVzPjxwZXJpb2RpY2FsPjxmdWxsLXRpdGxlPkFkdmFuY2VkIEZ1bmN0
aW9uYWwgTWF0ZXJpYWxzPC9mdWxsLXRpdGxlPjwvcGVyaW9kaWNhbD48dm9sdW1lPjMxPC92b2x1
bWU+PG51bWJlcj4xNjwvbnVtYmVyPjxrZXl3b3Jkcz48a2V5d29yZD5hYmRvbWluYWwgc3VyZ2Vy
eTwva2V5d29yZD48a2V5d29yZD5hZGhlc2l2ZTwva2V5d29yZD48a2V5d29yZD5oeWRyb2dlbDwv
a2V5d29yZD48a2V5d29yZD5zZXBzaXM8L2tleXdvcmQ+PGtleXdvcmQ+c3VyZ2ljYWwgZ2x1ZTwv
a2V5d29yZD48L2tleXdvcmRzPjxkYXRlcz48eWVhcj4yMDIxPC95ZWFyPjxwdWItZGF0ZXM+PGRh
dGU+QXByPC9kYXRlPjwvcHViLWRhdGVzPjwvZGF0ZXM+PGlzYm4+MTYxNi0zMDF4PC9pc2JuPjxh
Y2Nlc3Npb24tbnVtPldPUzowMDA2MTMyOTk5MDAwMDE8L2FjY2Vzc2lvbi1udW0+PHVybHM+PHJl
bGF0ZWQtdXJscz48dXJsPiZsdDtHbyB0byBJU0kmZ3Q7Oi8vV09TOjAwMDYxMzI5OTkwMDAwMTwv
dXJsPjwvcmVsYXRlZC11cmxzPjwvdXJscz48ZWxlY3Ryb25pYy1yZXNvdXJjZS1udW0+QVJUTiAy
MDA3MDk5JiN4RDsxMC4xMDAyL2FkZm0uMjAyMDA3MDk5PC9lbGVjdHJvbmljLXJlc291cmNlLW51
bT48bGFuZ3VhZ2U+RW5nbGlzaDwvbGFuZ3VhZ2U+PC9yZWNvcmQ+PC9DaXRlPjwvRW5kTm90ZT4A
</w:fldData>
        </w:fldChar>
      </w:r>
      <w:r w:rsidR="00FB71DB" w:rsidRPr="003737F1">
        <w:rPr>
          <w:rFonts w:ascii="Times New Roman" w:hAnsi="Times New Roman"/>
          <w:bCs/>
          <w:sz w:val="24"/>
          <w:szCs w:val="24"/>
        </w:rPr>
        <w:instrText xml:space="preserve"> ADDIN EN.CITE </w:instrText>
      </w:r>
      <w:r w:rsidR="00FB71DB" w:rsidRPr="003737F1">
        <w:rPr>
          <w:rFonts w:ascii="Times New Roman" w:hAnsi="Times New Roman"/>
          <w:bCs/>
          <w:sz w:val="24"/>
          <w:szCs w:val="24"/>
        </w:rPr>
        <w:fldChar w:fldCharType="begin">
          <w:fldData xml:space="preserve">PEVuZE5vdGU+PENpdGU+PEF1dGhvcj5CaWFuPC9BdXRob3I+PFllYXI+MjAyMjwvWWVhcj48UmVj
TnVtPjUzODc8L1JlY051bT48RGlzcGxheVRleHQ+PHN0eWxlIGZhY2U9InN1cGVyc2NyaXB0Ij4y
MSwyMjwvc3R5bGU+PC9EaXNwbGF5VGV4dD48cmVjb3JkPjxyZWMtbnVtYmVyPjUzODc8L3JlYy1u
dW1iZXI+PGZvcmVpZ24ta2V5cz48a2V5IGFwcD0iRU4iIGRiLWlkPSJkdnRleHgwdzMyczIyNWVk
ZTI3cGV0ejdwNTk1OWV4ZHhhZmUiIHRpbWVzdGFtcD0iMTY3Njk0MDc1NiI+NTM4Nzwva2V5Pjwv
Zm9yZWlnbi1rZXlzPjxyZWYtdHlwZSBuYW1lPSJKb3VybmFsIEFydGljbGUiPjE3PC9yZWYtdHlw
ZT48Y29udHJpYnV0b3JzPjxhdXRob3JzPjxhdXRob3I+QmlhbiwgUy4gUS48L2F1dGhvcj48YXV0
aG9yPkhhbywgTC4gWi48L2F1dGhvcj48YXV0aG9yPlFpdSwgWC48L2F1dGhvcj48YXV0aG9yPld1
LCBKLjwvYXV0aG9yPjxhdXRob3I+Q2hhbmcsIEguPC9hdXRob3I+PGF1dGhvcj5LdWFuZywgRy4g
TS48L2F1dGhvcj48YXV0aG9yPlpoYW5nLCBTLjwvYXV0aG9yPjxhdXRob3I+SHUsIFguIEguPC9h
dXRob3I+PGF1dGhvcj5EYWksIFkuIEsuPC9hdXRob3I+PGF1dGhvcj5aaG91LCBaLiBZLjwvYXV0
aG9yPjxhdXRob3I+SHVhbmcsIEYuIEwuPC9hdXRob3I+PGF1dGhvcj5MaXUsIEMuPC9hdXRob3I+
PGF1dGhvcj5ab3UsIFguIE4uPC9hdXRob3I+PGF1dGhvcj5MaXUsIFcuIEcuPC9hdXRob3I+PGF1
dGhvcj5MdSwgVy4gVy48L2F1dGhvcj48YXV0aG9yPlBhbiwgSC4gQi48L2F1dGhvcj48YXV0aG9y
PlpoYW8sIFguIEwuPC9hdXRob3I+PC9hdXRob3JzPjwvY29udHJpYnV0b3JzPjxhdXRoLWFkZHJl
c3M+Q2hpbmVzZSBBY2FkIFNjaSwgU2hlbnpoZW4gSW5zdCBBZHYgVGVjaG5vbCwgSW5zdCBCaW9t
ZWQgJmFtcDsgQmlvdGVjaG5vbCwgUmVzIEN0ciBIdW1hbiBUaXNzdWUgJmFtcDsgT3JnYW5zIERl
Z2VuZXJhdCwgU2hlbnpoZW4gNTE4MDU1LCBQZW9wbGVzIFIgQ2hpbmEmI3hEO1VuaXYgSG9uZyBL
b25nLCBTaGVuemhlbiBIb3NwLCBEZXB0IE9ydGhvcGFlZCAmYW1wOyBUcmF1bWF0b2wsIFNoZW56
aGVuIEtleSBMYWIgSW5ub3ZhdCBUZWNobm9sIE9ydGhvcGFlZCBUcmF1bWEsIFNoZW56aGVuIDUx
ODA0OCwgUGVvcGxlcyBSIENoaW5hJiN4RDtVbml2IENoaW5lc2UgQWNhZCBTY2ksIEJlaWppbmcg
MTAwMDQ5LCBQZW9wbGVzIFIgQ2hpbmEmI3hEO1NvdXRoZXJuIE1lZCBVbml2LCBOYW5mYW5nIEhv
c3AsIERlcHQgT3J0aG9wZWQsIEd1YW5nemhvdSA1MTA1MTUsIFBlb3BsZXMgUiBDaGluYSYjeEQ7
QmVpamluZyBKaXNodWl0YW4gSG9zcCwgRGVwdCBCdXJucyAmYW1wOyBQbGFzdCBTdXJnLCBCZWlq
aW5nIDEwMDAzNSwgUGVvcGxlcyBSIENoaW5hJiN4RDtDaGluZXNlIEFjYWQgU2NpLCBTdXpob3Ug
SW5zdCBCaW9tZWQgRW5nbiAmYW1wOyBUZWNobm9sLCBTdXpob3UgMjE1MTYzLCBQZW9wbGVzIFIg
Q2hpbmEmI3hEO1N1biBZYXQgU2VuIFVuaXYsIEFmZmlsaWF0ZWQgSG9zcCAxLCBHdWFuZ2Rvbmcg
UHJvdiBLZXkgTGFiIE9ydGhvcGFlZCAmYW1wOyBUcmF1bWF0b2wsIERlcHQgU3BpbmUgU3VyZyxJ
bnN0IE9ydGhvcGFlZCBSZXMsIEd1YW5nemhvdSA1MTAwODAsIFBlb3BsZXMgUiBDaGluYSYjeEQ7
VGlhbmppbiBVbml2LCBTY2ggTWF0IFNjaSAmYW1wOyBFbmduLCBUaWFuamluIEtleSBMYWIgQ29t
cG9zaXRlICZhbXA7IEZ1bmN0IE1hdCwgVGlhbmppbiAzMDAwNzIsIFBlb3BsZXMgUiBDaGluYSYj
eEQ7VW5pdiBIb25nIEtvbmcsIExpIEthIFNoaW5nIEZhYyBNZWQsIERlcHQgT3J0aG9wYWVkICZh
bXA7IFRyYXVtYXRvbCwgSG9uZyBLb25nIDk5OTA3NywgUGVvcGxlcyBSIENoaW5hPC9hdXRoLWFk
ZHJlc3M+PHRpdGxlcz48dGl0bGU+QW4gSW5qZWN0YWJsZSBSYXBpZC1BZGhlc2lvbiBhbmQgQW50
aS1Td2VsbGluZyBBZGhlc2l2ZSBIeWRyb2dlbCBmb3IgSGVtb3N0YXNpcyBhbmQgV291bmQgU2Vh
bGluZzwvdGl0bGU+PHNlY29uZGFyeS10aXRsZT5BZHZhbmNlZCBGdW5jdGlvbmFsIE1hdGVyaWFs
czwvc2Vjb25kYXJ5LXRpdGxlPjxhbHQtdGl0bGU+QWR2IEZ1bmN0IE1hdGVyPC9hbHQtdGl0bGU+
PC90aXRsZXM+PHBlcmlvZGljYWw+PGZ1bGwtdGl0bGU+QWR2YW5jZWQgRnVuY3Rpb25hbCBNYXRl
cmlhbHM8L2Z1bGwtdGl0bGU+PC9wZXJpb2RpY2FsPjx2b2x1bWU+MzI8L3ZvbHVtZT48bnVtYmVy
PjQ2PC9udW1iZXI+PGtleXdvcmRzPjxrZXl3b3JkPmFkaGVzaXZlIGh5ZHJvZ2Vsczwva2V5d29y
ZD48a2V5d29yZD5hbnRpLXN3ZWxsaW5nPC9rZXl3b3JkPjxrZXl3b3JkPmNvbXByZXNzaW9uIGlu
anVyeTwva2V5d29yZD48a2V5d29yZD5oZW1vc3Rhc2lzPC9rZXl3b3JkPjxrZXl3b3JkPndvdW5k
IHNlYWxpbmc8L2tleXdvcmQ+PGtleXdvcmQ+c3BpbmFsLWNvcmQtaW5qdXJ5PC9rZXl3b3JkPjxr
ZXl3b3JkPnJlcGFpcjwva2V5d29yZD48a2V5d29yZD5jb21wcmVzc2lvbjwva2V5d29yZD48a2V5
d29yZD5jaGVtaXN0cnk8L2tleXdvcmQ+PGtleXdvcmQ+cmVsZWFzZTwva2V5d29yZD48a2V5d29y
ZD5zZWFsYW50PC9rZXl3b3JkPjwva2V5d29yZHM+PGRhdGVzPjx5ZWFyPjIwMjI8L3llYXI+PHB1
Yi1kYXRlcz48ZGF0ZT5Ob3Y8L2RhdGU+PC9wdWItZGF0ZXM+PC9kYXRlcz48aXNibj4xNjE2LTMw
MXg8L2lzYm4+PGFjY2Vzc2lvbi1udW0+V09TOjAwMDg0MjM0MzUwMDAwMTwvYWNjZXNzaW9uLW51
bT48dXJscz48cmVsYXRlZC11cmxzPjx1cmw+PHN0eWxlIGZhY2U9InVuZGVybGluZSIgZm9udD0i
ZGVmYXVsdCIgc2l6ZT0iMTAwJSI+Jmx0O0dvIHRvIElTSSZndDs6Ly9XT1M6MDAwODQyMzQzNTAw
MDAxPC9zdHlsZT48L3VybD48L3JlbGF0ZWQtdXJscz48L3VybHM+PGVsZWN0cm9uaWMtcmVzb3Vy
Y2UtbnVtPkFSVE4gMjIwNzc0MSYjeEQ7MTAuMTAwMi9hZGZtLjIwMjIwNzc0MTwvZWxlY3Ryb25p
Yy1yZXNvdXJjZS1udW0+PGxhbmd1YWdlPkVuZ2xpc2g8L2xhbmd1YWdlPjwvcmVjb3JkPjwvQ2l0
ZT48Q2l0ZT48QXV0aG9yPkFudGhpczwvQXV0aG9yPjxZZWFyPjIwMjE8L1llYXI+PFJlY051bT41
Mzg2PC9SZWNOdW0+PHJlY29yZD48cmVjLW51bWJlcj41Mzg2PC9yZWMtbnVtYmVyPjxmb3JlaWdu
LWtleXM+PGtleSBhcHA9IkVOIiBkYi1pZD0iZHZ0ZXh4MHczMnMyMjVlZGUyN3BldHo3cDU5NTll
eGR4YWZlIiB0aW1lc3RhbXA9IjE2NzY5NDA3MTYiPjUzODY8L2tleT48L2ZvcmVpZ24ta2V5cz48
cmVmLXR5cGUgbmFtZT0iSm91cm5hbCBBcnRpY2xlIj4xNzwvcmVmLXR5cGU+PGNvbnRyaWJ1dG9y
cz48YXV0aG9ycz48YXV0aG9yPkFudGhpcywgQS4gSC4gQy48L2F1dGhvcj48YXV0aG9yPkh1LCBY
LiBRLjwvYXV0aG9yPjxhdXRob3I+TWF0dGVyLCBNLiBULjwvYXV0aG9yPjxhdXRob3I+TmV1ZXIs
IEEuIEwuPC9hdXRob3I+PGF1dGhvcj5XZWksIEsuIEMuPC9hdXRob3I+PGF1dGhvcj5TY2hsZWdl
bCwgQS4gQS48L2F1dGhvcj48YXV0aG9yPlN0YXJzaWNoLCBGLiBILiBMLjwvYXV0aG9yPjxhdXRo
b3I+SGVycm1hbm4sIEkuIEsuPC9hdXRob3I+PC9hdXRob3JzPjwvY29udHJpYnV0b3JzPjxhdXRo
LWFkZHJlc3M+U3dpc3MgRmVkIExhYnMgTWF0IFNjaSAmYW1wOyBUZWNobm9sIEVtcGEsIExhYiBQ
YXJ0aWNsZXMgQmlvbCBJbnRlcmFjdCwgRGVwdCBNYXQgTWVldCBMaWZlLCBMZXJjaGVuZmVsZHN0
ciA1LCBDSC05MDE0IFN0IEdhbGxlbiwgU3dpdHplcmxhbmQmI3hEO1N3aXNzIEZlZCBJbnN0IFRl
Y2hub2wsIE5hbm9wYXJ0aWNsZSBTeXN0IEVuZ24gTGFiLCBEZXB0IE1lY2ggJmFtcDsgUHJvYyBF
bmduLCBTb25uZWdnc3RyIDMsIENILTgwOTIgWnVyaWNoLCBTd2l0emVybGFuZCYjeEQ7U3dpc3Mg
RmVkIExhYnMgTWF0IFNjaSAmYW1wOyBUZWNobm9sIEVtcGEsIExhYiBCaW9taW1ldCBNZW1icmFu
ZXMgJmFtcDsgVGV4dCwgTGVyY2hlbmZlbGRzdHIgNSwgQ0gtOTAxNCBTdCBHYWxsZW4sIFN3aXR6
ZXJsYW5kJiN4RDtRdWVlbiBFbGl6YWJldGggVW5pdiBIb3NwIEJpcm1pbmdoYW0sIExpdmVyIFVu
aXQsIE1pbmRlbHNvaG4gV2F5LCBCaXJtaW5naGFtIEIxNSAyV0IsIFcgTWlkbGFuZHMsIEVuZ2xh
bmQ8L2F1dGgtYWRkcmVzcz48dGl0bGVzPjx0aXRsZT5DaGVtaWNhbGx5IFN0YWJsZSwgU3Ryb25n
bHkgQWRoZXNpdmUgU2VhbGFudCBQYXRjaCBmb3IgSW50ZXN0aW5hbCBBbmFzdG9tb3RpYyBMZWFr
YWdlIFByZXZlbnRpb248L3RpdGxlPjxzZWNvbmRhcnktdGl0bGU+QWR2YW5jZWQgRnVuY3Rpb25h
bCBNYXRlcmlhbHM8L3NlY29uZGFyeS10aXRsZT48YWx0LXRpdGxlPkFkdiBGdW5jdCBNYXRlcjwv
YWx0LXRpdGxlPjwvdGl0bGVzPjxwZXJpb2RpY2FsPjxmdWxsLXRpdGxlPkFkdmFuY2VkIEZ1bmN0
aW9uYWwgTWF0ZXJpYWxzPC9mdWxsLXRpdGxlPjwvcGVyaW9kaWNhbD48dm9sdW1lPjMxPC92b2x1
bWU+PG51bWJlcj4xNjwvbnVtYmVyPjxrZXl3b3Jkcz48a2V5d29yZD5hYmRvbWluYWwgc3VyZ2Vy
eTwva2V5d29yZD48a2V5d29yZD5hZGhlc2l2ZTwva2V5d29yZD48a2V5d29yZD5oeWRyb2dlbDwv
a2V5d29yZD48a2V5d29yZD5zZXBzaXM8L2tleXdvcmQ+PGtleXdvcmQ+c3VyZ2ljYWwgZ2x1ZTwv
a2V5d29yZD48L2tleXdvcmRzPjxkYXRlcz48eWVhcj4yMDIxPC95ZWFyPjxwdWItZGF0ZXM+PGRh
dGU+QXByPC9kYXRlPjwvcHViLWRhdGVzPjwvZGF0ZXM+PGlzYm4+MTYxNi0zMDF4PC9pc2JuPjxh
Y2Nlc3Npb24tbnVtPldPUzowMDA2MTMyOTk5MDAwMDE8L2FjY2Vzc2lvbi1udW0+PHVybHM+PHJl
bGF0ZWQtdXJscz48dXJsPiZsdDtHbyB0byBJU0kmZ3Q7Oi8vV09TOjAwMDYxMzI5OTkwMDAwMTwv
dXJsPjwvcmVsYXRlZC11cmxzPjwvdXJscz48ZWxlY3Ryb25pYy1yZXNvdXJjZS1udW0+QVJUTiAy
MDA3MDk5JiN4RDsxMC4xMDAyL2FkZm0uMjAyMDA3MDk5PC9lbGVjdHJvbmljLXJlc291cmNlLW51
bT48bGFuZ3VhZ2U+RW5nbGlzaDwvbGFuZ3VhZ2U+PC9yZWNvcmQ+PC9DaXRlPjwvRW5kTm90ZT4A
</w:fldData>
        </w:fldChar>
      </w:r>
      <w:r w:rsidR="00FB71DB" w:rsidRPr="003737F1">
        <w:rPr>
          <w:rFonts w:ascii="Times New Roman" w:hAnsi="Times New Roman"/>
          <w:bCs/>
          <w:sz w:val="24"/>
          <w:szCs w:val="24"/>
        </w:rPr>
        <w:instrText xml:space="preserve"> ADDIN EN.CITE.DATA </w:instrText>
      </w:r>
      <w:r w:rsidR="00FB71DB" w:rsidRPr="003737F1">
        <w:rPr>
          <w:rFonts w:ascii="Times New Roman" w:hAnsi="Times New Roman"/>
          <w:bCs/>
          <w:sz w:val="24"/>
          <w:szCs w:val="24"/>
        </w:rPr>
      </w:r>
      <w:r w:rsidR="00FB71DB" w:rsidRPr="003737F1">
        <w:rPr>
          <w:rFonts w:ascii="Times New Roman" w:hAnsi="Times New Roman"/>
          <w:bCs/>
          <w:sz w:val="24"/>
          <w:szCs w:val="24"/>
        </w:rPr>
        <w:fldChar w:fldCharType="end"/>
      </w:r>
      <w:r w:rsidR="002506E4" w:rsidRPr="003737F1">
        <w:rPr>
          <w:rFonts w:ascii="Times New Roman" w:hAnsi="Times New Roman"/>
          <w:bCs/>
          <w:sz w:val="24"/>
          <w:szCs w:val="24"/>
        </w:rPr>
      </w:r>
      <w:r w:rsidR="002506E4" w:rsidRPr="003737F1">
        <w:rPr>
          <w:rFonts w:ascii="Times New Roman" w:hAnsi="Times New Roman"/>
          <w:bCs/>
          <w:sz w:val="24"/>
          <w:szCs w:val="24"/>
        </w:rPr>
        <w:fldChar w:fldCharType="separate"/>
      </w:r>
      <w:hyperlink w:anchor="_ENREF_21" w:tooltip="Bian, 2022 #5387" w:history="1">
        <w:r w:rsidR="00FB71DB" w:rsidRPr="003737F1">
          <w:rPr>
            <w:rFonts w:ascii="Times New Roman" w:hAnsi="Times New Roman"/>
            <w:bCs/>
            <w:noProof/>
            <w:sz w:val="24"/>
            <w:szCs w:val="24"/>
            <w:vertAlign w:val="superscript"/>
          </w:rPr>
          <w:t>21</w:t>
        </w:r>
      </w:hyperlink>
      <w:r w:rsidR="00FB71DB" w:rsidRPr="003737F1">
        <w:rPr>
          <w:rFonts w:ascii="Times New Roman" w:hAnsi="Times New Roman"/>
          <w:bCs/>
          <w:noProof/>
          <w:sz w:val="24"/>
          <w:szCs w:val="24"/>
          <w:vertAlign w:val="superscript"/>
        </w:rPr>
        <w:t>,</w:t>
      </w:r>
      <w:hyperlink w:anchor="_ENREF_22" w:tooltip="Anthis, 2021 #5386" w:history="1">
        <w:r w:rsidR="00FB71DB" w:rsidRPr="003737F1">
          <w:rPr>
            <w:rFonts w:ascii="Times New Roman" w:hAnsi="Times New Roman"/>
            <w:bCs/>
            <w:noProof/>
            <w:sz w:val="24"/>
            <w:szCs w:val="24"/>
            <w:vertAlign w:val="superscript"/>
          </w:rPr>
          <w:t>22</w:t>
        </w:r>
      </w:hyperlink>
      <w:r w:rsidR="002506E4" w:rsidRPr="003737F1">
        <w:rPr>
          <w:rFonts w:ascii="Times New Roman" w:hAnsi="Times New Roman"/>
          <w:bCs/>
          <w:sz w:val="24"/>
          <w:szCs w:val="24"/>
        </w:rPr>
        <w:fldChar w:fldCharType="end"/>
      </w:r>
      <w:r w:rsidR="00461226" w:rsidRPr="003737F1">
        <w:rPr>
          <w:rFonts w:ascii="Times New Roman" w:hAnsi="Times New Roman"/>
          <w:bCs/>
          <w:sz w:val="24"/>
          <w:szCs w:val="24"/>
        </w:rPr>
        <w:t>;</w:t>
      </w:r>
      <w:r w:rsidR="008A4E1E" w:rsidRPr="003737F1">
        <w:rPr>
          <w:rFonts w:ascii="Times New Roman" w:hAnsi="Times New Roman"/>
          <w:bCs/>
          <w:sz w:val="24"/>
          <w:szCs w:val="24"/>
        </w:rPr>
        <w:t xml:space="preserve"> </w:t>
      </w:r>
      <w:r w:rsidR="00185947" w:rsidRPr="003737F1">
        <w:rPr>
          <w:rFonts w:ascii="Times New Roman" w:hAnsi="Times New Roman"/>
          <w:sz w:val="24"/>
          <w:szCs w:val="24"/>
        </w:rPr>
        <w:t>however, the</w:t>
      </w:r>
      <w:r w:rsidR="00461226" w:rsidRPr="003737F1">
        <w:rPr>
          <w:rFonts w:ascii="Times New Roman" w:hAnsi="Times New Roman"/>
          <w:sz w:val="24"/>
          <w:szCs w:val="24"/>
        </w:rPr>
        <w:t>ir applications</w:t>
      </w:r>
      <w:r w:rsidR="00185947" w:rsidRPr="003737F1">
        <w:rPr>
          <w:rFonts w:ascii="Times New Roman" w:hAnsi="Times New Roman"/>
          <w:sz w:val="24"/>
          <w:szCs w:val="24"/>
        </w:rPr>
        <w:t xml:space="preserve"> </w:t>
      </w:r>
      <w:r w:rsidR="00461226" w:rsidRPr="003737F1">
        <w:rPr>
          <w:rFonts w:ascii="Times New Roman" w:hAnsi="Times New Roman"/>
          <w:sz w:val="24"/>
          <w:szCs w:val="24"/>
        </w:rPr>
        <w:t>in cardiovascular surgery, especially for type-A aortic dissection, are limited by</w:t>
      </w:r>
      <w:r w:rsidR="00185947" w:rsidRPr="003737F1">
        <w:rPr>
          <w:rFonts w:ascii="Times New Roman" w:hAnsi="Times New Roman"/>
          <w:sz w:val="24"/>
          <w:szCs w:val="24"/>
        </w:rPr>
        <w:t xml:space="preserve"> the</w:t>
      </w:r>
      <w:r w:rsidR="002D5AEA" w:rsidRPr="003737F1">
        <w:rPr>
          <w:rFonts w:ascii="Times New Roman" w:hAnsi="Times New Roman"/>
          <w:sz w:val="24"/>
          <w:szCs w:val="24"/>
        </w:rPr>
        <w:t>ir</w:t>
      </w:r>
      <w:r w:rsidR="00185947" w:rsidRPr="003737F1">
        <w:rPr>
          <w:rFonts w:ascii="Times New Roman" w:hAnsi="Times New Roman"/>
          <w:sz w:val="24"/>
          <w:szCs w:val="24"/>
        </w:rPr>
        <w:t xml:space="preserve"> </w:t>
      </w:r>
      <w:r w:rsidR="00461226" w:rsidRPr="003737F1">
        <w:rPr>
          <w:rFonts w:ascii="Times New Roman" w:hAnsi="Times New Roman"/>
          <w:sz w:val="24"/>
          <w:szCs w:val="24"/>
        </w:rPr>
        <w:t xml:space="preserve">poor </w:t>
      </w:r>
      <w:r w:rsidR="00185947" w:rsidRPr="003737F1">
        <w:rPr>
          <w:rFonts w:ascii="Times New Roman" w:hAnsi="Times New Roman"/>
          <w:sz w:val="24"/>
          <w:szCs w:val="24"/>
        </w:rPr>
        <w:t>mechanical properties, adhesion strength</w:t>
      </w:r>
      <w:r w:rsidR="00461226" w:rsidRPr="003737F1">
        <w:rPr>
          <w:rFonts w:ascii="Times New Roman" w:hAnsi="Times New Roman"/>
          <w:sz w:val="24"/>
          <w:szCs w:val="24"/>
        </w:rPr>
        <w:t>,</w:t>
      </w:r>
      <w:r w:rsidR="00185947" w:rsidRPr="003737F1">
        <w:rPr>
          <w:rFonts w:ascii="Times New Roman" w:hAnsi="Times New Roman"/>
          <w:sz w:val="24"/>
          <w:szCs w:val="24"/>
        </w:rPr>
        <w:t xml:space="preserve"> and biocompatibility.</w:t>
      </w:r>
      <w:r w:rsidR="00457FCC" w:rsidRPr="003737F1">
        <w:rPr>
          <w:rFonts w:ascii="Times New Roman" w:hAnsi="Times New Roman"/>
          <w:bCs/>
          <w:sz w:val="24"/>
          <w:szCs w:val="24"/>
        </w:rPr>
        <w:t xml:space="preserve"> </w:t>
      </w:r>
    </w:p>
    <w:p w14:paraId="2CB79B29" w14:textId="041EA42C" w:rsidR="00D61E76" w:rsidRPr="003737F1" w:rsidRDefault="00EB7148" w:rsidP="005263C8">
      <w:pPr>
        <w:widowControl/>
        <w:spacing w:line="480" w:lineRule="auto"/>
        <w:ind w:firstLine="828"/>
        <w:rPr>
          <w:rFonts w:ascii="Times New Roman" w:hAnsi="Times New Roman"/>
          <w:bCs/>
          <w:sz w:val="24"/>
          <w:szCs w:val="24"/>
        </w:rPr>
      </w:pPr>
      <w:r w:rsidRPr="003737F1">
        <w:rPr>
          <w:rFonts w:ascii="Times New Roman" w:hAnsi="Times New Roman"/>
          <w:bCs/>
          <w:sz w:val="24"/>
          <w:szCs w:val="24"/>
        </w:rPr>
        <w:t xml:space="preserve">We </w:t>
      </w:r>
      <w:r w:rsidR="00461226" w:rsidRPr="003737F1">
        <w:rPr>
          <w:rFonts w:ascii="Times New Roman" w:hAnsi="Times New Roman"/>
          <w:bCs/>
          <w:sz w:val="24"/>
          <w:szCs w:val="24"/>
        </w:rPr>
        <w:t>previously</w:t>
      </w:r>
      <w:r w:rsidRPr="003737F1">
        <w:rPr>
          <w:rFonts w:ascii="Times New Roman" w:hAnsi="Times New Roman"/>
          <w:bCs/>
          <w:sz w:val="24"/>
          <w:szCs w:val="24"/>
        </w:rPr>
        <w:t xml:space="preserve"> </w:t>
      </w:r>
      <w:r w:rsidR="009D410C" w:rsidRPr="003737F1">
        <w:rPr>
          <w:rFonts w:ascii="Times New Roman" w:hAnsi="Times New Roman"/>
          <w:bCs/>
          <w:sz w:val="24"/>
          <w:szCs w:val="24"/>
        </w:rPr>
        <w:t>developed</w:t>
      </w:r>
      <w:r w:rsidR="00B03D80" w:rsidRPr="003737F1">
        <w:rPr>
          <w:rFonts w:ascii="Times New Roman" w:hAnsi="Times New Roman"/>
          <w:bCs/>
          <w:sz w:val="24"/>
          <w:szCs w:val="24"/>
        </w:rPr>
        <w:t xml:space="preserve"> innovative tissue adhesive</w:t>
      </w:r>
      <w:r w:rsidR="006A22D7" w:rsidRPr="003737F1">
        <w:rPr>
          <w:rFonts w:ascii="Times New Roman" w:hAnsi="Times New Roman"/>
          <w:bCs/>
          <w:sz w:val="24"/>
          <w:szCs w:val="24"/>
        </w:rPr>
        <w:t xml:space="preserve"> materials</w:t>
      </w:r>
      <w:r w:rsidR="00B03D80" w:rsidRPr="003737F1">
        <w:rPr>
          <w:rFonts w:ascii="Times New Roman" w:hAnsi="Times New Roman"/>
          <w:bCs/>
          <w:sz w:val="24"/>
          <w:szCs w:val="24"/>
        </w:rPr>
        <w:t xml:space="preserve"> based on hydrophobically-modified Alaska pollock gelatins (hm-ApGltn)</w:t>
      </w:r>
      <w:hyperlink w:anchor="_ENREF_23" w:tooltip="Nishiguchi, 2019 #4035" w:history="1">
        <w:r w:rsidR="00FB71DB" w:rsidRPr="003737F1">
          <w:rPr>
            <w:rFonts w:ascii="Times New Roman" w:hAnsi="Times New Roman"/>
            <w:bCs/>
            <w:sz w:val="24"/>
            <w:szCs w:val="24"/>
          </w:rPr>
          <w:fldChar w:fldCharType="begin">
            <w:fldData xml:space="preserve">PEVuZE5vdGU+PENpdGU+PEF1dGhvcj5OaXNoaWd1Y2hpPC9BdXRob3I+PFllYXI+MjAxOTwvWWVh
cj48UmVjTnVtPjQwMzU8L1JlY051bT48RGlzcGxheVRleHQ+PHN0eWxlIGZhY2U9InN1cGVyc2Ny
aXB0Ij4yMy0yNTwvc3R5bGU+PC9EaXNwbGF5VGV4dD48cmVjb3JkPjxyZWMtbnVtYmVyPjQwMzU8
L3JlYy1udW1iZXI+PGZvcmVpZ24ta2V5cz48a2V5IGFwcD0iRU4iIGRiLWlkPSJkdnRleHgwdzMy
czIyNWVkZTI3cGV0ejdwNTk1OWV4ZHhhZmUiIHRpbWVzdGFtcD0iMTU4NjMyNzY2NyI+NDAzNTwv
a2V5PjwvZm9yZWlnbi1rZXlzPjxyZWYtdHlwZSBuYW1lPSJKb3VybmFsIEFydGljbGUiPjE3PC9y
ZWYtdHlwZT48Y29udHJpYnV0b3JzPjxhdXRob3JzPjxhdXRob3I+TmlzaGlndWNoaSwgQS48L2F1
dGhvcj48YXV0aG9yPkt1cmloYXJhLCBZLjwvYXV0aG9yPjxhdXRob3I+VGFndWNoaSwgVC48L2F1
dGhvcj48L2F1dGhvcnM+PC9jb250cmlidXRvcnM+PGF1dGgtYWRkcmVzcz5OYXRsIEluc3QgTWF0
IFNjaSwgRnVuY3QgTWF0IFJlcyBDdHIsIEJpb21hdCBGaWVsZCwgUG9seW1lciBCaW9tYXQgR3Jw
LCAxLTEgTmFtaWtpLCBUc3VrdWJhLCBJYmFyYWtpIDMwNTAwNDQsIEphcGFuPC9hdXRoLWFkZHJl
c3M+PHRpdGxlcz48dGl0bGU+VW5kZXJ3YXRlci1hZGhlc2l2ZSBtaWNyb3BhcnRpY2xlIGRyZXNz
aW5nIGNvbXBvc2VkIG9mIGh5ZHJvcGhvYmljYWxseS1tb2RpZmllZCBBbGFza2EgcG9sbG9jayBn
ZWxhdGluIGZvciBnYXN0cm9pbnRlc3RpbmFsIHRyYWN0IHdvdW5kIGhlYWxpbmc8L3RpdGxlPjxz
ZWNvbmRhcnktdGl0bGU+QWN0YSBCaW9tYXRlcmlhbGlhPC9zZWNvbmRhcnktdGl0bGU+PGFsdC10
aXRsZT5BY3RhIEJpb21hdGVyPC9hbHQtdGl0bGU+PC90aXRsZXM+PHBlcmlvZGljYWw+PGZ1bGwt
dGl0bGU+QWN0YSBCaW9tYXRlcjwvZnVsbC10aXRsZT48YWJici0xPkFjdGEgYmlvbWF0ZXJpYWxp
YTwvYWJici0xPjwvcGVyaW9kaWNhbD48YWx0LXBlcmlvZGljYWw+PGZ1bGwtdGl0bGU+QWN0YSBC
aW9tYXRlcjwvZnVsbC10aXRsZT48YWJici0xPkFjdGEgYmlvbWF0ZXJpYWxpYTwvYWJici0xPjwv
YWx0LXBlcmlvZGljYWw+PHBhZ2VzPjM4Ny0zOTY8L3BhZ2VzPjx2b2x1bWU+OTk8L3ZvbHVtZT48
a2V5d29yZHM+PGtleXdvcmQ+ZW5kb3Njb3BpYyBzdWJtdWNvc2FsIGRpc3NlY3Rpb248L2tleXdv
cmQ+PGtleXdvcmQ+d291bmQgaGVhbGluZzwva2V5d29yZD48a2V5d29yZD51bmRlcndhdGVyIGFk
aGVzaW9uPC9rZXl3b3JkPjxrZXl3b3JkPm1pY3JvcGFydGljbGU8L2tleXdvcmQ+PGtleXdvcmQ+
aHlkcm9waG9iaWMgaW50ZXJhY3Rpb248L2tleXdvcmQ+PGtleXdvcmQ+ZW5kb3Njb3BpYyBzdWJt
dWNvc2FsIGRpc3NlY3Rpb248L2tleXdvcmQ+PGtleXdvcmQ+ZXNvcGhhZ2VhbCBzdHJpY3R1cmU8
L2tleXdvcmQ+PGtleXdvcmQ+Mi1zdGVwIGRlc29sdmF0aW9uPC9rZXl3b3JkPjxrZXl3b3JkPnBy
ZXZlbnRpb248L2tleXdvcmQ+PGtleXdvcmQ+bmFub3BhcnRpY2xlczwva2V5d29yZD48a2V5d29y
ZD5yZWdlbmVyYXRpb248L2tleXdvcmQ+PGtleXdvcmQ+Y2FuY2VyPC9rZXl3b3JkPjwva2V5d29y
ZHM+PGRhdGVzPjx5ZWFyPjIwMTk8L3llYXI+PHB1Yi1kYXRlcz48ZGF0ZT5Ob3Y8L2RhdGU+PC9w
dWItZGF0ZXM+PC9kYXRlcz48aXNibj4xNzQyLTcwNjE8L2lzYm4+PGFjY2Vzc2lvbi1udW0+V09T
OjAwMDUwNTI3MTIwMDAzMTwvYWNjZXNzaW9uLW51bT48dXJscz48cmVsYXRlZC11cmxzPjx1cmw+
Jmx0O0dvIHRvIElTSSZndDs6Ly9XT1M6MDAwNTA1MjcxMjAwMDMxPC91cmw+PHVybD5odHRwczov
L3BkZi5zY2llbmNlZGlyZWN0YXNzZXRzLmNvbS8yNzMyNTgvMS1zMi4wLVMxNzQyNzA2MTE5WDAw
MTczLzEtczIuMC1TMTc0MjcwNjExOTMwNTk2My9tYWluLnBkZj9YLUFtei1TZWN1cml0eS1Ub2tl
bj1JUW9KYjNKcFoybHVYMlZqRU1iJTJGJTJGJTJGJTJGJTJGJTJGJTJGJTJGJTJGJTJGd0VhQ1hW
ekxXVmhjM1F0TVNKSE1FVUNJRjMwYXV0Vnoyb3klMkZOYzBzWiUyRnNFdDRjUCUyQk1JVkJ0TGlr
Ymo5dU1mZlRxV0FpRUF5dWo3TDVaUHRPWWhRTERHVWgxaGZla29uZHBJMUtYUXptOEJxOTNLWTI4
cXZRTUl6JTJGJTJGJTJGJTJGJTJGJTJGJTJGJTJGJTJGJTJGJTJGQVJBREdnd3dOVGt3TURNMU5E
WTROalVpREFsZmdueGxXQjV2SER6TU15cVJBOGRwQSUyQkN6bDIlMkZTeXFxU29sNTJpVElqbXZC
SjVNN3ZnN0VoSGlpOTZvY1RvNGxaSzVDcjQlMkJFVWFyUVklMkZHN1ZlVFZkSFFqdmlkNk9HJTJG
eEtsNER6RVh3UkpHMUc3YWV1VzJrS1pydGwlMkZKY2RTeiUyRlNJQ0phRlBTRFg5czVxVWhaalRo
VXpLaGo1eGFyTGptWnVReVZxZlBEdkRXUEIlMkI1N1paeTZicHgxMGc3Z3J1bkxJa05uakQ1YVZW
aUhNRlNDSVM3SGVKaGhxY0tJVUpHRWZadzFmb2V5YUt2SUhRbDVpd2NiVUlDbkdUeTBqV2l4MnR1
c3FTbzJHVUxIVDZ3Nkt3TWVja25LSGNPNUtCZzFpZ1FhdDd4RUtQRHhWWSUyRmIwV1dGamdnTTZH
ZVQlMkJUV0lmWThUaEFUa29VQkIwTU1DamQlMkZSYlF4aDFCQ1o2VEZtRVNIVGdiZGpleUhPUHVQ
Z21uTDQ5a3piWHJBdllDb3RGaFFMeHJEJTJCcllVR3c5M1VUTjNIUlVXM21Fdlpsblg3MGtaZkx0
czlNekc4dnRpSzZidGE5dG5sTmd6enR3bzdTU3VjWCUyQmlQMG51VFB6dFlvV3dpTlc5TmYlMkJU
RWZoSDI1TnNXZiUyRllzek4xeW9CY3V4YUxzVFNZMnhmTDhBSG5JOHdWVlFBJTJCNG14MzMxSTdM
VWJkYzJRS2tPYWN3S2V4b2NoeFdPN1dDTUlmTnRmUUZPdXNCcDJSTU1TWDVsN2o3TkdEJTJGJTJC
bzN6SXVJVEdjWlNyVTNsRENPYTBPT3NZQkR4amJUT2RieDYyZ2RTVnV6Q1BSN0VBWDlnZCUyRiUy
RjEzM1ZoS2ZkdkdYZzRycXJuWVMlMkZIbEJxcUdwMUpYYyUyRjBEY2xyaUlDbGVkRmNzdEtpWjdO
bnVQZU50RVFxQmswaHBWTmJ0YU4xWEdHallOdU5aJTJCVUtLZWcxaktyOE82MjFoWWMlMkJ4bkIl
MkJud0ZCRUtXbUdxVG1TSHJ0a2VTQ00lMkJyclFZWWp5b0tLTWNVb1o0Z3MyR0VwcGNBNDdPJTJG
UXBmR1JqTEcxWktJTXhjdWxrVnhHJTJCMjc1UDFPbkd4V0sweXN6UHBiUGNrOUs5cnFpayUyRnlO
NkhxNEhKVHJPc1RwampwMTBaVklONElXeHdCWkdqYU9DUSUzRCUzRCZhbXA7WC1BbXotQWxnb3Jp
dGhtPUFXUzQtSE1BQy1TSEEyNTYmYW1wO1gtQW16LURhdGU9MjAyMDA0MDhUMDYzNjMwWiZhbXA7
WC1BbXotU2lnbmVkSGVhZGVycz1ob3N0JmFtcDtYLUFtei1FeHBpcmVzPTMwMCZhbXA7WC1BbXot
Q3JlZGVudGlhbD1BU0lBUTNQSENWVFlaSEo3NkRINyUyRjIwMjAwNDA4JTJGdXMtZWFzdC0xJTJG
czMlMkZhd3M0X3JlcXVlc3QmYW1wO1gtQW16LVNpZ25hdHVyZT02NTQ3NmExZjNmNGRmZjFmNWI4
YjU0NGUyYTFiOGU5OGI5ZTQzZTEyYWUyZTFmZDEwYzBiNDVlMTM1OTdjZTA3JmFtcDtoYXNoPWU1
NWY2NTc1ODhmZGRmMmI3ZjYzZmQ0ZTQyYmUxZDJjNmUyMzg0OWNhMjJkMmY1MGViMmQ0M2ZlNmUy
ZjgwZGUmYW1wO2hvc3Q9NjgwNDJjOTQzNTkxMDEzYWMyYjI0MzBhODliMjcwZjZhZjJjNzZkOGRm
ZDA4NmEwNzE3NmFmZTdjNzZjMmM2MSZhbXA7cGlpPVMxNzQyNzA2MTE5MzA1OTYzJmFtcDt0aWQ9
c3BkZi1iYjgzMzM4Zi00OGI3LTQyNzEtODVlNy05ZWFhNjdmMmNlZjgmYW1wO3NpZD0zODQ2OTA2
MjNiMjA1MTQ1YTQ3YTY2YTBhYjU2NTk3NjYzZTBneHJxYSZhbXA7dHlwZT1jbGllbnQ8L3VybD48
L3JlbGF0ZWQtdXJscz48L3VybHM+PGVsZWN0cm9uaWMtcmVzb3VyY2UtbnVtPjEwLjEwMTYvai5h
Y3RiaW8uMjAxOS4wOC4wNDA8L2VsZWN0cm9uaWMtcmVzb3VyY2UtbnVtPjxsYW5ndWFnZT5Fbmds
aXNoPC9sYW5ndWFnZT48L3JlY29yZD48L0NpdGU+PENpdGU+PEF1dGhvcj5NaXp1bm88L0F1dGhv
cj48WWVhcj4yMDE3PC9ZZWFyPjxSZWNOdW0+Mjg4MDwvUmVjTnVtPjxyZWNvcmQ+PHJlYy1udW1i
ZXI+Mjg4MDwvcmVjLW51bWJlcj48Zm9yZWlnbi1rZXlzPjxrZXkgYXBwPSJFTiIgZGItaWQ9ImR2
dGV4eDB3MzJzMjI1ZWRlMjdwZXR6N3A1OTU5ZXhkeGFmZSIgdGltZXN0YW1wPSIxNTAxNzE3MDIw
Ij4yODgwPC9rZXk+PC9mb3JlaWduLWtleXM+PHJlZi10eXBlIG5hbWU9IkpvdXJuYWwgQXJ0aWNs
ZSI+MTc8L3JlZi10eXBlPjxjb250cmlidXRvcnM+PGF1dGhvcnM+PGF1dGhvcj5NaXp1bm8sIFku
PC9hdXRob3I+PGF1dGhvcj5NaXp1dGEsIFIuPC9hdXRob3I+PGF1dGhvcj5IYXNoaXp1bWUsIE0u
PC9hdXRob3I+PGF1dGhvcj5UYWd1Y2hpLCBULjwvYXV0aG9yPjwvYXV0aG9ycz48L2NvbnRyaWJ1
dG9ycz48YXV0aC1hZGRyZXNzPlVuaXYgVHN1a3ViYSwgR3JhZCBTY2ggUHVyZSAmYW1wOyBBcHBs
IFNjaSwgMS0xLTEgVGVubm9kYWksIFRzdWt1YmEsIEliYXJha2kgMzA1ODU3NywgSmFwYW4mI3hE
O05hdGwgSW5zdCBNYXQgU2NpLCBQb2x5bWVyIEJpb21hdCBHcnAsIFJlcyBDdHIgRnVuY3QgTWF0
LCBCaW9tYXRlcmlhbHMgRmllbGQsIDEtMSBOYW1pa2ksIFRzdWt1YmEsIEliYXJha2kgMzA1MDA0
NCwgSmFwYW4mI3hEO1Rva3lvIFVuaXYgU2NpLCBGYWMgRW5nbiwgU2hpbmp1a3UgS3UsIDEtMyBL
YWd1cmF6YWthLCBUb2t5byAxNjI4NjAxLCBKYXBhbjwvYXV0aC1hZGRyZXNzPjx0aXRsZXM+PHRp
dGxlPkVuaGFuY2VkIHNlYWxpbmcgc3RyZW5ndGggb2YgYSBoeWRyb3Bob2JpY2FsbHktbW9kaWZp
ZWQgQWxhc2thIHBvbGxvY2sgZ2VsYXRpbi1iYXNlZCBzZWFsYW50PC90aXRsZT48c2Vjb25kYXJ5
LXRpdGxlPkJpb21hdGVyaWFscyBTY2llbmNlPC9zZWNvbmRhcnktdGl0bGU+PGFsdC10aXRsZT5C
aW9tYXRlciBTY2k8L2FsdC10aXRsZT48L3RpdGxlcz48cGVyaW9kaWNhbD48ZnVsbC10aXRsZT5C
aW9tYXRlcmlhbHMgU2NpZW5jZTwvZnVsbC10aXRsZT48YWJici0xPkJpb21hdGVyIFNjaS1Vazwv
YWJici0xPjwvcGVyaW9kaWNhbD48YWx0LXBlcmlvZGljYWw+PGZ1bGwtdGl0bGU+QmlvbWF0ZXIg
U2NpPC9mdWxsLXRpdGxlPjwvYWx0LXBlcmlvZGljYWw+PHBhZ2VzPjk4Mi05ODk8L3BhZ2VzPjx2
b2x1bWU+NTwvdm9sdW1lPjxudW1iZXI+NTwvbnVtYmVyPjxrZXl3b3Jkcz48a2V5d29yZD5wb2x5
LWwtbHlzaW5lPC9rZXl3b3JkPjxrZXl3b3JkPnRpc3N1ZSBhZGhlc2l2ZTwva2V5d29yZD48a2V5
d29yZD50cmluaXRyb2JlbnplbmVzdWxmb25pYyBhY2lkPC9rZXl3b3JkPjxrZXl3b3JkPmRpc3Vj
Y2luaW1pZHlsIHRhcnRhcmF0ZTwva2V5d29yZD48a2V5d29yZD5odW1hbiB0cm9wb2VsYXN0aW48
L2tleXdvcmQ+PGtleXdvcmQ+b3hpZGl6ZWQgZGV4dHJhbjwva2V5d29yZD48a2V5d29yZD5ib25k
aW5nIHN0cmVuZ3RoPC9rZXl3b3JkPjxrZXl3b3JkPnBlZ2RhIGh5ZHJvZ2Vsczwva2V5d29yZD48
a2V5d29yZD5sdW5nIHNlYWxhbnRzPC9rZXl3b3JkPjxrZXl3b3JkPm1vZGVsPC9rZXl3b3JkPjwv
a2V5d29yZHM+PGRhdGVzPjx5ZWFyPjIwMTc8L3llYXI+PHB1Yi1kYXRlcz48ZGF0ZT5NYXk8L2Rh
dGU+PC9wdWItZGF0ZXM+PC9kYXRlcz48aXNibj4yMDQ3LTQ4MzA8L2lzYm4+PGFjY2Vzc2lvbi1u
dW0+V09TOjAwMDQwMDY5MDcwMDAwODwvYWNjZXNzaW9uLW51bT48dXJscz48cmVsYXRlZC11cmxz
Pjx1cmw+Jmx0O0dvIHRvIElTSSZndDs6Ly9XT1M6MDAwNDAwNjkwNzAwMDA4PC91cmw+PC9yZWxh
dGVkLXVybHM+PC91cmxzPjxlbGVjdHJvbmljLXJlc291cmNlLW51bT4xMC4xMDM5L2M2Ym0wMDgy
OWE8L2VsZWN0cm9uaWMtcmVzb3VyY2UtbnVtPjxsYW5ndWFnZT5FbmdsaXNoPC9sYW5ndWFnZT48
L3JlY29yZD48L0NpdGU+PENpdGU+PEF1dGhvcj5UYWd1Y2hpPC9BdXRob3I+PFllYXI+MjAxNjwv
WWVhcj48UmVjTnVtPjI1OTQ8L1JlY051bT48cmVjb3JkPjxyZWMtbnVtYmVyPjI1OTQ8L3JlYy1u
dW1iZXI+PGZvcmVpZ24ta2V5cz48a2V5IGFwcD0iRU4iIGRiLWlkPSJkdnRleHgwdzMyczIyNWVk
ZTI3cGV0ejdwNTk1OWV4ZHhhZmUiIHRpbWVzdGFtcD0iMTQ2NjQxMjc5OSI+MjU5NDwva2V5Pjwv
Zm9yZWlnbi1rZXlzPjxyZWYtdHlwZSBuYW1lPSJKb3VybmFsIEFydGljbGUiPjE3PC9yZWYtdHlw
ZT48Y29udHJpYnV0b3JzPjxhdXRob3JzPjxhdXRob3I+VGFndWNoaSwgVC48L2F1dGhvcj48YXV0
aG9yPk1penV0YSwgUi48L2F1dGhvcj48YXV0aG9yPkl0bywgVC48L2F1dGhvcj48YXV0aG9yPllv
c2hpemF3YSwgSy48L2F1dGhvcj48YXV0aG9yPkthaml5YW1hLCBNLjwvYXV0aG9yPjwvYXV0aG9y
cz48L2NvbnRyaWJ1dG9ycz48YXV0aC1hZGRyZXNzPk5hdGwgSW5zdCBNYXQgU2NpLCBJbnQgQ3Ry
IE1hdCBOYW5vYXJjaGl0ZWN0b24gTUFOQSwgQmlvbWF0IFVuaXQsIE5hbm9saWZlIEZpZWxkLCAx
LTEgTmFtaWtpLCBUc3VrdWJhLCBJYmFyYWtpIDMwNTAwNDQsIEphcGFuJiN4RDtVbml2IFRzdWt1
YmEsIEdyYWQgU2NoIFB1cmUgJmFtcDsgQXBwbCBTY2ksIDEtMS0xIFRlbm5vZGFpLCBUc3VrdWJh
LCBJYmFyYWtpIDMwNTg1NzEsIEphcGFuJiN4RDtVbml2IFRzdWt1YmEsIEdyYWQgU2NoIExpZmUg
JmFtcDsgRW52aXJvbm0gU2NpLCAxLTEtMSBUZW5ub2RhaSwgVHN1a3ViYSwgSWJhcmFraSAzMDU4
NTcyLCBKYXBhbjwvYXV0aC1hZGRyZXNzPjx0aXRsZXM+PHRpdGxlPlJvYnVzdCBzZWFsaW5nIG9m
IGJsb29kIHZlc3NlbHMgd2l0aCBjaG9sZXN0ZXJ5bCBncm91cC1tb2RpZmllZCwgQWxhc2thIHBv
bGxvY2stZGVyaXZlZCBnZWxhdGluLWJhc2VkIGJpb2RlZ3JhZGFibGUgc2VhbGFudCB1bmRlciB3
ZXQgY29uZGl0aW9uczwvdGl0bGU+PHNlY29uZGFyeS10aXRsZT5Kb3VybmFsIG9mIEJpb21lZGlj
YWwgTmFub3RlY2hub2xvZ3k8L3NlY29uZGFyeS10aXRsZT48YWx0LXRpdGxlPkogQmlvbWVkIE5h
bm90ZWNobm9sPC9hbHQtdGl0bGU+PC90aXRsZXM+PHBlcmlvZGljYWw+PGZ1bGwtdGl0bGU+Sm91
cm5hbCBvZiBCaW9tZWRpY2FsIE5hbm90ZWNobm9sb2d5PC9mdWxsLXRpdGxlPjxhYmJyLTE+SiBC
aW9tZWQgTmFub3RlY2hub2w8L2FiYnItMT48L3BlcmlvZGljYWw+PGFsdC1wZXJpb2RpY2FsPjxm
dWxsLXRpdGxlPkpvdXJuYWwgb2YgQmlvbWVkaWNhbCBOYW5vdGVjaG5vbG9neTwvZnVsbC10aXRs
ZT48YWJici0xPkogQmlvbWVkIE5hbm90ZWNobm9sPC9hYmJyLTE+PC9hbHQtcGVyaW9kaWNhbD48
cGFnZXM+MTI4LTEzNDwvcGFnZXM+PHZvbHVtZT4xMjwvdm9sdW1lPjxudW1iZXI+MTwvbnVtYmVy
PjxrZXl3b3Jkcz48a2V5d29yZD5jb2QtZGVyaXZlZCBnZWxhdGluPC9rZXl3b3JkPjxrZXl3b3Jk
PnNlYWxhbnQ8L2tleXdvcmQ+PGtleXdvcmQ+YWRoZXNpdmU8L2tleXdvcmQ+PGtleXdvcmQ+Y2hv
bGVzdGVyb2w8L2tleXdvcmQ+PGtleXdvcmQ+cG9seShldGh5bGVuZSBnbHljb2wpPC9rZXl3b3Jk
PjxrZXl3b3JkPnRpc3N1ZSBhZGhlc2l2ZXM8L2tleXdvcmQ+PGtleXdvcmQ+aGVtb3N0YXNpczwv
a2V5d29yZD48a2V5d29yZD5oeWRyb2dlbHM8L2tleXdvcmQ+PGtleXdvcmQ+Z2Vsczwva2V5d29y
ZD48L2tleXdvcmRzPjxkYXRlcz48eWVhcj4yMDE2PC95ZWFyPjxwdWItZGF0ZXM+PGRhdGU+SmFu
PC9kYXRlPjwvcHViLWRhdGVzPjwvZGF0ZXM+PGlzYm4+MTU1MC03MDMzPC9pc2JuPjxhY2Nlc3Np
b24tbnVtPldPUzowMDAzNzE0NDkzMDAwMTA8L2FjY2Vzc2lvbi1udW0+PHVybHM+PHJlbGF0ZWQt
dXJscz48dXJsPiZsdDtHbyB0byBJU0kmZ3Q7Oi8vV09TOjAwMDM3MTQ0OTMwMDAxMDwvdXJsPjwv
cmVsYXRlZC11cmxzPjwvdXJscz48ZWxlY3Ryb25pYy1yZXNvdXJjZS1udW0+MTAuMTE2Ni9qYm4u
MjAxNi4yMjEwPC9lbGVjdHJvbmljLXJlc291cmNlLW51bT48bGFuZ3VhZ2U+RW5nbGlzaDwvbGFu
Z3VhZ2U+PC9yZWNvcmQ+PC9DaXRlPjwvRW5kTm90ZT4A
</w:fldData>
          </w:fldChar>
        </w:r>
        <w:r w:rsidR="00FB71DB" w:rsidRPr="003737F1">
          <w:rPr>
            <w:rFonts w:ascii="Times New Roman" w:hAnsi="Times New Roman"/>
            <w:bCs/>
            <w:sz w:val="24"/>
            <w:szCs w:val="24"/>
          </w:rPr>
          <w:instrText xml:space="preserve"> ADDIN EN.CITE </w:instrText>
        </w:r>
        <w:r w:rsidR="00FB71DB" w:rsidRPr="003737F1">
          <w:rPr>
            <w:rFonts w:ascii="Times New Roman" w:hAnsi="Times New Roman"/>
            <w:bCs/>
            <w:sz w:val="24"/>
            <w:szCs w:val="24"/>
          </w:rPr>
          <w:fldChar w:fldCharType="begin">
            <w:fldData xml:space="preserve">PEVuZE5vdGU+PENpdGU+PEF1dGhvcj5OaXNoaWd1Y2hpPC9BdXRob3I+PFllYXI+MjAxOTwvWWVh
cj48UmVjTnVtPjQwMzU8L1JlY051bT48RGlzcGxheVRleHQ+PHN0eWxlIGZhY2U9InN1cGVyc2Ny
aXB0Ij4yMy0yNTwvc3R5bGU+PC9EaXNwbGF5VGV4dD48cmVjb3JkPjxyZWMtbnVtYmVyPjQwMzU8
L3JlYy1udW1iZXI+PGZvcmVpZ24ta2V5cz48a2V5IGFwcD0iRU4iIGRiLWlkPSJkdnRleHgwdzMy
czIyNWVkZTI3cGV0ejdwNTk1OWV4ZHhhZmUiIHRpbWVzdGFtcD0iMTU4NjMyNzY2NyI+NDAzNTwv
a2V5PjwvZm9yZWlnbi1rZXlzPjxyZWYtdHlwZSBuYW1lPSJKb3VybmFsIEFydGljbGUiPjE3PC9y
ZWYtdHlwZT48Y29udHJpYnV0b3JzPjxhdXRob3JzPjxhdXRob3I+TmlzaGlndWNoaSwgQS48L2F1
dGhvcj48YXV0aG9yPkt1cmloYXJhLCBZLjwvYXV0aG9yPjxhdXRob3I+VGFndWNoaSwgVC48L2F1
dGhvcj48L2F1dGhvcnM+PC9jb250cmlidXRvcnM+PGF1dGgtYWRkcmVzcz5OYXRsIEluc3QgTWF0
IFNjaSwgRnVuY3QgTWF0IFJlcyBDdHIsIEJpb21hdCBGaWVsZCwgUG9seW1lciBCaW9tYXQgR3Jw
LCAxLTEgTmFtaWtpLCBUc3VrdWJhLCBJYmFyYWtpIDMwNTAwNDQsIEphcGFuPC9hdXRoLWFkZHJl
c3M+PHRpdGxlcz48dGl0bGU+VW5kZXJ3YXRlci1hZGhlc2l2ZSBtaWNyb3BhcnRpY2xlIGRyZXNz
aW5nIGNvbXBvc2VkIG9mIGh5ZHJvcGhvYmljYWxseS1tb2RpZmllZCBBbGFza2EgcG9sbG9jayBn
ZWxhdGluIGZvciBnYXN0cm9pbnRlc3RpbmFsIHRyYWN0IHdvdW5kIGhlYWxpbmc8L3RpdGxlPjxz
ZWNvbmRhcnktdGl0bGU+QWN0YSBCaW9tYXRlcmlhbGlhPC9zZWNvbmRhcnktdGl0bGU+PGFsdC10
aXRsZT5BY3RhIEJpb21hdGVyPC9hbHQtdGl0bGU+PC90aXRsZXM+PHBlcmlvZGljYWw+PGZ1bGwt
dGl0bGU+QWN0YSBCaW9tYXRlcjwvZnVsbC10aXRsZT48YWJici0xPkFjdGEgYmlvbWF0ZXJpYWxp
YTwvYWJici0xPjwvcGVyaW9kaWNhbD48YWx0LXBlcmlvZGljYWw+PGZ1bGwtdGl0bGU+QWN0YSBC
aW9tYXRlcjwvZnVsbC10aXRsZT48YWJici0xPkFjdGEgYmlvbWF0ZXJpYWxpYTwvYWJici0xPjwv
YWx0LXBlcmlvZGljYWw+PHBhZ2VzPjM4Ny0zOTY8L3BhZ2VzPjx2b2x1bWU+OTk8L3ZvbHVtZT48
a2V5d29yZHM+PGtleXdvcmQ+ZW5kb3Njb3BpYyBzdWJtdWNvc2FsIGRpc3NlY3Rpb248L2tleXdv
cmQ+PGtleXdvcmQ+d291bmQgaGVhbGluZzwva2V5d29yZD48a2V5d29yZD51bmRlcndhdGVyIGFk
aGVzaW9uPC9rZXl3b3JkPjxrZXl3b3JkPm1pY3JvcGFydGljbGU8L2tleXdvcmQ+PGtleXdvcmQ+
aHlkcm9waG9iaWMgaW50ZXJhY3Rpb248L2tleXdvcmQ+PGtleXdvcmQ+ZW5kb3Njb3BpYyBzdWJt
dWNvc2FsIGRpc3NlY3Rpb248L2tleXdvcmQ+PGtleXdvcmQ+ZXNvcGhhZ2VhbCBzdHJpY3R1cmU8
L2tleXdvcmQ+PGtleXdvcmQ+Mi1zdGVwIGRlc29sdmF0aW9uPC9rZXl3b3JkPjxrZXl3b3JkPnBy
ZXZlbnRpb248L2tleXdvcmQ+PGtleXdvcmQ+bmFub3BhcnRpY2xlczwva2V5d29yZD48a2V5d29y
ZD5yZWdlbmVyYXRpb248L2tleXdvcmQ+PGtleXdvcmQ+Y2FuY2VyPC9rZXl3b3JkPjwva2V5d29y
ZHM+PGRhdGVzPjx5ZWFyPjIwMTk8L3llYXI+PHB1Yi1kYXRlcz48ZGF0ZT5Ob3Y8L2RhdGU+PC9w
dWItZGF0ZXM+PC9kYXRlcz48aXNibj4xNzQyLTcwNjE8L2lzYm4+PGFjY2Vzc2lvbi1udW0+V09T
OjAwMDUwNTI3MTIwMDAzMTwvYWNjZXNzaW9uLW51bT48dXJscz48cmVsYXRlZC11cmxzPjx1cmw+
Jmx0O0dvIHRvIElTSSZndDs6Ly9XT1M6MDAwNTA1MjcxMjAwMDMxPC91cmw+PHVybD5odHRwczov
L3BkZi5zY2llbmNlZGlyZWN0YXNzZXRzLmNvbS8yNzMyNTgvMS1zMi4wLVMxNzQyNzA2MTE5WDAw
MTczLzEtczIuMC1TMTc0MjcwNjExOTMwNTk2My9tYWluLnBkZj9YLUFtei1TZWN1cml0eS1Ub2tl
bj1JUW9KYjNKcFoybHVYMlZqRU1iJTJGJTJGJTJGJTJGJTJGJTJGJTJGJTJGJTJGJTJGd0VhQ1hW
ekxXVmhjM1F0TVNKSE1FVUNJRjMwYXV0Vnoyb3klMkZOYzBzWiUyRnNFdDRjUCUyQk1JVkJ0TGlr
Ymo5dU1mZlRxV0FpRUF5dWo3TDVaUHRPWWhRTERHVWgxaGZla29uZHBJMUtYUXptOEJxOTNLWTI4
cXZRTUl6JTJGJTJGJTJGJTJGJTJGJTJGJTJGJTJGJTJGJTJGJTJGQVJBREdnd3dOVGt3TURNMU5E
WTROalVpREFsZmdueGxXQjV2SER6TU15cVJBOGRwQSUyQkN6bDIlMkZTeXFxU29sNTJpVElqbXZC
SjVNN3ZnN0VoSGlpOTZvY1RvNGxaSzVDcjQlMkJFVWFyUVklMkZHN1ZlVFZkSFFqdmlkNk9HJTJG
eEtsNER6RVh3UkpHMUc3YWV1VzJrS1pydGwlMkZKY2RTeiUyRlNJQ0phRlBTRFg5czVxVWhaalRo
VXpLaGo1eGFyTGptWnVReVZxZlBEdkRXUEIlMkI1N1paeTZicHgxMGc3Z3J1bkxJa05uakQ1YVZW
aUhNRlNDSVM3SGVKaGhxY0tJVUpHRWZadzFmb2V5YUt2SUhRbDVpd2NiVUlDbkdUeTBqV2l4MnR1
c3FTbzJHVUxIVDZ3Nkt3TWVja25LSGNPNUtCZzFpZ1FhdDd4RUtQRHhWWSUyRmIwV1dGamdnTTZH
ZVQlMkJUV0lmWThUaEFUa29VQkIwTU1DamQlMkZSYlF4aDFCQ1o2VEZtRVNIVGdiZGpleUhPUHVQ
Z21uTDQ5a3piWHJBdllDb3RGaFFMeHJEJTJCcllVR3c5M1VUTjNIUlVXM21Fdlpsblg3MGtaZkx0
czlNekc4dnRpSzZidGE5dG5sTmd6enR3bzdTU3VjWCUyQmlQMG51VFB6dFlvV3dpTlc5TmYlMkJU
RWZoSDI1TnNXZiUyRllzek4xeW9CY3V4YUxzVFNZMnhmTDhBSG5JOHdWVlFBJTJCNG14MzMxSTdM
VWJkYzJRS2tPYWN3S2V4b2NoeFdPN1dDTUlmTnRmUUZPdXNCcDJSTU1TWDVsN2o3TkdEJTJGJTJC
bzN6SXVJVEdjWlNyVTNsRENPYTBPT3NZQkR4amJUT2RieDYyZ2RTVnV6Q1BSN0VBWDlnZCUyRiUy
RjEzM1ZoS2ZkdkdYZzRycXJuWVMlMkZIbEJxcUdwMUpYYyUyRjBEY2xyaUlDbGVkRmNzdEtpWjdO
bnVQZU50RVFxQmswaHBWTmJ0YU4xWEdHallOdU5aJTJCVUtLZWcxaktyOE82MjFoWWMlMkJ4bkIl
MkJud0ZCRUtXbUdxVG1TSHJ0a2VTQ00lMkJyclFZWWp5b0tLTWNVb1o0Z3MyR0VwcGNBNDdPJTJG
UXBmR1JqTEcxWktJTXhjdWxrVnhHJTJCMjc1UDFPbkd4V0sweXN6UHBiUGNrOUs5cnFpayUyRnlO
NkhxNEhKVHJPc1RwampwMTBaVklONElXeHdCWkdqYU9DUSUzRCUzRCZhbXA7WC1BbXotQWxnb3Jp
dGhtPUFXUzQtSE1BQy1TSEEyNTYmYW1wO1gtQW16LURhdGU9MjAyMDA0MDhUMDYzNjMwWiZhbXA7
WC1BbXotU2lnbmVkSGVhZGVycz1ob3N0JmFtcDtYLUFtei1FeHBpcmVzPTMwMCZhbXA7WC1BbXot
Q3JlZGVudGlhbD1BU0lBUTNQSENWVFlaSEo3NkRINyUyRjIwMjAwNDA4JTJGdXMtZWFzdC0xJTJG
czMlMkZhd3M0X3JlcXVlc3QmYW1wO1gtQW16LVNpZ25hdHVyZT02NTQ3NmExZjNmNGRmZjFmNWI4
YjU0NGUyYTFiOGU5OGI5ZTQzZTEyYWUyZTFmZDEwYzBiNDVlMTM1OTdjZTA3JmFtcDtoYXNoPWU1
NWY2NTc1ODhmZGRmMmI3ZjYzZmQ0ZTQyYmUxZDJjNmUyMzg0OWNhMjJkMmY1MGViMmQ0M2ZlNmUy
ZjgwZGUmYW1wO2hvc3Q9NjgwNDJjOTQzNTkxMDEzYWMyYjI0MzBhODliMjcwZjZhZjJjNzZkOGRm
ZDA4NmEwNzE3NmFmZTdjNzZjMmM2MSZhbXA7cGlpPVMxNzQyNzA2MTE5MzA1OTYzJmFtcDt0aWQ9
c3BkZi1iYjgzMzM4Zi00OGI3LTQyNzEtODVlNy05ZWFhNjdmMmNlZjgmYW1wO3NpZD0zODQ2OTA2
MjNiMjA1MTQ1YTQ3YTY2YTBhYjU2NTk3NjYzZTBneHJxYSZhbXA7dHlwZT1jbGllbnQ8L3VybD48
L3JlbGF0ZWQtdXJscz48L3VybHM+PGVsZWN0cm9uaWMtcmVzb3VyY2UtbnVtPjEwLjEwMTYvai5h
Y3RiaW8uMjAxOS4wOC4wNDA8L2VsZWN0cm9uaWMtcmVzb3VyY2UtbnVtPjxsYW5ndWFnZT5Fbmds
aXNoPC9sYW5ndWFnZT48L3JlY29yZD48L0NpdGU+PENpdGU+PEF1dGhvcj5NaXp1bm88L0F1dGhv
cj48WWVhcj4yMDE3PC9ZZWFyPjxSZWNOdW0+Mjg4MDwvUmVjTnVtPjxyZWNvcmQ+PHJlYy1udW1i
ZXI+Mjg4MDwvcmVjLW51bWJlcj48Zm9yZWlnbi1rZXlzPjxrZXkgYXBwPSJFTiIgZGItaWQ9ImR2
dGV4eDB3MzJzMjI1ZWRlMjdwZXR6N3A1OTU5ZXhkeGFmZSIgdGltZXN0YW1wPSIxNTAxNzE3MDIw
Ij4yODgwPC9rZXk+PC9mb3JlaWduLWtleXM+PHJlZi10eXBlIG5hbWU9IkpvdXJuYWwgQXJ0aWNs
ZSI+MTc8L3JlZi10eXBlPjxjb250cmlidXRvcnM+PGF1dGhvcnM+PGF1dGhvcj5NaXp1bm8sIFku
PC9hdXRob3I+PGF1dGhvcj5NaXp1dGEsIFIuPC9hdXRob3I+PGF1dGhvcj5IYXNoaXp1bWUsIE0u
PC9hdXRob3I+PGF1dGhvcj5UYWd1Y2hpLCBULjwvYXV0aG9yPjwvYXV0aG9ycz48L2NvbnRyaWJ1
dG9ycz48YXV0aC1hZGRyZXNzPlVuaXYgVHN1a3ViYSwgR3JhZCBTY2ggUHVyZSAmYW1wOyBBcHBs
IFNjaSwgMS0xLTEgVGVubm9kYWksIFRzdWt1YmEsIEliYXJha2kgMzA1ODU3NywgSmFwYW4mI3hE
O05hdGwgSW5zdCBNYXQgU2NpLCBQb2x5bWVyIEJpb21hdCBHcnAsIFJlcyBDdHIgRnVuY3QgTWF0
LCBCaW9tYXRlcmlhbHMgRmllbGQsIDEtMSBOYW1pa2ksIFRzdWt1YmEsIEliYXJha2kgMzA1MDA0
NCwgSmFwYW4mI3hEO1Rva3lvIFVuaXYgU2NpLCBGYWMgRW5nbiwgU2hpbmp1a3UgS3UsIDEtMyBL
YWd1cmF6YWthLCBUb2t5byAxNjI4NjAxLCBKYXBhbjwvYXV0aC1hZGRyZXNzPjx0aXRsZXM+PHRp
dGxlPkVuaGFuY2VkIHNlYWxpbmcgc3RyZW5ndGggb2YgYSBoeWRyb3Bob2JpY2FsbHktbW9kaWZp
ZWQgQWxhc2thIHBvbGxvY2sgZ2VsYXRpbi1iYXNlZCBzZWFsYW50PC90aXRsZT48c2Vjb25kYXJ5
LXRpdGxlPkJpb21hdGVyaWFscyBTY2llbmNlPC9zZWNvbmRhcnktdGl0bGU+PGFsdC10aXRsZT5C
aW9tYXRlciBTY2k8L2FsdC10aXRsZT48L3RpdGxlcz48cGVyaW9kaWNhbD48ZnVsbC10aXRsZT5C
aW9tYXRlcmlhbHMgU2NpZW5jZTwvZnVsbC10aXRsZT48YWJici0xPkJpb21hdGVyIFNjaS1Vazwv
YWJici0xPjwvcGVyaW9kaWNhbD48YWx0LXBlcmlvZGljYWw+PGZ1bGwtdGl0bGU+QmlvbWF0ZXIg
U2NpPC9mdWxsLXRpdGxlPjwvYWx0LXBlcmlvZGljYWw+PHBhZ2VzPjk4Mi05ODk8L3BhZ2VzPjx2
b2x1bWU+NTwvdm9sdW1lPjxudW1iZXI+NTwvbnVtYmVyPjxrZXl3b3Jkcz48a2V5d29yZD5wb2x5
LWwtbHlzaW5lPC9rZXl3b3JkPjxrZXl3b3JkPnRpc3N1ZSBhZGhlc2l2ZTwva2V5d29yZD48a2V5
d29yZD50cmluaXRyb2JlbnplbmVzdWxmb25pYyBhY2lkPC9rZXl3b3JkPjxrZXl3b3JkPmRpc3Vj
Y2luaW1pZHlsIHRhcnRhcmF0ZTwva2V5d29yZD48a2V5d29yZD5odW1hbiB0cm9wb2VsYXN0aW48
L2tleXdvcmQ+PGtleXdvcmQ+b3hpZGl6ZWQgZGV4dHJhbjwva2V5d29yZD48a2V5d29yZD5ib25k
aW5nIHN0cmVuZ3RoPC9rZXl3b3JkPjxrZXl3b3JkPnBlZ2RhIGh5ZHJvZ2Vsczwva2V5d29yZD48
a2V5d29yZD5sdW5nIHNlYWxhbnRzPC9rZXl3b3JkPjxrZXl3b3JkPm1vZGVsPC9rZXl3b3JkPjwv
a2V5d29yZHM+PGRhdGVzPjx5ZWFyPjIwMTc8L3llYXI+PHB1Yi1kYXRlcz48ZGF0ZT5NYXk8L2Rh
dGU+PC9wdWItZGF0ZXM+PC9kYXRlcz48aXNibj4yMDQ3LTQ4MzA8L2lzYm4+PGFjY2Vzc2lvbi1u
dW0+V09TOjAwMDQwMDY5MDcwMDAwODwvYWNjZXNzaW9uLW51bT48dXJscz48cmVsYXRlZC11cmxz
Pjx1cmw+Jmx0O0dvIHRvIElTSSZndDs6Ly9XT1M6MDAwNDAwNjkwNzAwMDA4PC91cmw+PC9yZWxh
dGVkLXVybHM+PC91cmxzPjxlbGVjdHJvbmljLXJlc291cmNlLW51bT4xMC4xMDM5L2M2Ym0wMDgy
OWE8L2VsZWN0cm9uaWMtcmVzb3VyY2UtbnVtPjxsYW5ndWFnZT5FbmdsaXNoPC9sYW5ndWFnZT48
L3JlY29yZD48L0NpdGU+PENpdGU+PEF1dGhvcj5UYWd1Y2hpPC9BdXRob3I+PFllYXI+MjAxNjwv
WWVhcj48UmVjTnVtPjI1OTQ8L1JlY051bT48cmVjb3JkPjxyZWMtbnVtYmVyPjI1OTQ8L3JlYy1u
dW1iZXI+PGZvcmVpZ24ta2V5cz48a2V5IGFwcD0iRU4iIGRiLWlkPSJkdnRleHgwdzMyczIyNWVk
ZTI3cGV0ejdwNTk1OWV4ZHhhZmUiIHRpbWVzdGFtcD0iMTQ2NjQxMjc5OSI+MjU5NDwva2V5Pjwv
Zm9yZWlnbi1rZXlzPjxyZWYtdHlwZSBuYW1lPSJKb3VybmFsIEFydGljbGUiPjE3PC9yZWYtdHlw
ZT48Y29udHJpYnV0b3JzPjxhdXRob3JzPjxhdXRob3I+VGFndWNoaSwgVC48L2F1dGhvcj48YXV0
aG9yPk1penV0YSwgUi48L2F1dGhvcj48YXV0aG9yPkl0bywgVC48L2F1dGhvcj48YXV0aG9yPllv
c2hpemF3YSwgSy48L2F1dGhvcj48YXV0aG9yPkthaml5YW1hLCBNLjwvYXV0aG9yPjwvYXV0aG9y
cz48L2NvbnRyaWJ1dG9ycz48YXV0aC1hZGRyZXNzPk5hdGwgSW5zdCBNYXQgU2NpLCBJbnQgQ3Ry
IE1hdCBOYW5vYXJjaGl0ZWN0b24gTUFOQSwgQmlvbWF0IFVuaXQsIE5hbm9saWZlIEZpZWxkLCAx
LTEgTmFtaWtpLCBUc3VrdWJhLCBJYmFyYWtpIDMwNTAwNDQsIEphcGFuJiN4RDtVbml2IFRzdWt1
YmEsIEdyYWQgU2NoIFB1cmUgJmFtcDsgQXBwbCBTY2ksIDEtMS0xIFRlbm5vZGFpLCBUc3VrdWJh
LCBJYmFyYWtpIDMwNTg1NzEsIEphcGFuJiN4RDtVbml2IFRzdWt1YmEsIEdyYWQgU2NoIExpZmUg
JmFtcDsgRW52aXJvbm0gU2NpLCAxLTEtMSBUZW5ub2RhaSwgVHN1a3ViYSwgSWJhcmFraSAzMDU4
NTcyLCBKYXBhbjwvYXV0aC1hZGRyZXNzPjx0aXRsZXM+PHRpdGxlPlJvYnVzdCBzZWFsaW5nIG9m
IGJsb29kIHZlc3NlbHMgd2l0aCBjaG9sZXN0ZXJ5bCBncm91cC1tb2RpZmllZCwgQWxhc2thIHBv
bGxvY2stZGVyaXZlZCBnZWxhdGluLWJhc2VkIGJpb2RlZ3JhZGFibGUgc2VhbGFudCB1bmRlciB3
ZXQgY29uZGl0aW9uczwvdGl0bGU+PHNlY29uZGFyeS10aXRsZT5Kb3VybmFsIG9mIEJpb21lZGlj
YWwgTmFub3RlY2hub2xvZ3k8L3NlY29uZGFyeS10aXRsZT48YWx0LXRpdGxlPkogQmlvbWVkIE5h
bm90ZWNobm9sPC9hbHQtdGl0bGU+PC90aXRsZXM+PHBlcmlvZGljYWw+PGZ1bGwtdGl0bGU+Sm91
cm5hbCBvZiBCaW9tZWRpY2FsIE5hbm90ZWNobm9sb2d5PC9mdWxsLXRpdGxlPjxhYmJyLTE+SiBC
aW9tZWQgTmFub3RlY2hub2w8L2FiYnItMT48L3BlcmlvZGljYWw+PGFsdC1wZXJpb2RpY2FsPjxm
dWxsLXRpdGxlPkpvdXJuYWwgb2YgQmlvbWVkaWNhbCBOYW5vdGVjaG5vbG9neTwvZnVsbC10aXRs
ZT48YWJici0xPkogQmlvbWVkIE5hbm90ZWNobm9sPC9hYmJyLTE+PC9hbHQtcGVyaW9kaWNhbD48
cGFnZXM+MTI4LTEzNDwvcGFnZXM+PHZvbHVtZT4xMjwvdm9sdW1lPjxudW1iZXI+MTwvbnVtYmVy
PjxrZXl3b3Jkcz48a2V5d29yZD5jb2QtZGVyaXZlZCBnZWxhdGluPC9rZXl3b3JkPjxrZXl3b3Jk
PnNlYWxhbnQ8L2tleXdvcmQ+PGtleXdvcmQ+YWRoZXNpdmU8L2tleXdvcmQ+PGtleXdvcmQ+Y2hv
bGVzdGVyb2w8L2tleXdvcmQ+PGtleXdvcmQ+cG9seShldGh5bGVuZSBnbHljb2wpPC9rZXl3b3Jk
PjxrZXl3b3JkPnRpc3N1ZSBhZGhlc2l2ZXM8L2tleXdvcmQ+PGtleXdvcmQ+aGVtb3N0YXNpczwv
a2V5d29yZD48a2V5d29yZD5oeWRyb2dlbHM8L2tleXdvcmQ+PGtleXdvcmQ+Z2Vsczwva2V5d29y
ZD48L2tleXdvcmRzPjxkYXRlcz48eWVhcj4yMDE2PC95ZWFyPjxwdWItZGF0ZXM+PGRhdGU+SmFu
PC9kYXRlPjwvcHViLWRhdGVzPjwvZGF0ZXM+PGlzYm4+MTU1MC03MDMzPC9pc2JuPjxhY2Nlc3Np
b24tbnVtPldPUzowMDAzNzE0NDkzMDAwMTA8L2FjY2Vzc2lvbi1udW0+PHVybHM+PHJlbGF0ZWQt
dXJscz48dXJsPiZsdDtHbyB0byBJU0kmZ3Q7Oi8vV09TOjAwMDM3MTQ0OTMwMDAxMDwvdXJsPjwv
cmVsYXRlZC11cmxzPjwvdXJscz48ZWxlY3Ryb25pYy1yZXNvdXJjZS1udW0+MTAuMTE2Ni9qYm4u
MjAxNi4yMjEwPC9lbGVjdHJvbmljLXJlc291cmNlLW51bT48bGFuZ3VhZ2U+RW5nbGlzaDwvbGFu
Z3VhZ2U+PC9yZWNvcmQ+PC9DaXRlPjwvRW5kTm90ZT4A
</w:fldData>
          </w:fldChar>
        </w:r>
        <w:r w:rsidR="00FB71DB" w:rsidRPr="003737F1">
          <w:rPr>
            <w:rFonts w:ascii="Times New Roman" w:hAnsi="Times New Roman"/>
            <w:bCs/>
            <w:sz w:val="24"/>
            <w:szCs w:val="24"/>
          </w:rPr>
          <w:instrText xml:space="preserve"> ADDIN EN.CITE.DATA </w:instrText>
        </w:r>
        <w:r w:rsidR="00FB71DB" w:rsidRPr="003737F1">
          <w:rPr>
            <w:rFonts w:ascii="Times New Roman" w:hAnsi="Times New Roman"/>
            <w:bCs/>
            <w:sz w:val="24"/>
            <w:szCs w:val="24"/>
          </w:rPr>
        </w:r>
        <w:r w:rsidR="00FB71DB" w:rsidRPr="003737F1">
          <w:rPr>
            <w:rFonts w:ascii="Times New Roman" w:hAnsi="Times New Roman"/>
            <w:bCs/>
            <w:sz w:val="24"/>
            <w:szCs w:val="24"/>
          </w:rPr>
          <w:fldChar w:fldCharType="end"/>
        </w:r>
        <w:r w:rsidR="00FB71DB" w:rsidRPr="003737F1">
          <w:rPr>
            <w:rFonts w:ascii="Times New Roman" w:hAnsi="Times New Roman"/>
            <w:bCs/>
            <w:sz w:val="24"/>
            <w:szCs w:val="24"/>
          </w:rPr>
        </w:r>
        <w:r w:rsidR="00FB71DB" w:rsidRPr="003737F1">
          <w:rPr>
            <w:rFonts w:ascii="Times New Roman" w:hAnsi="Times New Roman"/>
            <w:bCs/>
            <w:sz w:val="24"/>
            <w:szCs w:val="24"/>
          </w:rPr>
          <w:fldChar w:fldCharType="separate"/>
        </w:r>
        <w:r w:rsidR="00FB71DB" w:rsidRPr="003737F1">
          <w:rPr>
            <w:rFonts w:ascii="Times New Roman" w:hAnsi="Times New Roman"/>
            <w:bCs/>
            <w:noProof/>
            <w:sz w:val="24"/>
            <w:szCs w:val="24"/>
            <w:vertAlign w:val="superscript"/>
          </w:rPr>
          <w:t>23-25</w:t>
        </w:r>
        <w:r w:rsidR="00FB71DB" w:rsidRPr="003737F1">
          <w:rPr>
            <w:rFonts w:ascii="Times New Roman" w:hAnsi="Times New Roman"/>
            <w:bCs/>
            <w:sz w:val="24"/>
            <w:szCs w:val="24"/>
          </w:rPr>
          <w:fldChar w:fldCharType="end"/>
        </w:r>
      </w:hyperlink>
      <w:r w:rsidR="00B03D80" w:rsidRPr="003737F1">
        <w:rPr>
          <w:rFonts w:ascii="Times New Roman" w:hAnsi="Times New Roman"/>
          <w:bCs/>
          <w:sz w:val="24"/>
          <w:szCs w:val="24"/>
        </w:rPr>
        <w:t xml:space="preserve">. </w:t>
      </w:r>
      <w:r w:rsidRPr="003737F1">
        <w:rPr>
          <w:rFonts w:ascii="Times New Roman" w:hAnsi="Times New Roman"/>
          <w:bCs/>
          <w:sz w:val="24"/>
          <w:szCs w:val="24"/>
        </w:rPr>
        <w:t>ApGltn</w:t>
      </w:r>
      <w:r w:rsidR="004F46DD" w:rsidRPr="003737F1">
        <w:rPr>
          <w:rFonts w:ascii="Times New Roman" w:hAnsi="Times New Roman"/>
          <w:bCs/>
          <w:sz w:val="24"/>
          <w:szCs w:val="24"/>
        </w:rPr>
        <w:t xml:space="preserve"> has </w:t>
      </w:r>
      <w:r w:rsidR="00461226" w:rsidRPr="003737F1">
        <w:rPr>
          <w:rFonts w:ascii="Times New Roman" w:hAnsi="Times New Roman"/>
          <w:bCs/>
          <w:sz w:val="24"/>
          <w:szCs w:val="24"/>
        </w:rPr>
        <w:t xml:space="preserve">a </w:t>
      </w:r>
      <w:r w:rsidR="004F46DD" w:rsidRPr="003737F1">
        <w:rPr>
          <w:rFonts w:ascii="Times New Roman" w:hAnsi="Times New Roman"/>
          <w:bCs/>
          <w:sz w:val="24"/>
          <w:szCs w:val="24"/>
        </w:rPr>
        <w:t xml:space="preserve">low sol-gel transition temperature (&lt;13.8 </w:t>
      </w:r>
      <w:r w:rsidR="004F46DD" w:rsidRPr="003737F1">
        <w:rPr>
          <w:rFonts w:ascii="Times New Roman" w:hAnsi="Times New Roman"/>
          <w:szCs w:val="24"/>
        </w:rPr>
        <w:t>°C</w:t>
      </w:r>
      <w:r w:rsidR="004F46DD" w:rsidRPr="003737F1">
        <w:rPr>
          <w:rFonts w:ascii="Times New Roman" w:hAnsi="Times New Roman"/>
          <w:bCs/>
          <w:sz w:val="24"/>
          <w:szCs w:val="24"/>
        </w:rPr>
        <w:t xml:space="preserve">) </w:t>
      </w:r>
      <w:r w:rsidR="00240549" w:rsidRPr="003737F1">
        <w:rPr>
          <w:rFonts w:ascii="Times New Roman" w:hAnsi="Times New Roman"/>
          <w:bCs/>
          <w:sz w:val="24"/>
          <w:szCs w:val="24"/>
        </w:rPr>
        <w:t>due to</w:t>
      </w:r>
      <w:r w:rsidR="004F46DD" w:rsidRPr="003737F1">
        <w:rPr>
          <w:rFonts w:ascii="Times New Roman" w:hAnsi="Times New Roman"/>
          <w:bCs/>
          <w:sz w:val="24"/>
          <w:szCs w:val="24"/>
        </w:rPr>
        <w:t xml:space="preserve"> its low imino acid content (&lt;150 units per 1000 residues)</w:t>
      </w:r>
      <w:hyperlink w:anchor="_ENREF_26" w:tooltip="Karim, 2009 #1281" w:history="1">
        <w:r w:rsidR="00FB71DB" w:rsidRPr="003737F1">
          <w:rPr>
            <w:rFonts w:ascii="Times New Roman" w:hAnsi="Times New Roman"/>
            <w:bCs/>
            <w:sz w:val="24"/>
            <w:szCs w:val="24"/>
          </w:rPr>
          <w:fldChar w:fldCharType="begin">
            <w:fldData xml:space="preserve">PEVuZE5vdGU+PENpdGU+PEF1dGhvcj5LYXJpbTwvQXV0aG9yPjxZZWFyPjIwMDk8L1llYXI+PFJl
Y051bT4xMjgxPC9SZWNOdW0+PERpc3BsYXlUZXh0PjxzdHlsZSBmYWNlPSJzdXBlcnNjcmlwdCI+
MjY8L3N0eWxlPjwvRGlzcGxheVRleHQ+PHJlY29yZD48cmVjLW51bWJlcj4xMjgxPC9yZWMtbnVt
YmVyPjxmb3JlaWduLWtleXM+PGtleSBhcHA9IkVOIiBkYi1pZD0iZHZ0ZXh4MHczMnMyMjVlZGUy
N3BldHo3cDU5NTlleGR4YWZlIiB0aW1lc3RhbXA9IjE0MjMxOTA2NzciPjEyODE8L2tleT48L2Zv
cmVpZ24ta2V5cz48cmVmLXR5cGUgbmFtZT0iSm91cm5hbCBBcnRpY2xlIj4xNzwvcmVmLXR5cGU+
PGNvbnRyaWJ1dG9ycz48YXV0aG9ycz48YXV0aG9yPkthcmltLCBBLiBBLjwvYXV0aG9yPjxhdXRo
b3I+QmhhdCwgUi48L2F1dGhvcj48L2F1dGhvcnM+PC9jb250cmlidXRvcnM+PGF1dGgtYWRkcmVz
cz5LYXJpbSwgQUEmI3hEO1VuaXYgU2FpbnMgTWFsYXlzaWEsIFNjaCBJbmQgVGVjaG5vbCwgRm9v
ZCBUZWNobm9sIERpdiwgRm9vZCBCaW9wb2x5bWVyIFJlcyBHcnAsIE1pbmRlbiAxMTgwMCwgUGVu
YW5nLCBNYWxheXNpYSYjeEQ7VW5pdiBTYWlucyBNYWxheXNpYSwgU2NoIEluZCBUZWNobm9sLCBG
b29kIFRlY2hub2wgRGl2LCBGb29kIEJpb3BvbHltZXIgUmVzIEdycCwgTWluZGVuIDExODAwLCBQ
ZW5hbmcsIE1hbGF5c2lhJiN4RDtVbml2IFNhaW5zIE1hbGF5c2lhLCBTY2ggSW5kIFRlY2hub2ws
IEZvb2QgVGVjaG5vbCBEaXYsIEZvb2QgQmlvcG9seW1lciBSZXMgR3JwLCBNaW5kZW4gMTE4MDAs
IFBlbmFuZywgTWFsYXlzaWE8L2F1dGgtYWRkcmVzcz48dGl0bGVzPjx0aXRsZT5GaXNoIGdlbGF0
aW46IHByb3BlcnRpZXMsIGNoYWxsZW5nZXMsIGFuZCBwcm9zcGVjdHMgYXMgYW4gYWx0ZXJuYXRp
dmUgdG8gbWFtbWFsaWFuIGdlbGF0aW5zPC90aXRsZT48c2Vjb25kYXJ5LXRpdGxlPkZvb2QgSHlk
cm9jb2xsb2lkczwvc2Vjb25kYXJ5LXRpdGxlPjxhbHQtdGl0bGU+Rm9vZCBIeWRyb2NvbGxvaWQ8
L2FsdC10aXRsZT48L3RpdGxlcz48cGVyaW9kaWNhbD48ZnVsbC10aXRsZT5Gb29kIEh5ZHJvY29s
bG9pZHM8L2Z1bGwtdGl0bGU+PC9wZXJpb2RpY2FsPjxwYWdlcz41NjMtNTc2PC9wYWdlcz48dm9s
dW1lPjIzPC92b2x1bWU+PG51bWJlcj4zPC9udW1iZXI+PGtleXdvcmRzPjxrZXl3b3JkPmdlbGF0
aW48L2tleXdvcmQ+PGtleXdvcmQ+ZmlzaDwva2V5d29yZD48a2V5d29yZD5leHRyYWN0aW9uPC9r
ZXl3b3JkPjxrZXl3b3JkPmdlbGF0aW48L2tleXdvcmQ+PGtleXdvcmQ+Y3Jvc3NsaW5rPC9rZXl3
b3JkPjxrZXl3b3JkPnByb3RlaW48L2tleXdvcmQ+PGtleXdvcmQ+ZW11bHNpb248L2tleXdvcmQ+
PGtleXdvcmQ+Zm9hbTwva2V5d29yZD48a2V5d29yZD5icm93bnN0cmlwZSByZWQgc25hcHBlcjwv
a2V5d29yZD48a2V5d29yZD5wb2xsb2NrIHNraW4gZ2VsYXRpbjwva2V5d29yZD48a2V5d29yZD5j
b2QgZ2FkdXMtbW9yaHVhPC9rZXl3b3JkPjxrZXl3b3JkPmhha2UgbWVybHVjY2l1cy1tZXJsdWNj
aXVzPC9rZXl3b3JkPjxrZXl3b3JkPnByb2Nlc3NpbmcgYnktcHJvZHVjdHM8L2tleXdvcmQ+PGtl
eXdvcmQ+aW4td2F0ZXIgZW11bHNpb25zPC9rZXl3b3JkPjxrZXl3b3JkPmJpZ2V5ZSBzbmFwcGVy
PC9rZXl3b3JkPjxrZXl3b3JkPnJoZW9sb2dpY2FsIHByb3BlcnRpZXM8L2tleXdvcmQ+PGtleXdv
cmQ+cGh5c2ljYWwtcHJvcGVydGllczwva2V5d29yZD48a2V5d29yZD5lZGlibGUgZmlsbXM8L2tl
eXdvcmQ+PC9rZXl3b3Jkcz48ZGF0ZXM+PHllYXI+MjAwOTwveWVhcj48cHViLWRhdGVzPjxkYXRl
Pk1heTwvZGF0ZT48L3B1Yi1kYXRlcz48L2RhdGVzPjxpc2JuPjAyNjgtMDA1WDwvaXNibj48YWNj
ZXNzaW9uLW51bT5XT1M6MDAwMjYxMjgxMzAwMDAxPC9hY2Nlc3Npb24tbnVtPjx1cmxzPjxyZWxh
dGVkLXVybHM+PHVybD4mbHQ7R28gdG8gSVNJJmd0OzovL1dPUzowMDAyNjEyODEzMDAwMDE8L3Vy
bD48L3JlbGF0ZWQtdXJscz48L3VybHM+PGVsZWN0cm9uaWMtcmVzb3VyY2UtbnVtPkRPSSAxMC4x
MDE2L2ouZm9vZGh5ZC4yMDA4LjA3LjAwMjwvZWxlY3Ryb25pYy1yZXNvdXJjZS1udW0+PGxhbmd1
YWdlPkVuZ2xpc2g8L2xhbmd1YWdlPjwvcmVjb3JkPjwvQ2l0ZT48L0VuZE5vdGU+AG==
</w:fldData>
          </w:fldChar>
        </w:r>
        <w:r w:rsidR="00FB71DB" w:rsidRPr="003737F1">
          <w:rPr>
            <w:rFonts w:ascii="Times New Roman" w:hAnsi="Times New Roman"/>
            <w:bCs/>
            <w:sz w:val="24"/>
            <w:szCs w:val="24"/>
          </w:rPr>
          <w:instrText xml:space="preserve"> ADDIN EN.CITE </w:instrText>
        </w:r>
        <w:r w:rsidR="00FB71DB" w:rsidRPr="003737F1">
          <w:rPr>
            <w:rFonts w:ascii="Times New Roman" w:hAnsi="Times New Roman"/>
            <w:bCs/>
            <w:sz w:val="24"/>
            <w:szCs w:val="24"/>
          </w:rPr>
          <w:fldChar w:fldCharType="begin">
            <w:fldData xml:space="preserve">PEVuZE5vdGU+PENpdGU+PEF1dGhvcj5LYXJpbTwvQXV0aG9yPjxZZWFyPjIwMDk8L1llYXI+PFJl
Y051bT4xMjgxPC9SZWNOdW0+PERpc3BsYXlUZXh0PjxzdHlsZSBmYWNlPSJzdXBlcnNjcmlwdCI+
MjY8L3N0eWxlPjwvRGlzcGxheVRleHQ+PHJlY29yZD48cmVjLW51bWJlcj4xMjgxPC9yZWMtbnVt
YmVyPjxmb3JlaWduLWtleXM+PGtleSBhcHA9IkVOIiBkYi1pZD0iZHZ0ZXh4MHczMnMyMjVlZGUy
N3BldHo3cDU5NTlleGR4YWZlIiB0aW1lc3RhbXA9IjE0MjMxOTA2NzciPjEyODE8L2tleT48L2Zv
cmVpZ24ta2V5cz48cmVmLXR5cGUgbmFtZT0iSm91cm5hbCBBcnRpY2xlIj4xNzwvcmVmLXR5cGU+
PGNvbnRyaWJ1dG9ycz48YXV0aG9ycz48YXV0aG9yPkthcmltLCBBLiBBLjwvYXV0aG9yPjxhdXRo
b3I+QmhhdCwgUi48L2F1dGhvcj48L2F1dGhvcnM+PC9jb250cmlidXRvcnM+PGF1dGgtYWRkcmVz
cz5LYXJpbSwgQUEmI3hEO1VuaXYgU2FpbnMgTWFsYXlzaWEsIFNjaCBJbmQgVGVjaG5vbCwgRm9v
ZCBUZWNobm9sIERpdiwgRm9vZCBCaW9wb2x5bWVyIFJlcyBHcnAsIE1pbmRlbiAxMTgwMCwgUGVu
YW5nLCBNYWxheXNpYSYjeEQ7VW5pdiBTYWlucyBNYWxheXNpYSwgU2NoIEluZCBUZWNobm9sLCBG
b29kIFRlY2hub2wgRGl2LCBGb29kIEJpb3BvbHltZXIgUmVzIEdycCwgTWluZGVuIDExODAwLCBQ
ZW5hbmcsIE1hbGF5c2lhJiN4RDtVbml2IFNhaW5zIE1hbGF5c2lhLCBTY2ggSW5kIFRlY2hub2ws
IEZvb2QgVGVjaG5vbCBEaXYsIEZvb2QgQmlvcG9seW1lciBSZXMgR3JwLCBNaW5kZW4gMTE4MDAs
IFBlbmFuZywgTWFsYXlzaWE8L2F1dGgtYWRkcmVzcz48dGl0bGVzPjx0aXRsZT5GaXNoIGdlbGF0
aW46IHByb3BlcnRpZXMsIGNoYWxsZW5nZXMsIGFuZCBwcm9zcGVjdHMgYXMgYW4gYWx0ZXJuYXRp
dmUgdG8gbWFtbWFsaWFuIGdlbGF0aW5zPC90aXRsZT48c2Vjb25kYXJ5LXRpdGxlPkZvb2QgSHlk
cm9jb2xsb2lkczwvc2Vjb25kYXJ5LXRpdGxlPjxhbHQtdGl0bGU+Rm9vZCBIeWRyb2NvbGxvaWQ8
L2FsdC10aXRsZT48L3RpdGxlcz48cGVyaW9kaWNhbD48ZnVsbC10aXRsZT5Gb29kIEh5ZHJvY29s
bG9pZHM8L2Z1bGwtdGl0bGU+PC9wZXJpb2RpY2FsPjxwYWdlcz41NjMtNTc2PC9wYWdlcz48dm9s
dW1lPjIzPC92b2x1bWU+PG51bWJlcj4zPC9udW1iZXI+PGtleXdvcmRzPjxrZXl3b3JkPmdlbGF0
aW48L2tleXdvcmQ+PGtleXdvcmQ+ZmlzaDwva2V5d29yZD48a2V5d29yZD5leHRyYWN0aW9uPC9r
ZXl3b3JkPjxrZXl3b3JkPmdlbGF0aW48L2tleXdvcmQ+PGtleXdvcmQ+Y3Jvc3NsaW5rPC9rZXl3
b3JkPjxrZXl3b3JkPnByb3RlaW48L2tleXdvcmQ+PGtleXdvcmQ+ZW11bHNpb248L2tleXdvcmQ+
PGtleXdvcmQ+Zm9hbTwva2V5d29yZD48a2V5d29yZD5icm93bnN0cmlwZSByZWQgc25hcHBlcjwv
a2V5d29yZD48a2V5d29yZD5wb2xsb2NrIHNraW4gZ2VsYXRpbjwva2V5d29yZD48a2V5d29yZD5j
b2QgZ2FkdXMtbW9yaHVhPC9rZXl3b3JkPjxrZXl3b3JkPmhha2UgbWVybHVjY2l1cy1tZXJsdWNj
aXVzPC9rZXl3b3JkPjxrZXl3b3JkPnByb2Nlc3NpbmcgYnktcHJvZHVjdHM8L2tleXdvcmQ+PGtl
eXdvcmQ+aW4td2F0ZXIgZW11bHNpb25zPC9rZXl3b3JkPjxrZXl3b3JkPmJpZ2V5ZSBzbmFwcGVy
PC9rZXl3b3JkPjxrZXl3b3JkPnJoZW9sb2dpY2FsIHByb3BlcnRpZXM8L2tleXdvcmQ+PGtleXdv
cmQ+cGh5c2ljYWwtcHJvcGVydGllczwva2V5d29yZD48a2V5d29yZD5lZGlibGUgZmlsbXM8L2tl
eXdvcmQ+PC9rZXl3b3Jkcz48ZGF0ZXM+PHllYXI+MjAwOTwveWVhcj48cHViLWRhdGVzPjxkYXRl
Pk1heTwvZGF0ZT48L3B1Yi1kYXRlcz48L2RhdGVzPjxpc2JuPjAyNjgtMDA1WDwvaXNibj48YWNj
ZXNzaW9uLW51bT5XT1M6MDAwMjYxMjgxMzAwMDAxPC9hY2Nlc3Npb24tbnVtPjx1cmxzPjxyZWxh
dGVkLXVybHM+PHVybD4mbHQ7R28gdG8gSVNJJmd0OzovL1dPUzowMDAyNjEyODEzMDAwMDE8L3Vy
bD48L3JlbGF0ZWQtdXJscz48L3VybHM+PGVsZWN0cm9uaWMtcmVzb3VyY2UtbnVtPkRPSSAxMC4x
MDE2L2ouZm9vZGh5ZC4yMDA4LjA3LjAwMjwvZWxlY3Ryb25pYy1yZXNvdXJjZS1udW0+PGxhbmd1
YWdlPkVuZ2xpc2g8L2xhbmd1YWdlPjwvcmVjb3JkPjwvQ2l0ZT48L0VuZE5vdGU+AG==
</w:fldData>
          </w:fldChar>
        </w:r>
        <w:r w:rsidR="00FB71DB" w:rsidRPr="003737F1">
          <w:rPr>
            <w:rFonts w:ascii="Times New Roman" w:hAnsi="Times New Roman"/>
            <w:bCs/>
            <w:sz w:val="24"/>
            <w:szCs w:val="24"/>
          </w:rPr>
          <w:instrText xml:space="preserve"> ADDIN EN.CITE.DATA </w:instrText>
        </w:r>
        <w:r w:rsidR="00FB71DB" w:rsidRPr="003737F1">
          <w:rPr>
            <w:rFonts w:ascii="Times New Roman" w:hAnsi="Times New Roman"/>
            <w:bCs/>
            <w:sz w:val="24"/>
            <w:szCs w:val="24"/>
          </w:rPr>
        </w:r>
        <w:r w:rsidR="00FB71DB" w:rsidRPr="003737F1">
          <w:rPr>
            <w:rFonts w:ascii="Times New Roman" w:hAnsi="Times New Roman"/>
            <w:bCs/>
            <w:sz w:val="24"/>
            <w:szCs w:val="24"/>
          </w:rPr>
          <w:fldChar w:fldCharType="end"/>
        </w:r>
        <w:r w:rsidR="00FB71DB" w:rsidRPr="003737F1">
          <w:rPr>
            <w:rFonts w:ascii="Times New Roman" w:hAnsi="Times New Roman"/>
            <w:bCs/>
            <w:sz w:val="24"/>
            <w:szCs w:val="24"/>
          </w:rPr>
        </w:r>
        <w:r w:rsidR="00FB71DB" w:rsidRPr="003737F1">
          <w:rPr>
            <w:rFonts w:ascii="Times New Roman" w:hAnsi="Times New Roman"/>
            <w:bCs/>
            <w:sz w:val="24"/>
            <w:szCs w:val="24"/>
          </w:rPr>
          <w:fldChar w:fldCharType="separate"/>
        </w:r>
        <w:r w:rsidR="00FB71DB" w:rsidRPr="003737F1">
          <w:rPr>
            <w:rFonts w:ascii="Times New Roman" w:hAnsi="Times New Roman"/>
            <w:bCs/>
            <w:noProof/>
            <w:sz w:val="24"/>
            <w:szCs w:val="24"/>
            <w:vertAlign w:val="superscript"/>
          </w:rPr>
          <w:t>26</w:t>
        </w:r>
        <w:r w:rsidR="00FB71DB" w:rsidRPr="003737F1">
          <w:rPr>
            <w:rFonts w:ascii="Times New Roman" w:hAnsi="Times New Roman"/>
            <w:bCs/>
            <w:sz w:val="24"/>
            <w:szCs w:val="24"/>
          </w:rPr>
          <w:fldChar w:fldCharType="end"/>
        </w:r>
      </w:hyperlink>
      <w:r w:rsidR="00240549" w:rsidRPr="003737F1">
        <w:rPr>
          <w:rFonts w:ascii="Times New Roman" w:hAnsi="Times New Roman"/>
          <w:bCs/>
          <w:sz w:val="24"/>
          <w:szCs w:val="24"/>
        </w:rPr>
        <w:t xml:space="preserve">, </w:t>
      </w:r>
      <w:r w:rsidR="00B233D9" w:rsidRPr="003737F1">
        <w:rPr>
          <w:rFonts w:ascii="Times New Roman" w:hAnsi="Times New Roman"/>
          <w:bCs/>
          <w:sz w:val="24"/>
          <w:szCs w:val="24"/>
        </w:rPr>
        <w:t>which negates the necessity for</w:t>
      </w:r>
      <w:r w:rsidR="004F46DD" w:rsidRPr="003737F1">
        <w:rPr>
          <w:rFonts w:ascii="Times New Roman" w:hAnsi="Times New Roman"/>
          <w:bCs/>
          <w:sz w:val="24"/>
          <w:szCs w:val="24"/>
        </w:rPr>
        <w:t xml:space="preserve"> preheating. </w:t>
      </w:r>
      <w:r w:rsidR="00C121AD" w:rsidRPr="003737F1">
        <w:rPr>
          <w:rFonts w:ascii="Times New Roman" w:hAnsi="Times New Roman"/>
          <w:bCs/>
          <w:sz w:val="24"/>
          <w:szCs w:val="24"/>
        </w:rPr>
        <w:t>By combin</w:t>
      </w:r>
      <w:r w:rsidRPr="003737F1">
        <w:rPr>
          <w:rFonts w:ascii="Times New Roman" w:hAnsi="Times New Roman"/>
          <w:bCs/>
          <w:sz w:val="24"/>
          <w:szCs w:val="24"/>
        </w:rPr>
        <w:t>ing hm-</w:t>
      </w:r>
      <w:r w:rsidR="00C121AD" w:rsidRPr="003737F1">
        <w:rPr>
          <w:rFonts w:ascii="Times New Roman" w:hAnsi="Times New Roman"/>
          <w:bCs/>
          <w:sz w:val="24"/>
          <w:szCs w:val="24"/>
        </w:rPr>
        <w:t xml:space="preserve">ApGltn with </w:t>
      </w:r>
      <w:r w:rsidR="00B233D9" w:rsidRPr="003737F1">
        <w:rPr>
          <w:rFonts w:ascii="Times New Roman" w:hAnsi="Times New Roman"/>
          <w:bCs/>
          <w:sz w:val="24"/>
          <w:szCs w:val="24"/>
        </w:rPr>
        <w:t xml:space="preserve">the </w:t>
      </w:r>
      <w:r w:rsidR="00C121AD" w:rsidRPr="003737F1">
        <w:rPr>
          <w:rFonts w:ascii="Times New Roman" w:hAnsi="Times New Roman"/>
          <w:bCs/>
          <w:sz w:val="24"/>
          <w:szCs w:val="24"/>
        </w:rPr>
        <w:t>water-soluble crosslinker pentaerythritol poly(ethylene glycol) ether tetrasucci</w:t>
      </w:r>
      <w:r w:rsidRPr="003737F1">
        <w:rPr>
          <w:rFonts w:ascii="Times New Roman" w:hAnsi="Times New Roman"/>
          <w:bCs/>
          <w:sz w:val="24"/>
          <w:szCs w:val="24"/>
        </w:rPr>
        <w:t>nimidyl</w:t>
      </w:r>
      <w:r w:rsidR="00C121AD" w:rsidRPr="003737F1">
        <w:rPr>
          <w:rFonts w:ascii="Times New Roman" w:hAnsi="Times New Roman"/>
          <w:bCs/>
          <w:sz w:val="24"/>
          <w:szCs w:val="24"/>
        </w:rPr>
        <w:t xml:space="preserve"> glutarate (4S-PEG), we successfully sealed </w:t>
      </w:r>
      <w:r w:rsidR="006A22D7" w:rsidRPr="003737F1">
        <w:rPr>
          <w:rFonts w:ascii="Times New Roman" w:hAnsi="Times New Roman"/>
          <w:bCs/>
          <w:sz w:val="24"/>
          <w:szCs w:val="24"/>
        </w:rPr>
        <w:t xml:space="preserve">tissue </w:t>
      </w:r>
      <w:r w:rsidR="00C121AD" w:rsidRPr="003737F1">
        <w:rPr>
          <w:rFonts w:ascii="Times New Roman" w:hAnsi="Times New Roman"/>
          <w:bCs/>
          <w:sz w:val="24"/>
          <w:szCs w:val="24"/>
        </w:rPr>
        <w:t xml:space="preserve">defects formed on the surface of </w:t>
      </w:r>
      <w:r w:rsidRPr="003737F1">
        <w:rPr>
          <w:rFonts w:ascii="Times New Roman" w:hAnsi="Times New Roman"/>
          <w:bCs/>
          <w:sz w:val="24"/>
          <w:szCs w:val="24"/>
        </w:rPr>
        <w:t>lungs</w:t>
      </w:r>
      <w:r w:rsidR="00E9681C" w:rsidRPr="003737F1">
        <w:rPr>
          <w:rFonts w:ascii="Times New Roman" w:hAnsi="Times New Roman"/>
          <w:bCs/>
          <w:sz w:val="24"/>
          <w:szCs w:val="24"/>
        </w:rPr>
        <w:fldChar w:fldCharType="begin">
          <w:fldData xml:space="preserve">PEVuZE5vdGU+PENpdGU+PEF1dGhvcj5NaXp1dGE8L0F1dGhvcj48WWVhcj4yMDE3PC9ZZWFyPjxS
ZWNOdW0+Mjg0MDwvUmVjTnVtPjxEaXNwbGF5VGV4dD48c3R5bGUgZmFjZT0ic3VwZXJzY3JpcHQi
PjI3LDI4PC9zdHlsZT48L0Rpc3BsYXlUZXh0PjxyZWNvcmQ+PHJlYy1udW1iZXI+Mjg0MDwvcmVj
LW51bWJlcj48Zm9yZWlnbi1rZXlzPjxrZXkgYXBwPSJFTiIgZGItaWQ9ImR2dGV4eDB3MzJzMjI1
ZWRlMjdwZXR6N3A1OTU5ZXhkeGFmZSIgdGltZXN0YW1wPSIxNDk0MjE1NzU2Ij4yODQwPC9rZXk+
PC9mb3JlaWduLWtleXM+PHJlZi10eXBlIG5hbWU9IkpvdXJuYWwgQXJ0aWNsZSI+MTc8L3JlZi10
eXBlPjxjb250cmlidXRvcnM+PGF1dGhvcnM+PGF1dGhvcj5NaXp1dGEsIFIuPC9hdXRob3I+PGF1
dGhvcj5UYWd1Y2hpLCBULjwvYXV0aG9yPjwvYXV0aG9ycz48L2NvbnRyaWJ1dG9ycz48YXV0aC1h
ZGRyZXNzPlVuaXYgVHN1a3ViYSwgR3JhZCBTY2ggUHVyZSAmYW1wOyBBcHBsIFNjaSwgMS0xLTEg
VGVubm9kYWksIFRzdWt1YmEsIEliYXJha2kgMzA1ODU3NywgSmFwYW4mI3hEO05hdGwgSW5zdCBN
YXQgU2NpLCBSZXMgQ3RyIEZ1bmN0IE1hdCwgUG9seW1lciBCaW9tYXQgR3JwLCBCaW9tYXQgRmll
bGQsIDEtMSBOYW1pa2ksIFRzdWt1YmEsIEliYXJha2kgMzA1MDA0NCwgSmFwYW48L2F1dGgtYWRk
cmVzcz48dGl0bGVzPjx0aXRsZT5FbmhhbmNlZCBTZWFsaW5nIGJ5IEh5ZHJvcGhvYmljIG1vZGlm
aWNhdGlvbiBvZiBBbGFza2EgcG9sbG9jay1kZXJpdmVkIGdlbGF0aW4tYmFzZWQgc3VyZ2ljYWwg
c2VhbGFudHMgZm9yIHRoZSB0cmVhdG1lbnQgb2YgcHVsbW9uYXJ5IGFpciBsZWFrczwvdGl0bGU+
PHNlY29uZGFyeS10aXRsZT5NYWNyb21vbGVjdWxhciBCaW9zY2llbmNlPC9zZWNvbmRhcnktdGl0
bGU+PGFsdC10aXRsZT5NYWNyb21vbCBCaW9zY2kmI3hEO01hY3JvbW9sIEJpb3NjaTwvYWx0LXRp
dGxlPjwvdGl0bGVzPjxwZXJpb2RpY2FsPjxmdWxsLXRpdGxlPk1hY3JvbW9sZWN1bGFyIEJpb3Nj
aWVuY2U8L2Z1bGwtdGl0bGU+PGFiYnItMT5NYWNyb21vbCBCaW9zY2k8L2FiYnItMT48L3Blcmlv
ZGljYWw+PHBhZ2VzPjE2MDAzNDk8L3BhZ2VzPjx2b2x1bWU+MTc8L3ZvbHVtZT48bnVtYmVyPjQ8
L251bWJlcj48a2V5d29yZHM+PGtleXdvcmQ+YWRoZXNpb248L2tleXdvcmQ+PGtleXdvcmQ+YWxh
c2thIHBvbGxvY2stZGVyaXZlZCBnZWxhdGluPC9rZXl3b3JkPjxrZXl3b3JkPmh5ZHJvcGhvYmlj
YWxseSBtb2RpZmllZCBnZWxhdGlubCBsdW5nPC9rZXl3b3JkPjxrZXl3b3JkPnN1cmdpY2FsIHNl
YWxhbnQ8L2tleXdvcmQ+PGtleXdvcmQ+cG9ycGh5cm9tb25hcy1naW5naXZhbGlzPC9rZXl3b3Jk
PjxrZXl3b3JkPmV4dHJhY2VsbHVsYXItbWF0cml4PC9rZXl3b3JkPjxrZXl3b3JkPnRpc3N1ZSBh
ZGhlc2l2ZXM8L2tleXdvcmQ+PGtleXdvcmQ+Ym9uZGluZyBzdHJlbmd0aDwva2V5d29yZD48a2V5
d29yZD5hY2lkIGh5ZHJvZ2VsPC9rZXl3b3JkPjxrZXl3b3JkPmNyb3NzLWxpbmtpbmc8L2tleXdv
cmQ+PGtleXdvcmQ+bHVuZyBzZWFsYW50czwva2V5d29yZD48a2V5d29yZD5maWJyb25lY3Rpbjwv
a2V5d29yZD48a2V5d29yZD5wcm90ZWluczwva2V5d29yZD48a2V5d29yZD5nbHVlPC9rZXl3b3Jk
Pjwva2V5d29yZHM+PGRhdGVzPjx5ZWFyPjIwMTc8L3llYXI+PHB1Yi1kYXRlcz48ZGF0ZT5BcHI8
L2RhdGU+PC9wdWItZGF0ZXM+PC9kYXRlcz48aXNibj4xNjE2LTUxODc8L2lzYm4+PGFjY2Vzc2lv
bi1udW0+V09TOjAwMDM5ODg5MTIwMDAxNDwvYWNjZXNzaW9uLW51bT48dXJscz48cmVsYXRlZC11
cmxzPjx1cmw+Jmx0O0dvIHRvIElTSSZndDs6Ly9XT1M6MDAwMzk4ODkxMjAwMDE0PC91cmw+PC9y
ZWxhdGVkLXVybHM+PC91cmxzPjxsYW5ndWFnZT5FbmdsaXNoPC9sYW5ndWFnZT48L3JlY29yZD48
L0NpdGU+PENpdGU+PEF1dGhvcj5ZYW5hZ2loYXJhPC9BdXRob3I+PFllYXI+MjAyMjwvWWVhcj48
UmVjTnVtPjUzNDY8L1JlY051bT48cmVjb3JkPjxyZWMtbnVtYmVyPjUzNDY8L3JlYy1udW1iZXI+
PGZvcmVpZ24ta2V5cz48a2V5IGFwcD0iRU4iIGRiLWlkPSJkdnRleHgwdzMyczIyNWVkZTI3cGV0
ejdwNTk1OWV4ZHhhZmUiIHRpbWVzdGFtcD0iMTY1ODcxMjQ4MCI+NTM0Njwva2V5PjwvZm9yZWln
bi1rZXlzPjxyZWYtdHlwZSBuYW1lPSJKb3VybmFsIEFydGljbGUiPjE3PC9yZWYtdHlwZT48Y29u
dHJpYnV0b3JzPjxhdXRob3JzPjxhdXRob3I+WWFuYWdpaGFyYSwgVC48L2F1dGhvcj48YXV0aG9y
Pk1ha2ksIE4uPC9hdXRob3I+PGF1dGhvcj5XaWplc2luZ2hlLCBBLiBJLjwvYXV0aG9yPjxhdXRo
b3I+U2F0bywgUy48L2F1dGhvcj48YXV0aG9yPlNhZWtpLCBZLjwvYXV0aG9yPjxhdXRob3I+S2l0
YXphd2EsIFMuPC9hdXRob3I+PGF1dGhvcj5ZYW1hb2thLCBNLjwvYXV0aG9yPjxhdXRob3I+S29i
YXlhc2hpLCBOLjwvYXV0aG9yPjxhdXRob3I+S2lrdWNoaSwgUy48L2F1dGhvcj48YXV0aG9yPkdv
dG8sIFkuPC9hdXRob3I+PGF1dGhvcj5JY2hpbXVyYSwgSC48L2F1dGhvcj48YXV0aG9yPldhdGFu
YWJlLCBTLjwvYXV0aG9yPjxhdXRob3I+VGFndWNoaSwgVC48L2F1dGhvcj48YXV0aG9yPlNhdG8s
IFkuPC9hdXRob3I+PC9hdXRob3JzPjwvY29udHJpYnV0b3JzPjxhdXRoLWFkZHJlc3M+VW5pdiBU
c3VrdWJhLCBGYWMgTWVkLCBEZXB0IFRob3JhYyBTdXJnLCAxLTEtMSBUZW5ub2RhaSwgVHN1a3Vi
YSwgSWJhcmFraSAzMDU4NTc2LCBKYXBhbiYjeEQ7TmF0bCBJbnN0IE1hdCBTY2ksIFJlcyBDdHIg
RnVuY3QgTWF0LCBUc3VrdWJhLCBJYmFyYWtpLCBKYXBhbjwvYXV0aC1hZGRyZXNzPjx0aXRsZXM+
PHRpdGxlPkVmZmljYWN5IG9mIEFsYXNrYSBQb2xsb2NrIEdlbGF0aW4gU2VhbGFudCBmb3IgUHVs
bW9uYXJ5IEFpciBMZWFrYWdlIGluIFBvcmNpbmUgTW9kZWxzPC90aXRsZT48c2Vjb25kYXJ5LXRp
dGxlPkFubmFscyBvZiBUaG9yYWNpYyBTdXJnZXJ5PC9zZWNvbmRhcnktdGl0bGU+PGFsdC10aXRs
ZT5Bbm4gVGhvcmFjIFN1cmcmI3hEO0FubiBUaG9yYWMgU3VyZzwvYWx0LXRpdGxlPjwvdGl0bGVz
PjxwYWdlcz4xNjQxLTE2NDc8L3BhZ2VzPjx2b2x1bWU+MTEzPC92b2x1bWU+PG51bWJlcj41PC9u
dW1iZXI+PGtleXdvcmRzPjxrZXl3b3JkPnN1cmdpY2FsIHNlYWxhbnQ8L2tleXdvcmQ+PGtleXdv
cmQ+cmlzay1mYWN0b3JzPC9rZXl3b3JkPjxrZXl3b3JkPnJlc2VjdGlvbjwva2V5d29yZD48a2V5
d29yZD5sb2JlY3RvbXk8L2tleXdvcmQ+PGtleXdvcmQ+Y29sbGFnZW48L2tleXdvcmQ+PGtleXdv
cmQ+YmlvZ2x1ZTwva2V5d29yZD48a2V5d29yZD50cmlhbDwva2V5d29yZD48L2tleXdvcmRzPjxk
YXRlcz48eWVhcj4yMDIyPC95ZWFyPjxwdWItZGF0ZXM+PGRhdGU+TWF5PC9kYXRlPjwvcHViLWRh
dGVzPjwvZGF0ZXM+PGlzYm4+MDAwMy00OTc1PC9pc2JuPjxhY2Nlc3Npb24tbnVtPldPUzowMDA4
MTk5NTA0MDAwNDY8L2FjY2Vzc2lvbi1udW0+PHVybHM+PHJlbGF0ZWQtdXJscz48dXJsPjxzdHls
ZSBmYWNlPSJ1bmRlcmxpbmUiIGZvbnQ9ImRlZmF1bHQiIHNpemU9IjEwMCUiPiZsdDtHbyB0byBJ
U0kmZ3Q7Oi8vV09TOjAwMDgxOTk1MDQwMDA0Njwvc3R5bGU+PC91cmw+PC9yZWxhdGVkLXVybHM+
PC91cmxzPjxsYW5ndWFnZT5FbmdsaXNoPC9sYW5ndWFnZT48L3JlY29yZD48L0NpdGU+PC9FbmRO
b3RlPgB=
</w:fldData>
        </w:fldChar>
      </w:r>
      <w:r w:rsidR="00FB71DB" w:rsidRPr="003737F1">
        <w:rPr>
          <w:rFonts w:ascii="Times New Roman" w:hAnsi="Times New Roman"/>
          <w:bCs/>
          <w:sz w:val="24"/>
          <w:szCs w:val="24"/>
        </w:rPr>
        <w:instrText xml:space="preserve"> ADDIN EN.CITE </w:instrText>
      </w:r>
      <w:r w:rsidR="00FB71DB" w:rsidRPr="003737F1">
        <w:rPr>
          <w:rFonts w:ascii="Times New Roman" w:hAnsi="Times New Roman"/>
          <w:bCs/>
          <w:sz w:val="24"/>
          <w:szCs w:val="24"/>
        </w:rPr>
        <w:fldChar w:fldCharType="begin">
          <w:fldData xml:space="preserve">PEVuZE5vdGU+PENpdGU+PEF1dGhvcj5NaXp1dGE8L0F1dGhvcj48WWVhcj4yMDE3PC9ZZWFyPjxS
ZWNOdW0+Mjg0MDwvUmVjTnVtPjxEaXNwbGF5VGV4dD48c3R5bGUgZmFjZT0ic3VwZXJzY3JpcHQi
PjI3LDI4PC9zdHlsZT48L0Rpc3BsYXlUZXh0PjxyZWNvcmQ+PHJlYy1udW1iZXI+Mjg0MDwvcmVj
LW51bWJlcj48Zm9yZWlnbi1rZXlzPjxrZXkgYXBwPSJFTiIgZGItaWQ9ImR2dGV4eDB3MzJzMjI1
ZWRlMjdwZXR6N3A1OTU5ZXhkeGFmZSIgdGltZXN0YW1wPSIxNDk0MjE1NzU2Ij4yODQwPC9rZXk+
PC9mb3JlaWduLWtleXM+PHJlZi10eXBlIG5hbWU9IkpvdXJuYWwgQXJ0aWNsZSI+MTc8L3JlZi10
eXBlPjxjb250cmlidXRvcnM+PGF1dGhvcnM+PGF1dGhvcj5NaXp1dGEsIFIuPC9hdXRob3I+PGF1
dGhvcj5UYWd1Y2hpLCBULjwvYXV0aG9yPjwvYXV0aG9ycz48L2NvbnRyaWJ1dG9ycz48YXV0aC1h
ZGRyZXNzPlVuaXYgVHN1a3ViYSwgR3JhZCBTY2ggUHVyZSAmYW1wOyBBcHBsIFNjaSwgMS0xLTEg
VGVubm9kYWksIFRzdWt1YmEsIEliYXJha2kgMzA1ODU3NywgSmFwYW4mI3hEO05hdGwgSW5zdCBN
YXQgU2NpLCBSZXMgQ3RyIEZ1bmN0IE1hdCwgUG9seW1lciBCaW9tYXQgR3JwLCBCaW9tYXQgRmll
bGQsIDEtMSBOYW1pa2ksIFRzdWt1YmEsIEliYXJha2kgMzA1MDA0NCwgSmFwYW48L2F1dGgtYWRk
cmVzcz48dGl0bGVzPjx0aXRsZT5FbmhhbmNlZCBTZWFsaW5nIGJ5IEh5ZHJvcGhvYmljIG1vZGlm
aWNhdGlvbiBvZiBBbGFza2EgcG9sbG9jay1kZXJpdmVkIGdlbGF0aW4tYmFzZWQgc3VyZ2ljYWwg
c2VhbGFudHMgZm9yIHRoZSB0cmVhdG1lbnQgb2YgcHVsbW9uYXJ5IGFpciBsZWFrczwvdGl0bGU+
PHNlY29uZGFyeS10aXRsZT5NYWNyb21vbGVjdWxhciBCaW9zY2llbmNlPC9zZWNvbmRhcnktdGl0
bGU+PGFsdC10aXRsZT5NYWNyb21vbCBCaW9zY2kmI3hEO01hY3JvbW9sIEJpb3NjaTwvYWx0LXRp
dGxlPjwvdGl0bGVzPjxwZXJpb2RpY2FsPjxmdWxsLXRpdGxlPk1hY3JvbW9sZWN1bGFyIEJpb3Nj
aWVuY2U8L2Z1bGwtdGl0bGU+PGFiYnItMT5NYWNyb21vbCBCaW9zY2k8L2FiYnItMT48L3Blcmlv
ZGljYWw+PHBhZ2VzPjE2MDAzNDk8L3BhZ2VzPjx2b2x1bWU+MTc8L3ZvbHVtZT48bnVtYmVyPjQ8
L251bWJlcj48a2V5d29yZHM+PGtleXdvcmQ+YWRoZXNpb248L2tleXdvcmQ+PGtleXdvcmQ+YWxh
c2thIHBvbGxvY2stZGVyaXZlZCBnZWxhdGluPC9rZXl3b3JkPjxrZXl3b3JkPmh5ZHJvcGhvYmlj
YWxseSBtb2RpZmllZCBnZWxhdGlubCBsdW5nPC9rZXl3b3JkPjxrZXl3b3JkPnN1cmdpY2FsIHNl
YWxhbnQ8L2tleXdvcmQ+PGtleXdvcmQ+cG9ycGh5cm9tb25hcy1naW5naXZhbGlzPC9rZXl3b3Jk
PjxrZXl3b3JkPmV4dHJhY2VsbHVsYXItbWF0cml4PC9rZXl3b3JkPjxrZXl3b3JkPnRpc3N1ZSBh
ZGhlc2l2ZXM8L2tleXdvcmQ+PGtleXdvcmQ+Ym9uZGluZyBzdHJlbmd0aDwva2V5d29yZD48a2V5
d29yZD5hY2lkIGh5ZHJvZ2VsPC9rZXl3b3JkPjxrZXl3b3JkPmNyb3NzLWxpbmtpbmc8L2tleXdv
cmQ+PGtleXdvcmQ+bHVuZyBzZWFsYW50czwva2V5d29yZD48a2V5d29yZD5maWJyb25lY3Rpbjwv
a2V5d29yZD48a2V5d29yZD5wcm90ZWluczwva2V5d29yZD48a2V5d29yZD5nbHVlPC9rZXl3b3Jk
Pjwva2V5d29yZHM+PGRhdGVzPjx5ZWFyPjIwMTc8L3llYXI+PHB1Yi1kYXRlcz48ZGF0ZT5BcHI8
L2RhdGU+PC9wdWItZGF0ZXM+PC9kYXRlcz48aXNibj4xNjE2LTUxODc8L2lzYm4+PGFjY2Vzc2lv
bi1udW0+V09TOjAwMDM5ODg5MTIwMDAxNDwvYWNjZXNzaW9uLW51bT48dXJscz48cmVsYXRlZC11
cmxzPjx1cmw+Jmx0O0dvIHRvIElTSSZndDs6Ly9XT1M6MDAwMzk4ODkxMjAwMDE0PC91cmw+PC9y
ZWxhdGVkLXVybHM+PC91cmxzPjxsYW5ndWFnZT5FbmdsaXNoPC9sYW5ndWFnZT48L3JlY29yZD48
L0NpdGU+PENpdGU+PEF1dGhvcj5ZYW5hZ2loYXJhPC9BdXRob3I+PFllYXI+MjAyMjwvWWVhcj48
UmVjTnVtPjUzNDY8L1JlY051bT48cmVjb3JkPjxyZWMtbnVtYmVyPjUzNDY8L3JlYy1udW1iZXI+
PGZvcmVpZ24ta2V5cz48a2V5IGFwcD0iRU4iIGRiLWlkPSJkdnRleHgwdzMyczIyNWVkZTI3cGV0
ejdwNTk1OWV4ZHhhZmUiIHRpbWVzdGFtcD0iMTY1ODcxMjQ4MCI+NTM0Njwva2V5PjwvZm9yZWln
bi1rZXlzPjxyZWYtdHlwZSBuYW1lPSJKb3VybmFsIEFydGljbGUiPjE3PC9yZWYtdHlwZT48Y29u
dHJpYnV0b3JzPjxhdXRob3JzPjxhdXRob3I+WWFuYWdpaGFyYSwgVC48L2F1dGhvcj48YXV0aG9y
Pk1ha2ksIE4uPC9hdXRob3I+PGF1dGhvcj5XaWplc2luZ2hlLCBBLiBJLjwvYXV0aG9yPjxhdXRo
b3I+U2F0bywgUy48L2F1dGhvcj48YXV0aG9yPlNhZWtpLCBZLjwvYXV0aG9yPjxhdXRob3I+S2l0
YXphd2EsIFMuPC9hdXRob3I+PGF1dGhvcj5ZYW1hb2thLCBNLjwvYXV0aG9yPjxhdXRob3I+S29i
YXlhc2hpLCBOLjwvYXV0aG9yPjxhdXRob3I+S2lrdWNoaSwgUy48L2F1dGhvcj48YXV0aG9yPkdv
dG8sIFkuPC9hdXRob3I+PGF1dGhvcj5JY2hpbXVyYSwgSC48L2F1dGhvcj48YXV0aG9yPldhdGFu
YWJlLCBTLjwvYXV0aG9yPjxhdXRob3I+VGFndWNoaSwgVC48L2F1dGhvcj48YXV0aG9yPlNhdG8s
IFkuPC9hdXRob3I+PC9hdXRob3JzPjwvY29udHJpYnV0b3JzPjxhdXRoLWFkZHJlc3M+VW5pdiBU
c3VrdWJhLCBGYWMgTWVkLCBEZXB0IFRob3JhYyBTdXJnLCAxLTEtMSBUZW5ub2RhaSwgVHN1a3Vi
YSwgSWJhcmFraSAzMDU4NTc2LCBKYXBhbiYjeEQ7TmF0bCBJbnN0IE1hdCBTY2ksIFJlcyBDdHIg
RnVuY3QgTWF0LCBUc3VrdWJhLCBJYmFyYWtpLCBKYXBhbjwvYXV0aC1hZGRyZXNzPjx0aXRsZXM+
PHRpdGxlPkVmZmljYWN5IG9mIEFsYXNrYSBQb2xsb2NrIEdlbGF0aW4gU2VhbGFudCBmb3IgUHVs
bW9uYXJ5IEFpciBMZWFrYWdlIGluIFBvcmNpbmUgTW9kZWxzPC90aXRsZT48c2Vjb25kYXJ5LXRp
dGxlPkFubmFscyBvZiBUaG9yYWNpYyBTdXJnZXJ5PC9zZWNvbmRhcnktdGl0bGU+PGFsdC10aXRs
ZT5Bbm4gVGhvcmFjIFN1cmcmI3hEO0FubiBUaG9yYWMgU3VyZzwvYWx0LXRpdGxlPjwvdGl0bGVz
PjxwYWdlcz4xNjQxLTE2NDc8L3BhZ2VzPjx2b2x1bWU+MTEzPC92b2x1bWU+PG51bWJlcj41PC9u
dW1iZXI+PGtleXdvcmRzPjxrZXl3b3JkPnN1cmdpY2FsIHNlYWxhbnQ8L2tleXdvcmQ+PGtleXdv
cmQ+cmlzay1mYWN0b3JzPC9rZXl3b3JkPjxrZXl3b3JkPnJlc2VjdGlvbjwva2V5d29yZD48a2V5
d29yZD5sb2JlY3RvbXk8L2tleXdvcmQ+PGtleXdvcmQ+Y29sbGFnZW48L2tleXdvcmQ+PGtleXdv
cmQ+YmlvZ2x1ZTwva2V5d29yZD48a2V5d29yZD50cmlhbDwva2V5d29yZD48L2tleXdvcmRzPjxk
YXRlcz48eWVhcj4yMDIyPC95ZWFyPjxwdWItZGF0ZXM+PGRhdGU+TWF5PC9kYXRlPjwvcHViLWRh
dGVzPjwvZGF0ZXM+PGlzYm4+MDAwMy00OTc1PC9pc2JuPjxhY2Nlc3Npb24tbnVtPldPUzowMDA4
MTk5NTA0MDAwNDY8L2FjY2Vzc2lvbi1udW0+PHVybHM+PHJlbGF0ZWQtdXJscz48dXJsPjxzdHls
ZSBmYWNlPSJ1bmRlcmxpbmUiIGZvbnQ9ImRlZmF1bHQiIHNpemU9IjEwMCUiPiZsdDtHbyB0byBJ
U0kmZ3Q7Oi8vV09TOjAwMDgxOTk1MDQwMDA0Njwvc3R5bGU+PC91cmw+PC9yZWxhdGVkLXVybHM+
PC91cmxzPjxsYW5ndWFnZT5FbmdsaXNoPC9sYW5ndWFnZT48L3JlY29yZD48L0NpdGU+PC9FbmRO
b3RlPgB=
</w:fldData>
        </w:fldChar>
      </w:r>
      <w:r w:rsidR="00FB71DB" w:rsidRPr="003737F1">
        <w:rPr>
          <w:rFonts w:ascii="Times New Roman" w:hAnsi="Times New Roman"/>
          <w:bCs/>
          <w:sz w:val="24"/>
          <w:szCs w:val="24"/>
        </w:rPr>
        <w:instrText xml:space="preserve"> ADDIN EN.CITE.DATA </w:instrText>
      </w:r>
      <w:r w:rsidR="00FB71DB" w:rsidRPr="003737F1">
        <w:rPr>
          <w:rFonts w:ascii="Times New Roman" w:hAnsi="Times New Roman"/>
          <w:bCs/>
          <w:sz w:val="24"/>
          <w:szCs w:val="24"/>
        </w:rPr>
      </w:r>
      <w:r w:rsidR="00FB71DB" w:rsidRPr="003737F1">
        <w:rPr>
          <w:rFonts w:ascii="Times New Roman" w:hAnsi="Times New Roman"/>
          <w:bCs/>
          <w:sz w:val="24"/>
          <w:szCs w:val="24"/>
        </w:rPr>
        <w:fldChar w:fldCharType="end"/>
      </w:r>
      <w:r w:rsidR="00E9681C" w:rsidRPr="003737F1">
        <w:rPr>
          <w:rFonts w:ascii="Times New Roman" w:hAnsi="Times New Roman"/>
          <w:bCs/>
          <w:sz w:val="24"/>
          <w:szCs w:val="24"/>
        </w:rPr>
      </w:r>
      <w:r w:rsidR="00E9681C" w:rsidRPr="003737F1">
        <w:rPr>
          <w:rFonts w:ascii="Times New Roman" w:hAnsi="Times New Roman"/>
          <w:bCs/>
          <w:sz w:val="24"/>
          <w:szCs w:val="24"/>
        </w:rPr>
        <w:fldChar w:fldCharType="separate"/>
      </w:r>
      <w:hyperlink w:anchor="_ENREF_27" w:tooltip="Mizuta, 2017 #2840" w:history="1">
        <w:r w:rsidR="00FB71DB" w:rsidRPr="003737F1">
          <w:rPr>
            <w:rFonts w:ascii="Times New Roman" w:hAnsi="Times New Roman"/>
            <w:bCs/>
            <w:noProof/>
            <w:sz w:val="24"/>
            <w:szCs w:val="24"/>
            <w:vertAlign w:val="superscript"/>
          </w:rPr>
          <w:t>27</w:t>
        </w:r>
      </w:hyperlink>
      <w:r w:rsidR="00FB71DB" w:rsidRPr="003737F1">
        <w:rPr>
          <w:rFonts w:ascii="Times New Roman" w:hAnsi="Times New Roman"/>
          <w:bCs/>
          <w:noProof/>
          <w:sz w:val="24"/>
          <w:szCs w:val="24"/>
          <w:vertAlign w:val="superscript"/>
        </w:rPr>
        <w:t>,</w:t>
      </w:r>
      <w:hyperlink w:anchor="_ENREF_28" w:tooltip="Yanagihara, 2022 #5346" w:history="1">
        <w:r w:rsidR="00FB71DB" w:rsidRPr="003737F1">
          <w:rPr>
            <w:rFonts w:ascii="Times New Roman" w:hAnsi="Times New Roman"/>
            <w:bCs/>
            <w:noProof/>
            <w:sz w:val="24"/>
            <w:szCs w:val="24"/>
            <w:vertAlign w:val="superscript"/>
          </w:rPr>
          <w:t>28</w:t>
        </w:r>
      </w:hyperlink>
      <w:r w:rsidR="00E9681C" w:rsidRPr="003737F1">
        <w:rPr>
          <w:rFonts w:ascii="Times New Roman" w:hAnsi="Times New Roman"/>
          <w:bCs/>
          <w:sz w:val="24"/>
          <w:szCs w:val="24"/>
        </w:rPr>
        <w:fldChar w:fldCharType="end"/>
      </w:r>
      <w:r w:rsidR="00C121AD" w:rsidRPr="003737F1">
        <w:rPr>
          <w:rFonts w:ascii="Times New Roman" w:hAnsi="Times New Roman"/>
          <w:bCs/>
          <w:sz w:val="24"/>
          <w:szCs w:val="24"/>
        </w:rPr>
        <w:t>, large intestine</w:t>
      </w:r>
      <w:r w:rsidR="00E9681C" w:rsidRPr="003737F1">
        <w:rPr>
          <w:rFonts w:ascii="Times New Roman" w:hAnsi="Times New Roman"/>
          <w:bCs/>
          <w:sz w:val="24"/>
          <w:szCs w:val="24"/>
        </w:rPr>
        <w:fldChar w:fldCharType="begin">
          <w:fldData xml:space="preserve">PEVuZE5vdGU+PENpdGU+PEF1dGhvcj5NaXp1dGE8L0F1dGhvcj48WWVhcj4yMDIxPC9ZZWFyPjxS
ZWNOdW0+NDc3MjwvUmVjTnVtPjxEaXNwbGF5VGV4dD48c3R5bGUgZmFjZT0ic3VwZXJzY3JpcHQi
PjI5LDMwPC9zdHlsZT48L0Rpc3BsYXlUZXh0PjxyZWNvcmQ+PHJlYy1udW1iZXI+NDc3MjwvcmVj
LW51bWJlcj48Zm9yZWlnbi1rZXlzPjxrZXkgYXBwPSJFTiIgZGItaWQ9ImR2dGV4eDB3MzJzMjI1
ZWRlMjdwZXR6N3A1OTU5ZXhkeGFmZSIgdGltZXN0YW1wPSIxNjEyNDI1ODExIj40NzcyPC9rZXk+
PC9mb3JlaWduLWtleXM+PHJlZi10eXBlIG5hbWU9IkpvdXJuYWwgQXJ0aWNsZSI+MTc8L3JlZi10
eXBlPjxjb250cmlidXRvcnM+PGF1dGhvcnM+PGF1dGhvcj5NaXp1dGEsIFIuPC9hdXRob3I+PGF1
dGhvcj5NaXp1bm8sIFkuPC9hdXRob3I+PGF1dGhvcj5DaGVuLCBYLjwvYXV0aG9yPjxhdXRob3I+
S3VyaWhhcmEsIFkuPC9hdXRob3I+PGF1dGhvcj5UYWd1Y2hpLCBULjwvYXV0aG9yPjwvYXV0aG9y
cz48L2NvbnRyaWJ1dG9ycz48YXV0aC1hZGRyZXNzPkdyYWR1YXRlIFNjaG9vbCBvZiBQdXJlIGFu
ZCBBcHBsaWVkIFNjaWVuY2VzLCBVbml2ZXJzaXR5IG9mIFRzdWt1YmEsIDEtMS0xIFRlbm5vZGFp
LCBUc3VrdWJhLCBJYmFyYWtpIDMwNS04NTc3LCBKYXBhbjsgUG9seW1lcnMgYW5kIEJpb21hdGVy
aWFscyBGaWVsZCwgUmVzZWFyY2ggQ2VudGVyIGZvciBGdW5jdGlvbmFsIE1hdGVyaWFscywgTmF0
aW9uYWwgSW5zdGl0dXRlIGZvciBNYXRlcmlhbHMgU2NpZW5jZSwgMS0xIE5hbWlraSwgVHN1a3Vi
YSwgSWJhcmFraSAzMDUtMDA0NCwgSmFwYW4uJiN4RDtQb2x5bWVycyBhbmQgQmlvbWF0ZXJpYWxz
IEZpZWxkLCBSZXNlYXJjaCBDZW50ZXIgZm9yIEZ1bmN0aW9uYWwgTWF0ZXJpYWxzLCBOYXRpb25h
bCBJbnN0aXR1dGUgZm9yIE1hdGVyaWFscyBTY2llbmNlLCAxLTEgTmFtaWtpLCBUc3VrdWJhLCBJ
YmFyYWtpIDMwNS0wMDQ0LCBKYXBhbi4mI3hEO0dyYWR1YXRlIFNjaG9vbCBvZiBQdXJlIGFuZCBB
cHBsaWVkIFNjaWVuY2VzLCBVbml2ZXJzaXR5IG9mIFRzdWt1YmEsIDEtMS0xIFRlbm5vZGFpLCBU
c3VrdWJhLCBJYmFyYWtpIDMwNS04NTc3LCBKYXBhbjsgUG9seW1lcnMgYW5kIEJpb21hdGVyaWFs
cyBGaWVsZCwgUmVzZWFyY2ggQ2VudGVyIGZvciBGdW5jdGlvbmFsIE1hdGVyaWFscywgTmF0aW9u
YWwgSW5zdGl0dXRlIGZvciBNYXRlcmlhbHMgU2NpZW5jZSwgMS0xIE5hbWlraSwgVHN1a3ViYSwg
SWJhcmFraSAzMDUtMDA0NCwgSmFwYW4uIEVsZWN0cm9uaWMgYWRkcmVzczogVEFHVUNISS5UZXRz
dXNoaUBuaW1zLmdvLmpwLjwvYXV0aC1hZGRyZXNzPjx0aXRsZXM+PHRpdGxlPkV2YWx1YXRpb24g
b2YgYW4gb2N0eWwgZ3JvdXAtbW9kaWZpZWQgQWxhc2thIHBvbGxvY2sgZ2VsYXRpbi1iYXNlZCBz
dXJnaWNhbCBzZWFsYW50IGZvciBwcmV2ZW50aW9uIG9mIHBvc3RvcGVyYXRpdmUgYWRoZXNpb248
L3RpdGxlPjxzZWNvbmRhcnktdGl0bGU+QWN0YSBCaW9tYXRlcjwvc2Vjb25kYXJ5LXRpdGxlPjwv
dGl0bGVzPjxwZXJpb2RpY2FsPjxmdWxsLXRpdGxlPkFjdGEgQmlvbWF0ZXI8L2Z1bGwtdGl0bGU+
PGFiYnItMT5BY3RhIGJpb21hdGVyaWFsaWE8L2FiYnItMT48L3BlcmlvZGljYWw+PHBhZ2VzPjMy
OC0zMzg8L3BhZ2VzPjx2b2x1bWU+MTIxPC92b2x1bWU+PGVkaXRpb24+MjAyMC8xMi8xNzwvZWRp
dGlvbj48a2V5d29yZHM+PGtleXdvcmQ+QW50aS1hZGhlc2lvbjwva2V5d29yZD48a2V5d29yZD5H
ZWxhdGluPC9rZXl3b3JkPjxrZXl3b3JkPkh5ZHJvZ2VsPC9rZXl3b3JkPjxrZXl3b3JkPkh5ZHJv
cGhvYmljIG1vZGlmaWNhdGlvbjwva2V5d29yZD48a2V5d29yZD5UaXNzdWUgYWRoZXNpb248L2tl
eXdvcmQ+PC9rZXl3b3Jkcz48ZGF0ZXM+PHllYXI+MjAyMTwveWVhcj48cHViLWRhdGVzPjxkYXRl
PkZlYjwvZGF0ZT48L3B1Yi1kYXRlcz48L2RhdGVzPjxpc2JuPjE4NzgtNzU2OCAoRWxlY3Ryb25p
YykmI3hEOzE3NDItNzA2MSAoTGlua2luZyk8L2lzYm4+PGFjY2Vzc2lvbi1udW0+MzMzMjY4ODY8
L2FjY2Vzc2lvbi1udW0+PHVybHM+PHJlbGF0ZWQtdXJscz48dXJsPmh0dHBzOi8vd3d3Lm5jYmku
bmxtLm5paC5nb3YvcHVibWVkLzMzMzI2ODg2PC91cmw+PC9yZWxhdGVkLXVybHM+PC91cmxzPjxl
bGVjdHJvbmljLXJlc291cmNlLW51bT4xMC4xMDE2L2ouYWN0YmlvLjIwMjAuMTIuMDI1PC9lbGVj
dHJvbmljLXJlc291cmNlLW51bT48L3JlY29yZD48L0NpdGU+PENpdGU+PEF1dGhvcj5NaXp1bm88
L0F1dGhvcj48WWVhcj4yMDIwPC9ZZWFyPjxSZWNOdW0+NDc3NDwvUmVjTnVtPjxyZWNvcmQ+PHJl
Yy1udW1iZXI+NDc3NDwvcmVjLW51bWJlcj48Zm9yZWlnbi1rZXlzPjxrZXkgYXBwPSJFTiIgZGIt
aWQ9ImR2dGV4eDB3MzJzMjI1ZWRlMjdwZXR6N3A1OTU5ZXhkeGFmZSIgdGltZXN0YW1wPSIxNjEy
NDI1ODExIj40Nzc0PC9rZXk+PC9mb3JlaWduLWtleXM+PHJlZi10eXBlIG5hbWU9IkpvdXJuYWwg
QXJ0aWNsZSI+MTc8L3JlZi10eXBlPjxjb250cmlidXRvcnM+PGF1dGhvcnM+PGF1dGhvcj5NaXp1
bm8sIFkuPC9hdXRob3I+PGF1dGhvcj5XYXRhbmFiZSwgUy48L2F1dGhvcj48YXV0aG9yPlRhZ3Vj
aGksIFQuPC9hdXRob3I+PC9hdXRob3JzPjwvY29udHJpYnV0b3JzPjxhdXRoLWFkZHJlc3M+R3Jh
ZHVhdGUgU2Nob29sIG9mIFNjaWVuY2UgYW5kIFRlY2hub2xvZ3ksIERlZ3JlZSBQcm9ncmFtcyBp
biBQdXJlIGFuZCBBcHBsaWVkIFNjaWVuY2VzLCBVbml2ZXJzaXR5IG9mIFRzdWt1YmEsIEphcGFu
OyBQb2x5bWVycyBhbmQgQmlvbWF0ZXJpYWxzIEZpZWxkLCBSZXNlYXJjaCBDZW50ZXIgZm9yIEZ1
bmN0aW9uYWwgTWF0ZXJpYWxzLCBOYXRpb25hbCBJbnN0aXR1dGUgZm9yIE1hdGVyaWFscyBTY2ll
bmNlLCBKYXBhbi4mI3hEO1BvbHltZXJzIGFuZCBCaW9tYXRlcmlhbHMgRmllbGQsIFJlc2VhcmNo
IENlbnRlciBmb3IgRnVuY3Rpb25hbCBNYXRlcmlhbHMsIE5hdGlvbmFsIEluc3RpdHV0ZSBmb3Ig
TWF0ZXJpYWxzIFNjaWVuY2UsIEphcGFuLiYjeEQ7R3JhZHVhdGUgU2Nob29sIG9mIFNjaWVuY2Ug
YW5kIFRlY2hub2xvZ3ksIERlZ3JlZSBQcm9ncmFtcyBpbiBQdXJlIGFuZCBBcHBsaWVkIFNjaWVu
Y2VzLCBVbml2ZXJzaXR5IG9mIFRzdWt1YmEsIEphcGFuOyBQb2x5bWVycyBhbmQgQmlvbWF0ZXJp
YWxzIEZpZWxkLCBSZXNlYXJjaCBDZW50ZXIgZm9yIEZ1bmN0aW9uYWwgTWF0ZXJpYWxzLCBOYXRp
b25hbCBJbnN0aXR1dGUgZm9yIE1hdGVyaWFscyBTY2llbmNlLCBKYXBhbi4gRWxlY3Ryb25pYyBh
ZGRyZXNzOiBUQUdVQ0hJLlRldHN1c2hpQG5pbXMuZ28uanAuPC9hdXRoLWFkZHJlc3M+PHRpdGxl
cz48dGl0bGU+VGlzc3VlLXNlYWxpbmcgYW5kIGFudGktYWRoZXNpb24gcHJvcGVydGllcyBvZiBh
biBpbiBzaXR1IGh5ZHJvZ2VsIG9mIGh5ZHJvcGhvYmljYWxseS1tb2RpZmllZCBBbGFza2EgcG9s
bG9jay1kZXJpdmVkIGdlbGF0aW48L3RpdGxlPjxzZWNvbmRhcnktdGl0bGU+SW50IEogQmlvbCBN
YWNyb21vbDwvc2Vjb25kYXJ5LXRpdGxlPjwvdGl0bGVzPjxwZXJpb2RpY2FsPjxmdWxsLXRpdGxl
PkludGVybmF0aW9uYWwgSm91cm5hbCBvZiBCaW9sb2dpY2FsIE1hY3JvbW9sZWN1bGVzPC9mdWxs
LXRpdGxlPjxhYmJyLTE+SW50IEogQmlvbCBNYWNyb21vbDwvYWJici0xPjwvcGVyaW9kaWNhbD48
cGFnZXM+MjM2NS0yMzczPC9wYWdlcz48dm9sdW1lPjE2Mzwvdm9sdW1lPjxlZGl0aW9uPjIwMjAv
MDkvMTk8L2VkaXRpb24+PGtleXdvcmRzPjxrZXl3b3JkPkFuYXN0b21vdGljIGxlYWthZ2U8L2tl
eXdvcmQ+PGtleXdvcmQ+R2VsYXRpbjwva2V5d29yZD48a2V5d29yZD5IeWRyb2dlbDwva2V5d29y
ZD48a2V5d29yZD5TZWFsYW50PC9rZXl3b3JkPjxrZXl3b3JkPlRpc3N1ZSBhZGhlc2lvbjwva2V5
d29yZD48L2tleXdvcmRzPjxkYXRlcz48eWVhcj4yMDIwPC95ZWFyPjxwdWItZGF0ZXM+PGRhdGU+
Tm92IDE1PC9kYXRlPjwvcHViLWRhdGVzPjwvZGF0ZXM+PGlzYm4+MTg3OS0wMDAzIChFbGVjdHJv
bmljKSYjeEQ7MDE0MS04MTMwIChMaW5raW5nKTwvaXNibj48YWNjZXNzaW9uLW51bT4zMjk0Njk0
NDwvYWNjZXNzaW9uLW51bT48dXJscz48cmVsYXRlZC11cmxzPjx1cmw+aHR0cHM6Ly93d3cubmNi
aS5ubG0ubmloLmdvdi9wdWJtZWQvMzI5NDY5NDQ8L3VybD48dXJsPmh0dHBzOi8vd3d3LnNjaWVu
Y2VkaXJlY3QuY29tL3NjaWVuY2UvYXJ0aWNsZS9hYnMvcGlpL1MwMTQxODEzMDIwMzQ0NDU3P3Zp
YSUzRGlodWI8L3VybD48L3JlbGF0ZWQtdXJscz48L3VybHM+PGVsZWN0cm9uaWMtcmVzb3VyY2Ut
bnVtPjEwLjEwMTYvai5pamJpb21hYy4yMDIwLjA5LjA4NDwvZWxlY3Ryb25pYy1yZXNvdXJjZS1u
dW0+PC9yZWNvcmQ+PC9DaXRlPjwvRW5kTm90ZT5=
</w:fldData>
        </w:fldChar>
      </w:r>
      <w:r w:rsidR="00FB71DB" w:rsidRPr="003737F1">
        <w:rPr>
          <w:rFonts w:ascii="Times New Roman" w:hAnsi="Times New Roman"/>
          <w:bCs/>
          <w:sz w:val="24"/>
          <w:szCs w:val="24"/>
        </w:rPr>
        <w:instrText xml:space="preserve"> ADDIN EN.CITE </w:instrText>
      </w:r>
      <w:r w:rsidR="00FB71DB" w:rsidRPr="003737F1">
        <w:rPr>
          <w:rFonts w:ascii="Times New Roman" w:hAnsi="Times New Roman"/>
          <w:bCs/>
          <w:sz w:val="24"/>
          <w:szCs w:val="24"/>
        </w:rPr>
        <w:fldChar w:fldCharType="begin">
          <w:fldData xml:space="preserve">PEVuZE5vdGU+PENpdGU+PEF1dGhvcj5NaXp1dGE8L0F1dGhvcj48WWVhcj4yMDIxPC9ZZWFyPjxS
ZWNOdW0+NDc3MjwvUmVjTnVtPjxEaXNwbGF5VGV4dD48c3R5bGUgZmFjZT0ic3VwZXJzY3JpcHQi
PjI5LDMwPC9zdHlsZT48L0Rpc3BsYXlUZXh0PjxyZWNvcmQ+PHJlYy1udW1iZXI+NDc3MjwvcmVj
LW51bWJlcj48Zm9yZWlnbi1rZXlzPjxrZXkgYXBwPSJFTiIgZGItaWQ9ImR2dGV4eDB3MzJzMjI1
ZWRlMjdwZXR6N3A1OTU5ZXhkeGFmZSIgdGltZXN0YW1wPSIxNjEyNDI1ODExIj40NzcyPC9rZXk+
PC9mb3JlaWduLWtleXM+PHJlZi10eXBlIG5hbWU9IkpvdXJuYWwgQXJ0aWNsZSI+MTc8L3JlZi10
eXBlPjxjb250cmlidXRvcnM+PGF1dGhvcnM+PGF1dGhvcj5NaXp1dGEsIFIuPC9hdXRob3I+PGF1
dGhvcj5NaXp1bm8sIFkuPC9hdXRob3I+PGF1dGhvcj5DaGVuLCBYLjwvYXV0aG9yPjxhdXRob3I+
S3VyaWhhcmEsIFkuPC9hdXRob3I+PGF1dGhvcj5UYWd1Y2hpLCBULjwvYXV0aG9yPjwvYXV0aG9y
cz48L2NvbnRyaWJ1dG9ycz48YXV0aC1hZGRyZXNzPkdyYWR1YXRlIFNjaG9vbCBvZiBQdXJlIGFu
ZCBBcHBsaWVkIFNjaWVuY2VzLCBVbml2ZXJzaXR5IG9mIFRzdWt1YmEsIDEtMS0xIFRlbm5vZGFp
LCBUc3VrdWJhLCBJYmFyYWtpIDMwNS04NTc3LCBKYXBhbjsgUG9seW1lcnMgYW5kIEJpb21hdGVy
aWFscyBGaWVsZCwgUmVzZWFyY2ggQ2VudGVyIGZvciBGdW5jdGlvbmFsIE1hdGVyaWFscywgTmF0
aW9uYWwgSW5zdGl0dXRlIGZvciBNYXRlcmlhbHMgU2NpZW5jZSwgMS0xIE5hbWlraSwgVHN1a3Vi
YSwgSWJhcmFraSAzMDUtMDA0NCwgSmFwYW4uJiN4RDtQb2x5bWVycyBhbmQgQmlvbWF0ZXJpYWxz
IEZpZWxkLCBSZXNlYXJjaCBDZW50ZXIgZm9yIEZ1bmN0aW9uYWwgTWF0ZXJpYWxzLCBOYXRpb25h
bCBJbnN0aXR1dGUgZm9yIE1hdGVyaWFscyBTY2llbmNlLCAxLTEgTmFtaWtpLCBUc3VrdWJhLCBJ
YmFyYWtpIDMwNS0wMDQ0LCBKYXBhbi4mI3hEO0dyYWR1YXRlIFNjaG9vbCBvZiBQdXJlIGFuZCBB
cHBsaWVkIFNjaWVuY2VzLCBVbml2ZXJzaXR5IG9mIFRzdWt1YmEsIDEtMS0xIFRlbm5vZGFpLCBU
c3VrdWJhLCBJYmFyYWtpIDMwNS04NTc3LCBKYXBhbjsgUG9seW1lcnMgYW5kIEJpb21hdGVyaWFs
cyBGaWVsZCwgUmVzZWFyY2ggQ2VudGVyIGZvciBGdW5jdGlvbmFsIE1hdGVyaWFscywgTmF0aW9u
YWwgSW5zdGl0dXRlIGZvciBNYXRlcmlhbHMgU2NpZW5jZSwgMS0xIE5hbWlraSwgVHN1a3ViYSwg
SWJhcmFraSAzMDUtMDA0NCwgSmFwYW4uIEVsZWN0cm9uaWMgYWRkcmVzczogVEFHVUNISS5UZXRz
dXNoaUBuaW1zLmdvLmpwLjwvYXV0aC1hZGRyZXNzPjx0aXRsZXM+PHRpdGxlPkV2YWx1YXRpb24g
b2YgYW4gb2N0eWwgZ3JvdXAtbW9kaWZpZWQgQWxhc2thIHBvbGxvY2sgZ2VsYXRpbi1iYXNlZCBz
dXJnaWNhbCBzZWFsYW50IGZvciBwcmV2ZW50aW9uIG9mIHBvc3RvcGVyYXRpdmUgYWRoZXNpb248
L3RpdGxlPjxzZWNvbmRhcnktdGl0bGU+QWN0YSBCaW9tYXRlcjwvc2Vjb25kYXJ5LXRpdGxlPjwv
dGl0bGVzPjxwZXJpb2RpY2FsPjxmdWxsLXRpdGxlPkFjdGEgQmlvbWF0ZXI8L2Z1bGwtdGl0bGU+
PGFiYnItMT5BY3RhIGJpb21hdGVyaWFsaWE8L2FiYnItMT48L3BlcmlvZGljYWw+PHBhZ2VzPjMy
OC0zMzg8L3BhZ2VzPjx2b2x1bWU+MTIxPC92b2x1bWU+PGVkaXRpb24+MjAyMC8xMi8xNzwvZWRp
dGlvbj48a2V5d29yZHM+PGtleXdvcmQ+QW50aS1hZGhlc2lvbjwva2V5d29yZD48a2V5d29yZD5H
ZWxhdGluPC9rZXl3b3JkPjxrZXl3b3JkPkh5ZHJvZ2VsPC9rZXl3b3JkPjxrZXl3b3JkPkh5ZHJv
cGhvYmljIG1vZGlmaWNhdGlvbjwva2V5d29yZD48a2V5d29yZD5UaXNzdWUgYWRoZXNpb248L2tl
eXdvcmQ+PC9rZXl3b3Jkcz48ZGF0ZXM+PHllYXI+MjAyMTwveWVhcj48cHViLWRhdGVzPjxkYXRl
PkZlYjwvZGF0ZT48L3B1Yi1kYXRlcz48L2RhdGVzPjxpc2JuPjE4NzgtNzU2OCAoRWxlY3Ryb25p
YykmI3hEOzE3NDItNzA2MSAoTGlua2luZyk8L2lzYm4+PGFjY2Vzc2lvbi1udW0+MzMzMjY4ODY8
L2FjY2Vzc2lvbi1udW0+PHVybHM+PHJlbGF0ZWQtdXJscz48dXJsPmh0dHBzOi8vd3d3Lm5jYmku
bmxtLm5paC5nb3YvcHVibWVkLzMzMzI2ODg2PC91cmw+PC9yZWxhdGVkLXVybHM+PC91cmxzPjxl
bGVjdHJvbmljLXJlc291cmNlLW51bT4xMC4xMDE2L2ouYWN0YmlvLjIwMjAuMTIuMDI1PC9lbGVj
dHJvbmljLXJlc291cmNlLW51bT48L3JlY29yZD48L0NpdGU+PENpdGU+PEF1dGhvcj5NaXp1bm88
L0F1dGhvcj48WWVhcj4yMDIwPC9ZZWFyPjxSZWNOdW0+NDc3NDwvUmVjTnVtPjxyZWNvcmQ+PHJl
Yy1udW1iZXI+NDc3NDwvcmVjLW51bWJlcj48Zm9yZWlnbi1rZXlzPjxrZXkgYXBwPSJFTiIgZGIt
aWQ9ImR2dGV4eDB3MzJzMjI1ZWRlMjdwZXR6N3A1OTU5ZXhkeGFmZSIgdGltZXN0YW1wPSIxNjEy
NDI1ODExIj40Nzc0PC9rZXk+PC9mb3JlaWduLWtleXM+PHJlZi10eXBlIG5hbWU9IkpvdXJuYWwg
QXJ0aWNsZSI+MTc8L3JlZi10eXBlPjxjb250cmlidXRvcnM+PGF1dGhvcnM+PGF1dGhvcj5NaXp1
bm8sIFkuPC9hdXRob3I+PGF1dGhvcj5XYXRhbmFiZSwgUy48L2F1dGhvcj48YXV0aG9yPlRhZ3Vj
aGksIFQuPC9hdXRob3I+PC9hdXRob3JzPjwvY29udHJpYnV0b3JzPjxhdXRoLWFkZHJlc3M+R3Jh
ZHVhdGUgU2Nob29sIG9mIFNjaWVuY2UgYW5kIFRlY2hub2xvZ3ksIERlZ3JlZSBQcm9ncmFtcyBp
biBQdXJlIGFuZCBBcHBsaWVkIFNjaWVuY2VzLCBVbml2ZXJzaXR5IG9mIFRzdWt1YmEsIEphcGFu
OyBQb2x5bWVycyBhbmQgQmlvbWF0ZXJpYWxzIEZpZWxkLCBSZXNlYXJjaCBDZW50ZXIgZm9yIEZ1
bmN0aW9uYWwgTWF0ZXJpYWxzLCBOYXRpb25hbCBJbnN0aXR1dGUgZm9yIE1hdGVyaWFscyBTY2ll
bmNlLCBKYXBhbi4mI3hEO1BvbHltZXJzIGFuZCBCaW9tYXRlcmlhbHMgRmllbGQsIFJlc2VhcmNo
IENlbnRlciBmb3IgRnVuY3Rpb25hbCBNYXRlcmlhbHMsIE5hdGlvbmFsIEluc3RpdHV0ZSBmb3Ig
TWF0ZXJpYWxzIFNjaWVuY2UsIEphcGFuLiYjeEQ7R3JhZHVhdGUgU2Nob29sIG9mIFNjaWVuY2Ug
YW5kIFRlY2hub2xvZ3ksIERlZ3JlZSBQcm9ncmFtcyBpbiBQdXJlIGFuZCBBcHBsaWVkIFNjaWVu
Y2VzLCBVbml2ZXJzaXR5IG9mIFRzdWt1YmEsIEphcGFuOyBQb2x5bWVycyBhbmQgQmlvbWF0ZXJp
YWxzIEZpZWxkLCBSZXNlYXJjaCBDZW50ZXIgZm9yIEZ1bmN0aW9uYWwgTWF0ZXJpYWxzLCBOYXRp
b25hbCBJbnN0aXR1dGUgZm9yIE1hdGVyaWFscyBTY2llbmNlLCBKYXBhbi4gRWxlY3Ryb25pYyBh
ZGRyZXNzOiBUQUdVQ0hJLlRldHN1c2hpQG5pbXMuZ28uanAuPC9hdXRoLWFkZHJlc3M+PHRpdGxl
cz48dGl0bGU+VGlzc3VlLXNlYWxpbmcgYW5kIGFudGktYWRoZXNpb24gcHJvcGVydGllcyBvZiBh
biBpbiBzaXR1IGh5ZHJvZ2VsIG9mIGh5ZHJvcGhvYmljYWxseS1tb2RpZmllZCBBbGFza2EgcG9s
bG9jay1kZXJpdmVkIGdlbGF0aW48L3RpdGxlPjxzZWNvbmRhcnktdGl0bGU+SW50IEogQmlvbCBN
YWNyb21vbDwvc2Vjb25kYXJ5LXRpdGxlPjwvdGl0bGVzPjxwZXJpb2RpY2FsPjxmdWxsLXRpdGxl
PkludGVybmF0aW9uYWwgSm91cm5hbCBvZiBCaW9sb2dpY2FsIE1hY3JvbW9sZWN1bGVzPC9mdWxs
LXRpdGxlPjxhYmJyLTE+SW50IEogQmlvbCBNYWNyb21vbDwvYWJici0xPjwvcGVyaW9kaWNhbD48
cGFnZXM+MjM2NS0yMzczPC9wYWdlcz48dm9sdW1lPjE2Mzwvdm9sdW1lPjxlZGl0aW9uPjIwMjAv
MDkvMTk8L2VkaXRpb24+PGtleXdvcmRzPjxrZXl3b3JkPkFuYXN0b21vdGljIGxlYWthZ2U8L2tl
eXdvcmQ+PGtleXdvcmQ+R2VsYXRpbjwva2V5d29yZD48a2V5d29yZD5IeWRyb2dlbDwva2V5d29y
ZD48a2V5d29yZD5TZWFsYW50PC9rZXl3b3JkPjxrZXl3b3JkPlRpc3N1ZSBhZGhlc2lvbjwva2V5
d29yZD48L2tleXdvcmRzPjxkYXRlcz48eWVhcj4yMDIwPC95ZWFyPjxwdWItZGF0ZXM+PGRhdGU+
Tm92IDE1PC9kYXRlPjwvcHViLWRhdGVzPjwvZGF0ZXM+PGlzYm4+MTg3OS0wMDAzIChFbGVjdHJv
bmljKSYjeEQ7MDE0MS04MTMwIChMaW5raW5nKTwvaXNibj48YWNjZXNzaW9uLW51bT4zMjk0Njk0
NDwvYWNjZXNzaW9uLW51bT48dXJscz48cmVsYXRlZC11cmxzPjx1cmw+aHR0cHM6Ly93d3cubmNi
aS5ubG0ubmloLmdvdi9wdWJtZWQvMzI5NDY5NDQ8L3VybD48dXJsPmh0dHBzOi8vd3d3LnNjaWVu
Y2VkaXJlY3QuY29tL3NjaWVuY2UvYXJ0aWNsZS9hYnMvcGlpL1MwMTQxODEzMDIwMzQ0NDU3P3Zp
YSUzRGlodWI8L3VybD48L3JlbGF0ZWQtdXJscz48L3VybHM+PGVsZWN0cm9uaWMtcmVzb3VyY2Ut
bnVtPjEwLjEwMTYvai5pamJpb21hYy4yMDIwLjA5LjA4NDwvZWxlY3Ryb25pYy1yZXNvdXJjZS1u
dW0+PC9yZWNvcmQ+PC9DaXRlPjwvRW5kTm90ZT5=
</w:fldData>
        </w:fldChar>
      </w:r>
      <w:r w:rsidR="00FB71DB" w:rsidRPr="003737F1">
        <w:rPr>
          <w:rFonts w:ascii="Times New Roman" w:hAnsi="Times New Roman"/>
          <w:bCs/>
          <w:sz w:val="24"/>
          <w:szCs w:val="24"/>
        </w:rPr>
        <w:instrText xml:space="preserve"> ADDIN EN.CITE.DATA </w:instrText>
      </w:r>
      <w:r w:rsidR="00FB71DB" w:rsidRPr="003737F1">
        <w:rPr>
          <w:rFonts w:ascii="Times New Roman" w:hAnsi="Times New Roman"/>
          <w:bCs/>
          <w:sz w:val="24"/>
          <w:szCs w:val="24"/>
        </w:rPr>
      </w:r>
      <w:r w:rsidR="00FB71DB" w:rsidRPr="003737F1">
        <w:rPr>
          <w:rFonts w:ascii="Times New Roman" w:hAnsi="Times New Roman"/>
          <w:bCs/>
          <w:sz w:val="24"/>
          <w:szCs w:val="24"/>
        </w:rPr>
        <w:fldChar w:fldCharType="end"/>
      </w:r>
      <w:r w:rsidR="00E9681C" w:rsidRPr="003737F1">
        <w:rPr>
          <w:rFonts w:ascii="Times New Roman" w:hAnsi="Times New Roman"/>
          <w:bCs/>
          <w:sz w:val="24"/>
          <w:szCs w:val="24"/>
        </w:rPr>
      </w:r>
      <w:r w:rsidR="00E9681C" w:rsidRPr="003737F1">
        <w:rPr>
          <w:rFonts w:ascii="Times New Roman" w:hAnsi="Times New Roman"/>
          <w:bCs/>
          <w:sz w:val="24"/>
          <w:szCs w:val="24"/>
        </w:rPr>
        <w:fldChar w:fldCharType="separate"/>
      </w:r>
      <w:hyperlink w:anchor="_ENREF_29" w:tooltip="Mizuta, 2021 #4772" w:history="1">
        <w:r w:rsidR="00FB71DB" w:rsidRPr="003737F1">
          <w:rPr>
            <w:rFonts w:ascii="Times New Roman" w:hAnsi="Times New Roman"/>
            <w:bCs/>
            <w:noProof/>
            <w:sz w:val="24"/>
            <w:szCs w:val="24"/>
            <w:vertAlign w:val="superscript"/>
          </w:rPr>
          <w:t>29</w:t>
        </w:r>
      </w:hyperlink>
      <w:r w:rsidR="00FB71DB" w:rsidRPr="003737F1">
        <w:rPr>
          <w:rFonts w:ascii="Times New Roman" w:hAnsi="Times New Roman"/>
          <w:bCs/>
          <w:noProof/>
          <w:sz w:val="24"/>
          <w:szCs w:val="24"/>
          <w:vertAlign w:val="superscript"/>
        </w:rPr>
        <w:t>,</w:t>
      </w:r>
      <w:hyperlink w:anchor="_ENREF_30" w:tooltip="Mizuno, 2020 #4774" w:history="1">
        <w:r w:rsidR="00FB71DB" w:rsidRPr="003737F1">
          <w:rPr>
            <w:rFonts w:ascii="Times New Roman" w:hAnsi="Times New Roman"/>
            <w:bCs/>
            <w:noProof/>
            <w:sz w:val="24"/>
            <w:szCs w:val="24"/>
            <w:vertAlign w:val="superscript"/>
          </w:rPr>
          <w:t>30</w:t>
        </w:r>
      </w:hyperlink>
      <w:r w:rsidR="00E9681C" w:rsidRPr="003737F1">
        <w:rPr>
          <w:rFonts w:ascii="Times New Roman" w:hAnsi="Times New Roman"/>
          <w:bCs/>
          <w:sz w:val="24"/>
          <w:szCs w:val="24"/>
        </w:rPr>
        <w:fldChar w:fldCharType="end"/>
      </w:r>
      <w:r w:rsidR="00C121AD" w:rsidRPr="003737F1">
        <w:rPr>
          <w:rFonts w:ascii="Times New Roman" w:hAnsi="Times New Roman"/>
          <w:bCs/>
          <w:sz w:val="24"/>
          <w:szCs w:val="24"/>
        </w:rPr>
        <w:t xml:space="preserve">, and blood </w:t>
      </w:r>
      <w:r w:rsidR="006A71DC" w:rsidRPr="003737F1">
        <w:rPr>
          <w:rFonts w:ascii="Times New Roman" w:hAnsi="Times New Roman"/>
          <w:bCs/>
          <w:sz w:val="24"/>
          <w:szCs w:val="24"/>
        </w:rPr>
        <w:t>vessel</w:t>
      </w:r>
      <w:r w:rsidRPr="003737F1">
        <w:rPr>
          <w:rFonts w:ascii="Times New Roman" w:hAnsi="Times New Roman"/>
          <w:bCs/>
          <w:sz w:val="24"/>
          <w:szCs w:val="24"/>
        </w:rPr>
        <w:t>s</w:t>
      </w:r>
      <w:hyperlink w:anchor="_ENREF_31" w:tooltip="Mizuta, 2016 #2635" w:history="1">
        <w:r w:rsidR="00FB71DB" w:rsidRPr="003737F1">
          <w:rPr>
            <w:rFonts w:ascii="Times New Roman" w:hAnsi="Times New Roman"/>
            <w:bCs/>
            <w:sz w:val="24"/>
            <w:szCs w:val="24"/>
          </w:rPr>
          <w:fldChar w:fldCharType="begin">
            <w:fldData xml:space="preserve">PEVuZE5vdGU+PENpdGU+PEF1dGhvcj5NaXp1dGE8L0F1dGhvcj48WWVhcj4yMDE2PC9ZZWFyPjxS
ZWNOdW0+MjYzNTwvUmVjTnVtPjxEaXNwbGF5VGV4dD48c3R5bGUgZmFjZT0ic3VwZXJzY3JpcHQi
PjMxPC9zdHlsZT48L0Rpc3BsYXlUZXh0PjxyZWNvcmQ+PHJlYy1udW1iZXI+MjYzNTwvcmVjLW51
bWJlcj48Zm9yZWlnbi1rZXlzPjxrZXkgYXBwPSJFTiIgZGItaWQ9ImR2dGV4eDB3MzJzMjI1ZWRl
MjdwZXR6N3A1OTU5ZXhkeGFmZSIgdGltZXN0YW1wPSIxNDc1NDUyNTYwIj4yNjM1PC9rZXk+PC9m
b3JlaWduLWtleXM+PHJlZi10eXBlIG5hbWU9IkpvdXJuYWwgQXJ0aWNsZSI+MTc8L3JlZi10eXBl
Pjxjb250cmlidXRvcnM+PGF1dGhvcnM+PGF1dGhvcj5NaXp1dGEsIFIuPC9hdXRob3I+PGF1dGhv
cj5JdG8sIFQuPC9hdXRob3I+PGF1dGhvcj5UYWd1Y2hpLCBULjwvYXV0aG9yPjwvYXV0aG9ycz48
L2NvbnRyaWJ1dG9ycz48YXV0aC1hZGRyZXNzPlVuaXYgVHN1a3ViYSwgR3JhZCBTY2ggUHVyZSAm
YW1wOyBBcHBsIFNjaSwgMS0xLTEgVGVubm9kYWksIFRzdWt1YmEsIEliYXJha2kgMzA1ODU3Nywg
SmFwYW4mI3hEO05hdGwgSW5zdCBNYXQgU2NpLCBGdW5jdCBNYXQgUmVzIEN0ciwgQmlvbWF0IEZp
ZWxkLCBQb2x5bWVyIEJpb21hdCBHcnAsIDEtMSBOYW1pa2ksIFRzdWt1YmEsIEliYXJha2kgMzA1
MDA0NCwgSmFwYW48L2F1dGgtYWRkcmVzcz48dGl0bGVzPjx0aXRsZT5FZmZlY3Qgb2YgYWxreWwg
Y2hhaW4gbGVuZ3RoIG9uIHRoZSBpbnRlcmZhY2lhbCBzdHJlbmd0aCBvZiBzdXJnaWNhbCBzZWFs
YW50cyBjb21wb3NlZCBvZiBoeWRyb3Bob2JpY2FsbHktbW9kaWZpZWQgQWxhc2thLXBvbGxvY2st
ZGVyaXZlZCBnZWxhdGlucyBhbmQgcG9seShldGh5bGVuZSlnbHljb2wtYmFzZWQgZm91ci1hcm1l
ZCBjcm9zc2xpbmtlcjwvdGl0bGU+PHNlY29uZGFyeS10aXRsZT5Db2xsb2lkcyBhbmQgU3VyZmFj
ZXMgQi1CaW9pbnRlcmZhY2VzPC9zZWNvbmRhcnktdGl0bGU+PGFsdC10aXRsZT5Db2xsb2lkIFN1
cmZhY2UgQiYjeEQ7Q29sbG9pZCBTdXJmYWNlIEI8L2FsdC10aXRsZT48L3RpdGxlcz48cGVyaW9k
aWNhbD48ZnVsbC10aXRsZT5Db2xsb2lkcyBhbmQgU3VyZmFjZXMgQi1CaW9pbnRlcmZhY2VzPC9m
dWxsLXRpdGxlPjwvcGVyaW9kaWNhbD48cGFnZXM+MjEyLTIyMDwvcGFnZXM+PHZvbHVtZT4xNDY8
L3ZvbHVtZT48a2V5d29yZHM+PGtleXdvcmQ+c2VhbGFudDwva2V5d29yZD48a2V5d29yZD5hbGFz
a2EtcG9sbG9jay1kZXJpdmVkIGdlbGF0aW48L2tleXdvcmQ+PGtleXdvcmQ+aHlkcm9waG9iaWNh
bGx5LW1vZGlmaWVkIGdlbGF0aW48L2tleXdvcmQ+PGtleXdvcmQ+cG9seShldGh5bGVuZSlnbHlj
b2w8L2tleXdvcmQ+PGtleXdvcmQ+YWRoZXNpb248L2tleXdvcmQ+PGtleXdvcmQ+ZW5oYW5jZWQg
Ym9uZGluZyBzdHJlbmd0aDwva2V5d29yZD48a2V5d29yZD50aXNzdWUgYWRoZXNpdmU8L2tleXdv
cmQ+PGtleXdvcmQ+cG9ycGh5cm9tb25hcy1naW5naXZhbGlzPC9rZXl3b3JkPjxrZXl3b3JkPmRp
c3VjY2luaW1pZHlsIHRhcnRhcmF0ZTwva2V5d29yZD48a2V5d29yZD5leHRyYWNlbGx1bGFyLW1h
dHJpeDwva2V5d29yZD48a2V5d29yZD5tYW1tYWxpYW4gZ2VsYXRpbnM8L2tleXdvcmQ+PGtleXdv
cmQ+Ymxvb2QtdmVzc2Vsczwva2V5d29yZD48a2V5d29yZD5za2luIGdlbGF0aW48L2tleXdvcmQ+
PGtleXdvcmQ+Zmlicm9uZWN0aW48L2tleXdvcmQ+PGtleXdvcmQ+cHJvdGVpbnM8L2tleXdvcmQ+
PC9rZXl3b3Jkcz48ZGF0ZXM+PHllYXI+MjAxNjwveWVhcj48cHViLWRhdGVzPjxkYXRlPk9jdCAx
PC9kYXRlPjwvcHViLWRhdGVzPjwvZGF0ZXM+PGlzYm4+MDkyNy03NzY1PC9pc2JuPjxhY2Nlc3Np
b24tbnVtPldPUzowMDAzODIyNjk2MDAwMjQ8L2FjY2Vzc2lvbi1udW0+PHVybHM+PHJlbGF0ZWQt
dXJscz48dXJsPiZsdDtHbyB0byBJU0kmZ3Q7Oi8vV09TOjAwMDM4MjI2OTYwMDAyNDwvdXJsPjwv
cmVsYXRlZC11cmxzPjwvdXJscz48bGFuZ3VhZ2U+RW5nbGlzaDwvbGFuZ3VhZ2U+PC9yZWNvcmQ+
PC9DaXRlPjwvRW5kTm90ZT4A
</w:fldData>
          </w:fldChar>
        </w:r>
        <w:r w:rsidR="00FB71DB" w:rsidRPr="003737F1">
          <w:rPr>
            <w:rFonts w:ascii="Times New Roman" w:hAnsi="Times New Roman"/>
            <w:bCs/>
            <w:sz w:val="24"/>
            <w:szCs w:val="24"/>
          </w:rPr>
          <w:instrText xml:space="preserve"> ADDIN EN.CITE </w:instrText>
        </w:r>
        <w:r w:rsidR="00FB71DB" w:rsidRPr="003737F1">
          <w:rPr>
            <w:rFonts w:ascii="Times New Roman" w:hAnsi="Times New Roman"/>
            <w:bCs/>
            <w:sz w:val="24"/>
            <w:szCs w:val="24"/>
          </w:rPr>
          <w:fldChar w:fldCharType="begin">
            <w:fldData xml:space="preserve">PEVuZE5vdGU+PENpdGU+PEF1dGhvcj5NaXp1dGE8L0F1dGhvcj48WWVhcj4yMDE2PC9ZZWFyPjxS
ZWNOdW0+MjYzNTwvUmVjTnVtPjxEaXNwbGF5VGV4dD48c3R5bGUgZmFjZT0ic3VwZXJzY3JpcHQi
PjMxPC9zdHlsZT48L0Rpc3BsYXlUZXh0PjxyZWNvcmQ+PHJlYy1udW1iZXI+MjYzNTwvcmVjLW51
bWJlcj48Zm9yZWlnbi1rZXlzPjxrZXkgYXBwPSJFTiIgZGItaWQ9ImR2dGV4eDB3MzJzMjI1ZWRl
MjdwZXR6N3A1OTU5ZXhkeGFmZSIgdGltZXN0YW1wPSIxNDc1NDUyNTYwIj4yNjM1PC9rZXk+PC9m
b3JlaWduLWtleXM+PHJlZi10eXBlIG5hbWU9IkpvdXJuYWwgQXJ0aWNsZSI+MTc8L3JlZi10eXBl
Pjxjb250cmlidXRvcnM+PGF1dGhvcnM+PGF1dGhvcj5NaXp1dGEsIFIuPC9hdXRob3I+PGF1dGhv
cj5JdG8sIFQuPC9hdXRob3I+PGF1dGhvcj5UYWd1Y2hpLCBULjwvYXV0aG9yPjwvYXV0aG9ycz48
L2NvbnRyaWJ1dG9ycz48YXV0aC1hZGRyZXNzPlVuaXYgVHN1a3ViYSwgR3JhZCBTY2ggUHVyZSAm
YW1wOyBBcHBsIFNjaSwgMS0xLTEgVGVubm9kYWksIFRzdWt1YmEsIEliYXJha2kgMzA1ODU3Nywg
SmFwYW4mI3hEO05hdGwgSW5zdCBNYXQgU2NpLCBGdW5jdCBNYXQgUmVzIEN0ciwgQmlvbWF0IEZp
ZWxkLCBQb2x5bWVyIEJpb21hdCBHcnAsIDEtMSBOYW1pa2ksIFRzdWt1YmEsIEliYXJha2kgMzA1
MDA0NCwgSmFwYW48L2F1dGgtYWRkcmVzcz48dGl0bGVzPjx0aXRsZT5FZmZlY3Qgb2YgYWxreWwg
Y2hhaW4gbGVuZ3RoIG9uIHRoZSBpbnRlcmZhY2lhbCBzdHJlbmd0aCBvZiBzdXJnaWNhbCBzZWFs
YW50cyBjb21wb3NlZCBvZiBoeWRyb3Bob2JpY2FsbHktbW9kaWZpZWQgQWxhc2thLXBvbGxvY2st
ZGVyaXZlZCBnZWxhdGlucyBhbmQgcG9seShldGh5bGVuZSlnbHljb2wtYmFzZWQgZm91ci1hcm1l
ZCBjcm9zc2xpbmtlcjwvdGl0bGU+PHNlY29uZGFyeS10aXRsZT5Db2xsb2lkcyBhbmQgU3VyZmFj
ZXMgQi1CaW9pbnRlcmZhY2VzPC9zZWNvbmRhcnktdGl0bGU+PGFsdC10aXRsZT5Db2xsb2lkIFN1
cmZhY2UgQiYjeEQ7Q29sbG9pZCBTdXJmYWNlIEI8L2FsdC10aXRsZT48L3RpdGxlcz48cGVyaW9k
aWNhbD48ZnVsbC10aXRsZT5Db2xsb2lkcyBhbmQgU3VyZmFjZXMgQi1CaW9pbnRlcmZhY2VzPC9m
dWxsLXRpdGxlPjwvcGVyaW9kaWNhbD48cGFnZXM+MjEyLTIyMDwvcGFnZXM+PHZvbHVtZT4xNDY8
L3ZvbHVtZT48a2V5d29yZHM+PGtleXdvcmQ+c2VhbGFudDwva2V5d29yZD48a2V5d29yZD5hbGFz
a2EtcG9sbG9jay1kZXJpdmVkIGdlbGF0aW48L2tleXdvcmQ+PGtleXdvcmQ+aHlkcm9waG9iaWNh
bGx5LW1vZGlmaWVkIGdlbGF0aW48L2tleXdvcmQ+PGtleXdvcmQ+cG9seShldGh5bGVuZSlnbHlj
b2w8L2tleXdvcmQ+PGtleXdvcmQ+YWRoZXNpb248L2tleXdvcmQ+PGtleXdvcmQ+ZW5oYW5jZWQg
Ym9uZGluZyBzdHJlbmd0aDwva2V5d29yZD48a2V5d29yZD50aXNzdWUgYWRoZXNpdmU8L2tleXdv
cmQ+PGtleXdvcmQ+cG9ycGh5cm9tb25hcy1naW5naXZhbGlzPC9rZXl3b3JkPjxrZXl3b3JkPmRp
c3VjY2luaW1pZHlsIHRhcnRhcmF0ZTwva2V5d29yZD48a2V5d29yZD5leHRyYWNlbGx1bGFyLW1h
dHJpeDwva2V5d29yZD48a2V5d29yZD5tYW1tYWxpYW4gZ2VsYXRpbnM8L2tleXdvcmQ+PGtleXdv
cmQ+Ymxvb2QtdmVzc2Vsczwva2V5d29yZD48a2V5d29yZD5za2luIGdlbGF0aW48L2tleXdvcmQ+
PGtleXdvcmQ+Zmlicm9uZWN0aW48L2tleXdvcmQ+PGtleXdvcmQ+cHJvdGVpbnM8L2tleXdvcmQ+
PC9rZXl3b3Jkcz48ZGF0ZXM+PHllYXI+MjAxNjwveWVhcj48cHViLWRhdGVzPjxkYXRlPk9jdCAx
PC9kYXRlPjwvcHViLWRhdGVzPjwvZGF0ZXM+PGlzYm4+MDkyNy03NzY1PC9pc2JuPjxhY2Nlc3Np
b24tbnVtPldPUzowMDAzODIyNjk2MDAwMjQ8L2FjY2Vzc2lvbi1udW0+PHVybHM+PHJlbGF0ZWQt
dXJscz48dXJsPiZsdDtHbyB0byBJU0kmZ3Q7Oi8vV09TOjAwMDM4MjI2OTYwMDAyNDwvdXJsPjwv
cmVsYXRlZC11cmxzPjwvdXJscz48bGFuZ3VhZ2U+RW5nbGlzaDwvbGFuZ3VhZ2U+PC9yZWNvcmQ+
PC9DaXRlPjwvRW5kTm90ZT4A
</w:fldData>
          </w:fldChar>
        </w:r>
        <w:r w:rsidR="00FB71DB" w:rsidRPr="003737F1">
          <w:rPr>
            <w:rFonts w:ascii="Times New Roman" w:hAnsi="Times New Roman"/>
            <w:bCs/>
            <w:sz w:val="24"/>
            <w:szCs w:val="24"/>
          </w:rPr>
          <w:instrText xml:space="preserve"> ADDIN EN.CITE.DATA </w:instrText>
        </w:r>
        <w:r w:rsidR="00FB71DB" w:rsidRPr="003737F1">
          <w:rPr>
            <w:rFonts w:ascii="Times New Roman" w:hAnsi="Times New Roman"/>
            <w:bCs/>
            <w:sz w:val="24"/>
            <w:szCs w:val="24"/>
          </w:rPr>
        </w:r>
        <w:r w:rsidR="00FB71DB" w:rsidRPr="003737F1">
          <w:rPr>
            <w:rFonts w:ascii="Times New Roman" w:hAnsi="Times New Roman"/>
            <w:bCs/>
            <w:sz w:val="24"/>
            <w:szCs w:val="24"/>
          </w:rPr>
          <w:fldChar w:fldCharType="end"/>
        </w:r>
        <w:r w:rsidR="00FB71DB" w:rsidRPr="003737F1">
          <w:rPr>
            <w:rFonts w:ascii="Times New Roman" w:hAnsi="Times New Roman"/>
            <w:bCs/>
            <w:sz w:val="24"/>
            <w:szCs w:val="24"/>
          </w:rPr>
        </w:r>
        <w:r w:rsidR="00FB71DB" w:rsidRPr="003737F1">
          <w:rPr>
            <w:rFonts w:ascii="Times New Roman" w:hAnsi="Times New Roman"/>
            <w:bCs/>
            <w:sz w:val="24"/>
            <w:szCs w:val="24"/>
          </w:rPr>
          <w:fldChar w:fldCharType="separate"/>
        </w:r>
        <w:r w:rsidR="00FB71DB" w:rsidRPr="003737F1">
          <w:rPr>
            <w:rFonts w:ascii="Times New Roman" w:hAnsi="Times New Roman"/>
            <w:bCs/>
            <w:noProof/>
            <w:sz w:val="24"/>
            <w:szCs w:val="24"/>
            <w:vertAlign w:val="superscript"/>
          </w:rPr>
          <w:t>31</w:t>
        </w:r>
        <w:r w:rsidR="00FB71DB" w:rsidRPr="003737F1">
          <w:rPr>
            <w:rFonts w:ascii="Times New Roman" w:hAnsi="Times New Roman"/>
            <w:bCs/>
            <w:sz w:val="24"/>
            <w:szCs w:val="24"/>
          </w:rPr>
          <w:fldChar w:fldCharType="end"/>
        </w:r>
      </w:hyperlink>
      <w:r w:rsidR="00C121AD" w:rsidRPr="003737F1">
        <w:rPr>
          <w:rFonts w:ascii="Times New Roman" w:hAnsi="Times New Roman"/>
          <w:bCs/>
          <w:sz w:val="24"/>
          <w:szCs w:val="24"/>
        </w:rPr>
        <w:t xml:space="preserve">. </w:t>
      </w:r>
      <w:r w:rsidR="000B2F0A" w:rsidRPr="003737F1">
        <w:rPr>
          <w:rFonts w:ascii="Times New Roman" w:hAnsi="Times New Roman"/>
          <w:bCs/>
          <w:sz w:val="24"/>
          <w:szCs w:val="24"/>
        </w:rPr>
        <w:t>W</w:t>
      </w:r>
      <w:r w:rsidR="00A40403" w:rsidRPr="003737F1">
        <w:rPr>
          <w:rFonts w:ascii="Times New Roman" w:hAnsi="Times New Roman"/>
          <w:bCs/>
          <w:sz w:val="24"/>
          <w:szCs w:val="24"/>
        </w:rPr>
        <w:t xml:space="preserve">e </w:t>
      </w:r>
      <w:r w:rsidR="000B2F0A" w:rsidRPr="003737F1">
        <w:rPr>
          <w:rFonts w:ascii="Times New Roman" w:hAnsi="Times New Roman"/>
          <w:bCs/>
          <w:sz w:val="24"/>
          <w:szCs w:val="24"/>
        </w:rPr>
        <w:t xml:space="preserve">confirmed </w:t>
      </w:r>
      <w:r w:rsidR="00A40403" w:rsidRPr="003737F1">
        <w:rPr>
          <w:rFonts w:ascii="Times New Roman" w:hAnsi="Times New Roman"/>
          <w:bCs/>
          <w:sz w:val="24"/>
          <w:szCs w:val="24"/>
        </w:rPr>
        <w:t xml:space="preserve">that </w:t>
      </w:r>
      <w:r w:rsidRPr="003737F1">
        <w:rPr>
          <w:rFonts w:ascii="Times New Roman" w:hAnsi="Times New Roman"/>
          <w:bCs/>
          <w:sz w:val="24"/>
          <w:szCs w:val="24"/>
        </w:rPr>
        <w:t xml:space="preserve">the </w:t>
      </w:r>
      <w:r w:rsidR="00953CE7" w:rsidRPr="003737F1">
        <w:rPr>
          <w:rFonts w:ascii="Times New Roman" w:hAnsi="Times New Roman"/>
          <w:bCs/>
          <w:sz w:val="24"/>
          <w:szCs w:val="24"/>
        </w:rPr>
        <w:t>increased adhesion</w:t>
      </w:r>
      <w:r w:rsidR="00ED2594" w:rsidRPr="003737F1">
        <w:rPr>
          <w:rFonts w:ascii="Times New Roman" w:hAnsi="Times New Roman"/>
          <w:bCs/>
          <w:sz w:val="24"/>
          <w:szCs w:val="24"/>
        </w:rPr>
        <w:t>/sealing</w:t>
      </w:r>
      <w:r w:rsidR="00953CE7" w:rsidRPr="003737F1">
        <w:rPr>
          <w:rFonts w:ascii="Times New Roman" w:hAnsi="Times New Roman"/>
          <w:bCs/>
          <w:sz w:val="24"/>
          <w:szCs w:val="24"/>
        </w:rPr>
        <w:t xml:space="preserve"> strength on the surface of these soft tissues was </w:t>
      </w:r>
      <w:r w:rsidR="00710AD7" w:rsidRPr="003737F1">
        <w:rPr>
          <w:rFonts w:ascii="Times New Roman" w:hAnsi="Times New Roman"/>
          <w:bCs/>
          <w:sz w:val="24"/>
          <w:szCs w:val="24"/>
        </w:rPr>
        <w:t>due to</w:t>
      </w:r>
      <w:r w:rsidR="00953CE7" w:rsidRPr="003737F1">
        <w:rPr>
          <w:rFonts w:ascii="Times New Roman" w:hAnsi="Times New Roman"/>
          <w:bCs/>
          <w:sz w:val="24"/>
          <w:szCs w:val="24"/>
        </w:rPr>
        <w:t xml:space="preserve"> the increased </w:t>
      </w:r>
      <w:r w:rsidR="00ED2594" w:rsidRPr="003737F1">
        <w:rPr>
          <w:rFonts w:ascii="Times New Roman" w:hAnsi="Times New Roman"/>
          <w:bCs/>
          <w:sz w:val="24"/>
          <w:szCs w:val="24"/>
        </w:rPr>
        <w:t>binding constant of hm-ApGltn with extracellular matrix proteins</w:t>
      </w:r>
      <w:r w:rsidRPr="003737F1">
        <w:rPr>
          <w:rFonts w:ascii="Times New Roman" w:hAnsi="Times New Roman"/>
          <w:bCs/>
          <w:sz w:val="24"/>
          <w:szCs w:val="24"/>
        </w:rPr>
        <w:t>, such as fibronectin,</w:t>
      </w:r>
      <w:r w:rsidR="00F52E15" w:rsidRPr="003737F1">
        <w:rPr>
          <w:rFonts w:ascii="Times New Roman" w:hAnsi="Times New Roman"/>
          <w:bCs/>
          <w:sz w:val="24"/>
          <w:szCs w:val="24"/>
        </w:rPr>
        <w:t xml:space="preserve"> an</w:t>
      </w:r>
      <w:r w:rsidR="009C2B1A" w:rsidRPr="003737F1">
        <w:rPr>
          <w:rFonts w:ascii="Times New Roman" w:hAnsi="Times New Roman"/>
          <w:bCs/>
          <w:sz w:val="24"/>
          <w:szCs w:val="24"/>
        </w:rPr>
        <w:t xml:space="preserve">d </w:t>
      </w:r>
      <w:r w:rsidRPr="003737F1">
        <w:rPr>
          <w:rFonts w:ascii="Times New Roman" w:hAnsi="Times New Roman"/>
          <w:bCs/>
          <w:sz w:val="24"/>
          <w:szCs w:val="24"/>
        </w:rPr>
        <w:t xml:space="preserve">the </w:t>
      </w:r>
      <w:r w:rsidR="00F52E15" w:rsidRPr="003737F1">
        <w:rPr>
          <w:rFonts w:ascii="Times New Roman" w:hAnsi="Times New Roman"/>
          <w:bCs/>
          <w:sz w:val="24"/>
          <w:szCs w:val="24"/>
        </w:rPr>
        <w:t>anchor</w:t>
      </w:r>
      <w:r w:rsidR="00710AD7" w:rsidRPr="003737F1">
        <w:rPr>
          <w:rFonts w:ascii="Times New Roman" w:hAnsi="Times New Roman"/>
          <w:bCs/>
          <w:sz w:val="24"/>
          <w:szCs w:val="24"/>
        </w:rPr>
        <w:t>ing</w:t>
      </w:r>
      <w:r w:rsidR="00F52E15" w:rsidRPr="003737F1">
        <w:rPr>
          <w:rFonts w:ascii="Times New Roman" w:hAnsi="Times New Roman"/>
          <w:bCs/>
          <w:sz w:val="24"/>
          <w:szCs w:val="24"/>
        </w:rPr>
        <w:t xml:space="preserve"> </w:t>
      </w:r>
      <w:r w:rsidRPr="003737F1">
        <w:rPr>
          <w:rFonts w:ascii="Times New Roman" w:hAnsi="Times New Roman"/>
          <w:bCs/>
          <w:sz w:val="24"/>
          <w:szCs w:val="24"/>
        </w:rPr>
        <w:t>of hm-</w:t>
      </w:r>
      <w:r w:rsidR="00F52E15" w:rsidRPr="003737F1">
        <w:rPr>
          <w:rFonts w:ascii="Times New Roman" w:hAnsi="Times New Roman"/>
          <w:bCs/>
          <w:sz w:val="24"/>
          <w:szCs w:val="24"/>
        </w:rPr>
        <w:t xml:space="preserve">ApGltn </w:t>
      </w:r>
      <w:r w:rsidR="009C2B1A" w:rsidRPr="003737F1">
        <w:rPr>
          <w:rFonts w:ascii="Times New Roman" w:hAnsi="Times New Roman"/>
          <w:bCs/>
          <w:sz w:val="24"/>
          <w:szCs w:val="24"/>
        </w:rPr>
        <w:t xml:space="preserve">molecules </w:t>
      </w:r>
      <w:r w:rsidR="00F52E15" w:rsidRPr="003737F1">
        <w:rPr>
          <w:rFonts w:ascii="Times New Roman" w:hAnsi="Times New Roman"/>
          <w:bCs/>
          <w:sz w:val="24"/>
          <w:szCs w:val="24"/>
        </w:rPr>
        <w:t xml:space="preserve">to </w:t>
      </w:r>
      <w:r w:rsidRPr="003737F1">
        <w:rPr>
          <w:rFonts w:ascii="Times New Roman" w:hAnsi="Times New Roman"/>
          <w:bCs/>
          <w:sz w:val="24"/>
          <w:szCs w:val="24"/>
        </w:rPr>
        <w:t>the phospholipid cell membrane</w:t>
      </w:r>
      <w:hyperlink w:anchor="_ENREF_27" w:tooltip="Mizuta, 2017 #2840" w:history="1">
        <w:r w:rsidR="00FB71DB" w:rsidRPr="003737F1">
          <w:rPr>
            <w:rFonts w:ascii="Times New Roman" w:hAnsi="Times New Roman"/>
            <w:bCs/>
            <w:sz w:val="24"/>
            <w:szCs w:val="24"/>
          </w:rPr>
          <w:fldChar w:fldCharType="begin"/>
        </w:r>
        <w:r w:rsidR="00FB71DB" w:rsidRPr="003737F1">
          <w:rPr>
            <w:rFonts w:ascii="Times New Roman" w:hAnsi="Times New Roman"/>
            <w:bCs/>
            <w:sz w:val="24"/>
            <w:szCs w:val="24"/>
          </w:rPr>
          <w:instrText xml:space="preserve"> ADDIN EN.CITE &lt;EndNote&gt;&lt;Cite&gt;&lt;Author&gt;Mizuta&lt;/Author&gt;&lt;Year&gt;2017&lt;/Year&gt;&lt;RecNum&gt;2840&lt;/RecNum&gt;&lt;DisplayText&gt;&lt;style face="superscript"&gt;27&lt;/style&gt;&lt;/DisplayText&gt;&lt;record&gt;&lt;rec-number&gt;2840&lt;/rec-number&gt;&lt;foreign-keys&gt;&lt;key app="EN" db-id="dvtexx0w32s225ede27petz7p5959exdxafe" timestamp="1494215756"&gt;2840&lt;/key&gt;&lt;/foreign-keys&gt;&lt;ref-type name="Journal Article"&gt;17&lt;/ref-type&gt;&lt;contributors&gt;&lt;authors&gt;&lt;author&gt;Mizuta, R.&lt;/author&gt;&lt;author&gt;Taguchi, T.&lt;/author&gt;&lt;/authors&gt;&lt;/contributors&gt;&lt;auth-address&gt;Univ Tsukuba, Grad Sch Pure &amp;amp; Appl Sci, 1-1-1 Tennodai, Tsukuba, Ibaraki 3058577, Japan&amp;#xD;Natl Inst Mat Sci, Res Ctr Funct Mat, Polymer Biomat Grp, Biomat Field, 1-1 Namiki, Tsukuba, Ibaraki 3050044, Japan&lt;/auth-address&gt;&lt;titles&gt;&lt;title&gt;Enhanced Sealing by Hydrophobic modification of Alaska pollock-derived gelatin-based surgical sealants for the treatment of pulmonary air leaks&lt;/title&gt;&lt;secondary-title&gt;Macromolecular Bioscience&lt;/secondary-title&gt;&lt;alt-title&gt;Macromol Biosci&amp;#xD;Macromol Biosci&lt;/alt-title&gt;&lt;/titles&gt;&lt;periodical&gt;&lt;full-title&gt;Macromolecular Bioscience&lt;/full-title&gt;&lt;abbr-1&gt;Macromol Biosci&lt;/abbr-1&gt;&lt;/periodical&gt;&lt;pages&gt;1600349&lt;/pages&gt;&lt;volume&gt;17&lt;/volume&gt;&lt;number&gt;4&lt;/number&gt;&lt;keywords&gt;&lt;keyword&gt;adhesion&lt;/keyword&gt;&lt;keyword&gt;alaska pollock-derived gelatin&lt;/keyword&gt;&lt;keyword&gt;hydrophobically modified gelatinl lung&lt;/keyword&gt;&lt;keyword&gt;surgical sealant&lt;/keyword&gt;&lt;keyword&gt;porphyromonas-gingivalis&lt;/keyword&gt;&lt;keyword&gt;extracellular-matrix&lt;/keyword&gt;&lt;keyword&gt;tissue adhesives&lt;/keyword&gt;&lt;keyword&gt;bonding strength&lt;/keyword&gt;&lt;keyword&gt;acid hydrogel&lt;/keyword&gt;&lt;keyword&gt;cross-linking&lt;/keyword&gt;&lt;keyword&gt;lung sealants&lt;/keyword&gt;&lt;keyword&gt;fibronectin&lt;/keyword&gt;&lt;keyword&gt;proteins&lt;/keyword&gt;&lt;keyword&gt;glue&lt;/keyword&gt;&lt;/keywords&gt;&lt;dates&gt;&lt;year&gt;2017&lt;/year&gt;&lt;pub-dates&gt;&lt;date&gt;Apr&lt;/date&gt;&lt;/pub-dates&gt;&lt;/dates&gt;&lt;isbn&gt;1616-5187&lt;/isbn&gt;&lt;accession-num&gt;WOS:000398891200014&lt;/accession-num&gt;&lt;urls&gt;&lt;related-urls&gt;&lt;url&gt;&amp;lt;Go to ISI&amp;gt;://WOS:000398891200014&lt;/url&gt;&lt;/related-urls&gt;&lt;/urls&gt;&lt;language&gt;English&lt;/language&gt;&lt;/record&gt;&lt;/Cite&gt;&lt;/EndNote&gt;</w:instrText>
        </w:r>
        <w:r w:rsidR="00FB71DB" w:rsidRPr="003737F1">
          <w:rPr>
            <w:rFonts w:ascii="Times New Roman" w:hAnsi="Times New Roman"/>
            <w:bCs/>
            <w:sz w:val="24"/>
            <w:szCs w:val="24"/>
          </w:rPr>
          <w:fldChar w:fldCharType="separate"/>
        </w:r>
        <w:r w:rsidR="00FB71DB" w:rsidRPr="003737F1">
          <w:rPr>
            <w:rFonts w:ascii="Times New Roman" w:hAnsi="Times New Roman"/>
            <w:bCs/>
            <w:noProof/>
            <w:sz w:val="24"/>
            <w:szCs w:val="24"/>
            <w:vertAlign w:val="superscript"/>
          </w:rPr>
          <w:t>27</w:t>
        </w:r>
        <w:r w:rsidR="00FB71DB" w:rsidRPr="003737F1">
          <w:rPr>
            <w:rFonts w:ascii="Times New Roman" w:hAnsi="Times New Roman"/>
            <w:bCs/>
            <w:sz w:val="24"/>
            <w:szCs w:val="24"/>
          </w:rPr>
          <w:fldChar w:fldCharType="end"/>
        </w:r>
      </w:hyperlink>
      <w:r w:rsidR="00F52E15" w:rsidRPr="003737F1">
        <w:rPr>
          <w:rFonts w:ascii="Times New Roman" w:hAnsi="Times New Roman"/>
          <w:bCs/>
          <w:sz w:val="24"/>
          <w:szCs w:val="24"/>
        </w:rPr>
        <w:t>.</w:t>
      </w:r>
      <w:r w:rsidR="00ED2594" w:rsidRPr="003737F1">
        <w:rPr>
          <w:rFonts w:ascii="Times New Roman" w:hAnsi="Times New Roman"/>
          <w:bCs/>
          <w:sz w:val="24"/>
          <w:szCs w:val="24"/>
        </w:rPr>
        <w:t xml:space="preserve"> </w:t>
      </w:r>
      <w:r w:rsidR="00F1484F" w:rsidRPr="003737F1">
        <w:rPr>
          <w:rFonts w:ascii="Times New Roman" w:hAnsi="Times New Roman"/>
          <w:bCs/>
          <w:sz w:val="24"/>
          <w:szCs w:val="24"/>
        </w:rPr>
        <w:t xml:space="preserve">For sealing </w:t>
      </w:r>
      <w:r w:rsidR="006037FF" w:rsidRPr="003737F1">
        <w:rPr>
          <w:rFonts w:ascii="Times New Roman" w:hAnsi="Times New Roman"/>
          <w:bCs/>
          <w:sz w:val="24"/>
          <w:szCs w:val="24"/>
        </w:rPr>
        <w:t xml:space="preserve">outside of </w:t>
      </w:r>
      <w:r w:rsidR="00A02A23" w:rsidRPr="003737F1">
        <w:rPr>
          <w:rFonts w:ascii="Times New Roman" w:hAnsi="Times New Roman"/>
          <w:bCs/>
          <w:sz w:val="24"/>
          <w:szCs w:val="24"/>
        </w:rPr>
        <w:t xml:space="preserve">the </w:t>
      </w:r>
      <w:r w:rsidR="006037FF" w:rsidRPr="003737F1">
        <w:rPr>
          <w:rFonts w:ascii="Times New Roman" w:hAnsi="Times New Roman"/>
          <w:bCs/>
          <w:sz w:val="24"/>
          <w:szCs w:val="24"/>
        </w:rPr>
        <w:t xml:space="preserve">aorta using </w:t>
      </w:r>
      <w:r w:rsidR="00F1484F" w:rsidRPr="003737F1">
        <w:rPr>
          <w:rFonts w:ascii="Times New Roman" w:hAnsi="Times New Roman"/>
          <w:bCs/>
          <w:sz w:val="24"/>
          <w:szCs w:val="24"/>
        </w:rPr>
        <w:t>hm-ApGltn</w:t>
      </w:r>
      <w:r w:rsidR="00A02A23" w:rsidRPr="003737F1">
        <w:rPr>
          <w:rFonts w:ascii="Times New Roman" w:hAnsi="Times New Roman"/>
          <w:bCs/>
          <w:sz w:val="24"/>
          <w:szCs w:val="24"/>
        </w:rPr>
        <w:t>-based</w:t>
      </w:r>
      <w:r w:rsidR="00F1484F" w:rsidRPr="003737F1">
        <w:rPr>
          <w:rFonts w:ascii="Times New Roman" w:hAnsi="Times New Roman"/>
          <w:bCs/>
          <w:sz w:val="24"/>
          <w:szCs w:val="24"/>
        </w:rPr>
        <w:t xml:space="preserve"> adhesive</w:t>
      </w:r>
      <w:r w:rsidR="006037FF" w:rsidRPr="003737F1">
        <w:rPr>
          <w:rFonts w:ascii="Times New Roman" w:hAnsi="Times New Roman"/>
          <w:bCs/>
          <w:sz w:val="24"/>
          <w:szCs w:val="24"/>
        </w:rPr>
        <w:t xml:space="preserve">s, </w:t>
      </w:r>
      <w:r w:rsidRPr="003737F1">
        <w:rPr>
          <w:rFonts w:ascii="Times New Roman" w:hAnsi="Times New Roman"/>
          <w:bCs/>
          <w:sz w:val="24"/>
          <w:szCs w:val="24"/>
        </w:rPr>
        <w:t xml:space="preserve">the </w:t>
      </w:r>
      <w:r w:rsidR="00F1484F" w:rsidRPr="003737F1">
        <w:rPr>
          <w:rFonts w:ascii="Times New Roman" w:hAnsi="Times New Roman"/>
          <w:bCs/>
          <w:sz w:val="24"/>
          <w:szCs w:val="24"/>
        </w:rPr>
        <w:t>adheren</w:t>
      </w:r>
      <w:r w:rsidR="00A02A23" w:rsidRPr="003737F1">
        <w:rPr>
          <w:rFonts w:ascii="Times New Roman" w:hAnsi="Times New Roman"/>
          <w:bCs/>
          <w:sz w:val="24"/>
          <w:szCs w:val="24"/>
        </w:rPr>
        <w:t>t</w:t>
      </w:r>
      <w:r w:rsidR="00F1484F" w:rsidRPr="003737F1">
        <w:rPr>
          <w:rFonts w:ascii="Times New Roman" w:hAnsi="Times New Roman"/>
          <w:bCs/>
          <w:sz w:val="24"/>
          <w:szCs w:val="24"/>
        </w:rPr>
        <w:t xml:space="preserve"> </w:t>
      </w:r>
      <w:r w:rsidR="00A02A23" w:rsidRPr="003737F1">
        <w:rPr>
          <w:rFonts w:ascii="Times New Roman" w:hAnsi="Times New Roman"/>
          <w:bCs/>
          <w:sz w:val="24"/>
          <w:szCs w:val="24"/>
        </w:rPr>
        <w:t>needs to</w:t>
      </w:r>
      <w:r w:rsidR="005A44C5" w:rsidRPr="003737F1">
        <w:rPr>
          <w:rFonts w:ascii="Times New Roman" w:hAnsi="Times New Roman"/>
          <w:bCs/>
          <w:sz w:val="24"/>
          <w:szCs w:val="24"/>
        </w:rPr>
        <w:t xml:space="preserve"> bind with</w:t>
      </w:r>
      <w:r w:rsidR="00A02A23" w:rsidRPr="003737F1">
        <w:rPr>
          <w:rFonts w:ascii="Times New Roman" w:hAnsi="Times New Roman"/>
          <w:bCs/>
          <w:sz w:val="24"/>
          <w:szCs w:val="24"/>
        </w:rPr>
        <w:t xml:space="preserve"> </w:t>
      </w:r>
      <w:r w:rsidRPr="003737F1">
        <w:rPr>
          <w:rFonts w:ascii="Times New Roman" w:hAnsi="Times New Roman"/>
          <w:bCs/>
          <w:sz w:val="24"/>
          <w:szCs w:val="24"/>
        </w:rPr>
        <w:t xml:space="preserve">the </w:t>
      </w:r>
      <w:r w:rsidR="00D16443" w:rsidRPr="003737F1">
        <w:rPr>
          <w:rFonts w:ascii="Times New Roman" w:hAnsi="Times New Roman"/>
          <w:bCs/>
          <w:sz w:val="24"/>
          <w:szCs w:val="24"/>
        </w:rPr>
        <w:t xml:space="preserve">aortic </w:t>
      </w:r>
      <w:r w:rsidR="00F1484F" w:rsidRPr="003737F1">
        <w:rPr>
          <w:rFonts w:ascii="Times New Roman" w:hAnsi="Times New Roman"/>
          <w:bCs/>
          <w:sz w:val="24"/>
          <w:szCs w:val="24"/>
        </w:rPr>
        <w:t>adventitia</w:t>
      </w:r>
      <w:r w:rsidRPr="003737F1">
        <w:rPr>
          <w:rFonts w:ascii="Times New Roman" w:hAnsi="Times New Roman"/>
          <w:bCs/>
          <w:sz w:val="24"/>
          <w:szCs w:val="24"/>
        </w:rPr>
        <w:t>,</w:t>
      </w:r>
      <w:r w:rsidR="00BE06B0" w:rsidRPr="003737F1">
        <w:rPr>
          <w:rFonts w:ascii="Times New Roman" w:hAnsi="Times New Roman"/>
          <w:bCs/>
          <w:sz w:val="24"/>
          <w:szCs w:val="24"/>
        </w:rPr>
        <w:t xml:space="preserve"> the</w:t>
      </w:r>
      <w:r w:rsidR="00F1484F" w:rsidRPr="003737F1">
        <w:rPr>
          <w:rFonts w:ascii="Times New Roman" w:hAnsi="Times New Roman"/>
          <w:bCs/>
          <w:sz w:val="24"/>
          <w:szCs w:val="24"/>
        </w:rPr>
        <w:t xml:space="preserve"> </w:t>
      </w:r>
      <w:r w:rsidR="006C4E8C" w:rsidRPr="003737F1">
        <w:rPr>
          <w:rFonts w:ascii="Times New Roman" w:hAnsi="Times New Roman"/>
          <w:bCs/>
          <w:sz w:val="24"/>
          <w:szCs w:val="24"/>
        </w:rPr>
        <w:t>main components</w:t>
      </w:r>
      <w:r w:rsidR="00970DF3" w:rsidRPr="003737F1">
        <w:rPr>
          <w:rFonts w:ascii="Times New Roman" w:hAnsi="Times New Roman"/>
          <w:bCs/>
          <w:sz w:val="24"/>
          <w:szCs w:val="24"/>
        </w:rPr>
        <w:t xml:space="preserve"> </w:t>
      </w:r>
      <w:r w:rsidRPr="003737F1">
        <w:rPr>
          <w:rFonts w:ascii="Times New Roman" w:hAnsi="Times New Roman"/>
          <w:bCs/>
          <w:sz w:val="24"/>
          <w:szCs w:val="24"/>
        </w:rPr>
        <w:t>of which are collagen and fibroblasts</w:t>
      </w:r>
      <w:hyperlink w:anchor="_ENREF_32" w:tooltip="Matsumoto, 2015 #5374" w:history="1">
        <w:r w:rsidR="00FB71DB" w:rsidRPr="003737F1">
          <w:rPr>
            <w:rFonts w:ascii="Times New Roman" w:hAnsi="Times New Roman"/>
            <w:bCs/>
            <w:sz w:val="24"/>
            <w:szCs w:val="24"/>
          </w:rPr>
          <w:fldChar w:fldCharType="begin"/>
        </w:r>
        <w:r w:rsidR="00FB71DB" w:rsidRPr="003737F1">
          <w:rPr>
            <w:rFonts w:ascii="Times New Roman" w:hAnsi="Times New Roman"/>
            <w:bCs/>
            <w:sz w:val="24"/>
            <w:szCs w:val="24"/>
          </w:rPr>
          <w:instrText xml:space="preserve"> ADDIN EN.CITE &lt;EndNote&gt;&lt;Cite&gt;&lt;Author&gt;Matsumoto&lt;/Author&gt;&lt;Year&gt;2015&lt;/Year&gt;&lt;RecNum&gt;5374&lt;/RecNum&gt;&lt;DisplayText&gt;&lt;style face="superscript"&gt;32&lt;/style&gt;&lt;/DisplayText&gt;&lt;record&gt;&lt;rec-number&gt;5374&lt;/rec-number&gt;&lt;foreign-keys&gt;&lt;key app="EN" db-id="dvtexx0w32s225ede27petz7p5959exdxafe" timestamp="1676855045"&gt;5374&lt;/key&gt;&lt;/foreign-keys&gt;&lt;ref-type name="Book Section"&gt;5&lt;/ref-type&gt;&lt;contributors&gt;&lt;authors&gt;&lt;author&gt;Matsumoto, Takeo&lt;/author&gt;&lt;author&gt;Sugita, Shukei&lt;/author&gt;&lt;author&gt;Yaguchi, Toshiyuki&lt;/author&gt;&lt;/authors&gt;&lt;/contributors&gt;&lt;titles&gt;&lt;title&gt;Biomechanics of Blood Vessels: Structure, Mechanics, and Adaptation&lt;/title&gt;&lt;secondary-title&gt;Advances in Metallic Biomaterials&lt;/secondary-title&gt;&lt;tertiary-title&gt;Springer Series in Biomaterials Science and Engineering&lt;/tertiary-title&gt;&lt;/titles&gt;&lt;pages&gt;71-98&lt;/pages&gt;&lt;section&gt;Chapter 4&lt;/section&gt;&lt;dates&gt;&lt;year&gt;2015&lt;/year&gt;&lt;/dates&gt;&lt;isbn&gt;978-3-662-46835-7&amp;#xD;978-3-662-46836-4&lt;/isbn&gt;&lt;urls&gt;&lt;/urls&gt;&lt;electronic-resource-num&gt;10.1007/978-3-662-46836-4_4&lt;/electronic-resource-num&gt;&lt;/record&gt;&lt;/Cite&gt;&lt;/EndNote&gt;</w:instrText>
        </w:r>
        <w:r w:rsidR="00FB71DB" w:rsidRPr="003737F1">
          <w:rPr>
            <w:rFonts w:ascii="Times New Roman" w:hAnsi="Times New Roman"/>
            <w:bCs/>
            <w:sz w:val="24"/>
            <w:szCs w:val="24"/>
          </w:rPr>
          <w:fldChar w:fldCharType="separate"/>
        </w:r>
        <w:r w:rsidR="00FB71DB" w:rsidRPr="003737F1">
          <w:rPr>
            <w:rFonts w:ascii="Times New Roman" w:hAnsi="Times New Roman"/>
            <w:bCs/>
            <w:noProof/>
            <w:sz w:val="24"/>
            <w:szCs w:val="24"/>
            <w:vertAlign w:val="superscript"/>
          </w:rPr>
          <w:t>32</w:t>
        </w:r>
        <w:r w:rsidR="00FB71DB" w:rsidRPr="003737F1">
          <w:rPr>
            <w:rFonts w:ascii="Times New Roman" w:hAnsi="Times New Roman"/>
            <w:bCs/>
            <w:sz w:val="24"/>
            <w:szCs w:val="24"/>
          </w:rPr>
          <w:fldChar w:fldCharType="end"/>
        </w:r>
      </w:hyperlink>
      <w:r w:rsidR="00970DF3" w:rsidRPr="003737F1">
        <w:rPr>
          <w:rFonts w:ascii="Times New Roman" w:hAnsi="Times New Roman"/>
          <w:bCs/>
          <w:sz w:val="24"/>
          <w:szCs w:val="24"/>
        </w:rPr>
        <w:t xml:space="preserve">. </w:t>
      </w:r>
      <w:r w:rsidR="00DD41D2" w:rsidRPr="003737F1">
        <w:rPr>
          <w:rFonts w:ascii="Times New Roman" w:hAnsi="Times New Roman"/>
          <w:bCs/>
          <w:sz w:val="24"/>
          <w:szCs w:val="24"/>
        </w:rPr>
        <w:t xml:space="preserve">However, </w:t>
      </w:r>
      <w:r w:rsidR="005A44C5" w:rsidRPr="003737F1">
        <w:rPr>
          <w:rFonts w:ascii="Times New Roman" w:hAnsi="Times New Roman"/>
          <w:bCs/>
          <w:sz w:val="24"/>
          <w:szCs w:val="24"/>
        </w:rPr>
        <w:t xml:space="preserve">the </w:t>
      </w:r>
      <w:r w:rsidR="00970DF3" w:rsidRPr="003737F1">
        <w:rPr>
          <w:rFonts w:ascii="Times New Roman" w:hAnsi="Times New Roman"/>
          <w:bCs/>
          <w:sz w:val="24"/>
          <w:szCs w:val="24"/>
        </w:rPr>
        <w:t xml:space="preserve">adhesion properties </w:t>
      </w:r>
      <w:r w:rsidR="005A44C5" w:rsidRPr="003737F1">
        <w:rPr>
          <w:rFonts w:ascii="Times New Roman" w:hAnsi="Times New Roman"/>
          <w:bCs/>
          <w:sz w:val="24"/>
          <w:szCs w:val="24"/>
        </w:rPr>
        <w:t xml:space="preserve">of the </w:t>
      </w:r>
      <w:r w:rsidR="00B37173" w:rsidRPr="003737F1">
        <w:rPr>
          <w:rFonts w:ascii="Times New Roman" w:hAnsi="Times New Roman"/>
          <w:bCs/>
          <w:sz w:val="24"/>
          <w:szCs w:val="24"/>
        </w:rPr>
        <w:t xml:space="preserve">aortic </w:t>
      </w:r>
      <w:r w:rsidRPr="003737F1">
        <w:rPr>
          <w:rFonts w:ascii="Times New Roman" w:hAnsi="Times New Roman"/>
          <w:bCs/>
          <w:sz w:val="24"/>
          <w:szCs w:val="24"/>
        </w:rPr>
        <w:t xml:space="preserve">media, mainly </w:t>
      </w:r>
      <w:r w:rsidR="005A44C5" w:rsidRPr="003737F1">
        <w:rPr>
          <w:rFonts w:ascii="Times New Roman" w:hAnsi="Times New Roman"/>
          <w:bCs/>
          <w:sz w:val="24"/>
          <w:szCs w:val="24"/>
        </w:rPr>
        <w:lastRenderedPageBreak/>
        <w:t xml:space="preserve">consisting </w:t>
      </w:r>
      <w:r w:rsidRPr="003737F1">
        <w:rPr>
          <w:rFonts w:ascii="Times New Roman" w:hAnsi="Times New Roman"/>
          <w:bCs/>
          <w:sz w:val="24"/>
          <w:szCs w:val="24"/>
        </w:rPr>
        <w:t>of elastin and smooth muscle cells</w:t>
      </w:r>
      <w:hyperlink w:anchor="_ENREF_32" w:tooltip="Matsumoto, 2015 #5374" w:history="1">
        <w:r w:rsidR="00FB71DB" w:rsidRPr="003737F1">
          <w:rPr>
            <w:rFonts w:ascii="Times New Roman" w:hAnsi="Times New Roman"/>
            <w:bCs/>
            <w:sz w:val="24"/>
            <w:szCs w:val="24"/>
          </w:rPr>
          <w:fldChar w:fldCharType="begin"/>
        </w:r>
        <w:r w:rsidR="00FB71DB" w:rsidRPr="003737F1">
          <w:rPr>
            <w:rFonts w:ascii="Times New Roman" w:hAnsi="Times New Roman"/>
            <w:bCs/>
            <w:sz w:val="24"/>
            <w:szCs w:val="24"/>
          </w:rPr>
          <w:instrText xml:space="preserve"> ADDIN EN.CITE &lt;EndNote&gt;&lt;Cite&gt;&lt;Author&gt;Matsumoto&lt;/Author&gt;&lt;Year&gt;2015&lt;/Year&gt;&lt;RecNum&gt;5374&lt;/RecNum&gt;&lt;DisplayText&gt;&lt;style face="superscript"&gt;32&lt;/style&gt;&lt;/DisplayText&gt;&lt;record&gt;&lt;rec-number&gt;5374&lt;/rec-number&gt;&lt;foreign-keys&gt;&lt;key app="EN" db-id="dvtexx0w32s225ede27petz7p5959exdxafe" timestamp="1676855045"&gt;5374&lt;/key&gt;&lt;/foreign-keys&gt;&lt;ref-type name="Book Section"&gt;5&lt;/ref-type&gt;&lt;contributors&gt;&lt;authors&gt;&lt;author&gt;Matsumoto, Takeo&lt;/author&gt;&lt;author&gt;Sugita, Shukei&lt;/author&gt;&lt;author&gt;Yaguchi, Toshiyuki&lt;/author&gt;&lt;/authors&gt;&lt;/contributors&gt;&lt;titles&gt;&lt;title&gt;Biomechanics of Blood Vessels: Structure, Mechanics, and Adaptation&lt;/title&gt;&lt;secondary-title&gt;Advances in Metallic Biomaterials&lt;/secondary-title&gt;&lt;tertiary-title&gt;Springer Series in Biomaterials Science and Engineering&lt;/tertiary-title&gt;&lt;/titles&gt;&lt;pages&gt;71-98&lt;/pages&gt;&lt;section&gt;Chapter 4&lt;/section&gt;&lt;dates&gt;&lt;year&gt;2015&lt;/year&gt;&lt;/dates&gt;&lt;isbn&gt;978-3-662-46835-7&amp;#xD;978-3-662-46836-4&lt;/isbn&gt;&lt;urls&gt;&lt;/urls&gt;&lt;electronic-resource-num&gt;10.1007/978-3-662-46836-4_4&lt;/electronic-resource-num&gt;&lt;/record&gt;&lt;/Cite&gt;&lt;/EndNote&gt;</w:instrText>
        </w:r>
        <w:r w:rsidR="00FB71DB" w:rsidRPr="003737F1">
          <w:rPr>
            <w:rFonts w:ascii="Times New Roman" w:hAnsi="Times New Roman"/>
            <w:bCs/>
            <w:sz w:val="24"/>
            <w:szCs w:val="24"/>
          </w:rPr>
          <w:fldChar w:fldCharType="separate"/>
        </w:r>
        <w:r w:rsidR="00FB71DB" w:rsidRPr="003737F1">
          <w:rPr>
            <w:rFonts w:ascii="Times New Roman" w:hAnsi="Times New Roman"/>
            <w:bCs/>
            <w:noProof/>
            <w:sz w:val="24"/>
            <w:szCs w:val="24"/>
            <w:vertAlign w:val="superscript"/>
          </w:rPr>
          <w:t>32</w:t>
        </w:r>
        <w:r w:rsidR="00FB71DB" w:rsidRPr="003737F1">
          <w:rPr>
            <w:rFonts w:ascii="Times New Roman" w:hAnsi="Times New Roman"/>
            <w:bCs/>
            <w:sz w:val="24"/>
            <w:szCs w:val="24"/>
          </w:rPr>
          <w:fldChar w:fldCharType="end"/>
        </w:r>
      </w:hyperlink>
      <w:r w:rsidR="00B37173" w:rsidRPr="003737F1">
        <w:rPr>
          <w:rFonts w:ascii="Times New Roman" w:hAnsi="Times New Roman"/>
          <w:bCs/>
          <w:sz w:val="24"/>
          <w:szCs w:val="24"/>
        </w:rPr>
        <w:t xml:space="preserve"> </w:t>
      </w:r>
      <w:r w:rsidR="005A44C5" w:rsidRPr="003737F1">
        <w:rPr>
          <w:rFonts w:ascii="Times New Roman" w:hAnsi="Times New Roman"/>
          <w:bCs/>
          <w:sz w:val="24"/>
          <w:szCs w:val="24"/>
        </w:rPr>
        <w:t xml:space="preserve">require further investigation in </w:t>
      </w:r>
      <w:r w:rsidR="00B37173" w:rsidRPr="003737F1">
        <w:rPr>
          <w:rFonts w:ascii="Times New Roman" w:hAnsi="Times New Roman"/>
          <w:bCs/>
          <w:sz w:val="24"/>
          <w:szCs w:val="24"/>
        </w:rPr>
        <w:t>t</w:t>
      </w:r>
      <w:r w:rsidR="005A44C5" w:rsidRPr="003737F1">
        <w:rPr>
          <w:rFonts w:ascii="Times New Roman" w:hAnsi="Times New Roman"/>
          <w:bCs/>
          <w:sz w:val="24"/>
          <w:szCs w:val="24"/>
        </w:rPr>
        <w:t>he</w:t>
      </w:r>
      <w:r w:rsidR="00B37173" w:rsidRPr="003737F1">
        <w:rPr>
          <w:rFonts w:ascii="Times New Roman" w:hAnsi="Times New Roman"/>
          <w:bCs/>
          <w:sz w:val="24"/>
          <w:szCs w:val="24"/>
        </w:rPr>
        <w:t xml:space="preserve"> design </w:t>
      </w:r>
      <w:r w:rsidR="005A44C5" w:rsidRPr="003737F1">
        <w:rPr>
          <w:rFonts w:ascii="Times New Roman" w:hAnsi="Times New Roman"/>
          <w:bCs/>
          <w:sz w:val="24"/>
          <w:szCs w:val="24"/>
        </w:rPr>
        <w:t xml:space="preserve">of </w:t>
      </w:r>
      <w:r w:rsidR="00B37173" w:rsidRPr="003737F1">
        <w:rPr>
          <w:rFonts w:ascii="Times New Roman" w:hAnsi="Times New Roman"/>
          <w:bCs/>
          <w:sz w:val="24"/>
          <w:szCs w:val="24"/>
        </w:rPr>
        <w:t>tissue adhesives</w:t>
      </w:r>
      <w:r w:rsidR="00E94D15" w:rsidRPr="003737F1">
        <w:rPr>
          <w:rFonts w:ascii="Times New Roman" w:hAnsi="Times New Roman"/>
          <w:bCs/>
          <w:sz w:val="24"/>
          <w:szCs w:val="24"/>
        </w:rPr>
        <w:t xml:space="preserve"> using hm-ApGltn</w:t>
      </w:r>
      <w:r w:rsidR="00B37173" w:rsidRPr="003737F1">
        <w:rPr>
          <w:rFonts w:ascii="Times New Roman" w:hAnsi="Times New Roman"/>
          <w:bCs/>
          <w:sz w:val="24"/>
          <w:szCs w:val="24"/>
        </w:rPr>
        <w:t xml:space="preserve"> for type-A aortic dissection</w:t>
      </w:r>
      <w:r w:rsidRPr="003737F1">
        <w:rPr>
          <w:rFonts w:ascii="Times New Roman" w:hAnsi="Times New Roman"/>
          <w:bCs/>
          <w:sz w:val="24"/>
          <w:szCs w:val="24"/>
        </w:rPr>
        <w:t>.</w:t>
      </w:r>
    </w:p>
    <w:p w14:paraId="5F4E5E16" w14:textId="4E24456A" w:rsidR="00CC63EF" w:rsidRPr="003737F1" w:rsidRDefault="00771756" w:rsidP="005263C8">
      <w:pPr>
        <w:widowControl/>
        <w:spacing w:line="480" w:lineRule="auto"/>
        <w:ind w:firstLine="828"/>
        <w:rPr>
          <w:rFonts w:ascii="Times New Roman" w:hAnsi="Times New Roman"/>
          <w:bCs/>
          <w:sz w:val="24"/>
          <w:szCs w:val="24"/>
        </w:rPr>
      </w:pPr>
      <w:r w:rsidRPr="003737F1">
        <w:rPr>
          <w:rFonts w:ascii="Times New Roman" w:hAnsi="Times New Roman"/>
          <w:bCs/>
          <w:sz w:val="24"/>
          <w:szCs w:val="24"/>
        </w:rPr>
        <w:t>In this study</w:t>
      </w:r>
      <w:r w:rsidR="0052216C" w:rsidRPr="003737F1">
        <w:rPr>
          <w:rFonts w:ascii="Times New Roman" w:hAnsi="Times New Roman"/>
          <w:bCs/>
          <w:sz w:val="24"/>
          <w:szCs w:val="24"/>
        </w:rPr>
        <w:t>,</w:t>
      </w:r>
      <w:r w:rsidR="00C119E5" w:rsidRPr="003737F1">
        <w:rPr>
          <w:rFonts w:ascii="Times New Roman" w:hAnsi="Times New Roman"/>
          <w:bCs/>
          <w:sz w:val="24"/>
          <w:szCs w:val="24"/>
        </w:rPr>
        <w:t xml:space="preserve"> we </w:t>
      </w:r>
      <w:r w:rsidR="00FD2E63" w:rsidRPr="003737F1">
        <w:rPr>
          <w:rFonts w:ascii="Times New Roman" w:hAnsi="Times New Roman"/>
          <w:bCs/>
          <w:sz w:val="24"/>
          <w:szCs w:val="24"/>
        </w:rPr>
        <w:t>synthesize</w:t>
      </w:r>
      <w:r w:rsidR="00606893" w:rsidRPr="003737F1">
        <w:rPr>
          <w:rFonts w:ascii="Times New Roman" w:hAnsi="Times New Roman"/>
          <w:bCs/>
          <w:sz w:val="24"/>
          <w:szCs w:val="24"/>
        </w:rPr>
        <w:t xml:space="preserve">d </w:t>
      </w:r>
      <w:r w:rsidR="0010225C" w:rsidRPr="003737F1">
        <w:rPr>
          <w:rFonts w:ascii="Times New Roman" w:hAnsi="Times New Roman"/>
          <w:bCs/>
          <w:sz w:val="24"/>
          <w:szCs w:val="24"/>
        </w:rPr>
        <w:t>hm-ApGltn</w:t>
      </w:r>
      <w:r w:rsidRPr="003737F1">
        <w:rPr>
          <w:rFonts w:ascii="Times New Roman" w:hAnsi="Times New Roman"/>
          <w:bCs/>
          <w:sz w:val="24"/>
          <w:szCs w:val="24"/>
        </w:rPr>
        <w:t>s</w:t>
      </w:r>
      <w:r w:rsidR="0010225C" w:rsidRPr="003737F1">
        <w:rPr>
          <w:rFonts w:ascii="Times New Roman" w:hAnsi="Times New Roman"/>
          <w:bCs/>
          <w:sz w:val="24"/>
          <w:szCs w:val="24"/>
        </w:rPr>
        <w:t xml:space="preserve"> with various alkyl chains or cholesteryl groups</w:t>
      </w:r>
      <w:r w:rsidRPr="003737F1">
        <w:rPr>
          <w:rFonts w:ascii="Times New Roman" w:hAnsi="Times New Roman"/>
          <w:bCs/>
          <w:sz w:val="24"/>
          <w:szCs w:val="24"/>
        </w:rPr>
        <w:t xml:space="preserve"> to design tissue adhesives </w:t>
      </w:r>
      <w:r w:rsidR="009D3072" w:rsidRPr="003737F1">
        <w:rPr>
          <w:rFonts w:ascii="Times New Roman" w:hAnsi="Times New Roman"/>
          <w:bCs/>
          <w:sz w:val="24"/>
          <w:szCs w:val="24"/>
        </w:rPr>
        <w:t>f</w:t>
      </w:r>
      <w:r w:rsidRPr="003737F1">
        <w:rPr>
          <w:rFonts w:ascii="Times New Roman" w:hAnsi="Times New Roman"/>
          <w:bCs/>
          <w:sz w:val="24"/>
          <w:szCs w:val="24"/>
        </w:rPr>
        <w:t>or type-A aortic dissection</w:t>
      </w:r>
      <w:r w:rsidR="00D177C7" w:rsidRPr="003737F1">
        <w:rPr>
          <w:rFonts w:ascii="Times New Roman" w:hAnsi="Times New Roman"/>
          <w:bCs/>
          <w:sz w:val="24"/>
          <w:szCs w:val="24"/>
        </w:rPr>
        <w:t>.</w:t>
      </w:r>
      <w:r w:rsidR="00FD2E63" w:rsidRPr="003737F1">
        <w:rPr>
          <w:rFonts w:ascii="Times New Roman" w:hAnsi="Times New Roman"/>
          <w:bCs/>
          <w:sz w:val="24"/>
          <w:szCs w:val="24"/>
        </w:rPr>
        <w:t xml:space="preserve"> </w:t>
      </w:r>
      <w:r w:rsidRPr="003737F1">
        <w:rPr>
          <w:rFonts w:ascii="Times New Roman" w:hAnsi="Times New Roman"/>
          <w:bCs/>
          <w:sz w:val="24"/>
          <w:szCs w:val="24"/>
        </w:rPr>
        <w:t>Combining</w:t>
      </w:r>
      <w:r w:rsidR="00FD2E63" w:rsidRPr="003737F1">
        <w:rPr>
          <w:rFonts w:ascii="Times New Roman" w:hAnsi="Times New Roman"/>
          <w:bCs/>
          <w:sz w:val="24"/>
          <w:szCs w:val="24"/>
        </w:rPr>
        <w:t xml:space="preserve"> hm-ApGltns</w:t>
      </w:r>
      <w:r w:rsidRPr="003737F1">
        <w:rPr>
          <w:rFonts w:ascii="Times New Roman" w:hAnsi="Times New Roman"/>
          <w:bCs/>
          <w:sz w:val="24"/>
          <w:szCs w:val="24"/>
        </w:rPr>
        <w:t xml:space="preserve"> with 4S-PEG</w:t>
      </w:r>
      <w:r w:rsidR="00FD2E63" w:rsidRPr="003737F1">
        <w:rPr>
          <w:rFonts w:ascii="Times New Roman" w:hAnsi="Times New Roman"/>
          <w:bCs/>
          <w:sz w:val="24"/>
          <w:szCs w:val="24"/>
        </w:rPr>
        <w:t>,</w:t>
      </w:r>
      <w:r w:rsidR="000D3319" w:rsidRPr="003737F1">
        <w:rPr>
          <w:rFonts w:ascii="Times New Roman" w:hAnsi="Times New Roman"/>
          <w:bCs/>
          <w:sz w:val="24"/>
          <w:szCs w:val="24"/>
        </w:rPr>
        <w:t xml:space="preserve"> we</w:t>
      </w:r>
      <w:r w:rsidR="00F21A16" w:rsidRPr="003737F1">
        <w:rPr>
          <w:rFonts w:ascii="Times New Roman" w:hAnsi="Times New Roman"/>
          <w:bCs/>
          <w:sz w:val="24"/>
          <w:szCs w:val="24"/>
        </w:rPr>
        <w:t xml:space="preserve"> evaluated the</w:t>
      </w:r>
      <w:r w:rsidR="00FD2E63" w:rsidRPr="003737F1">
        <w:rPr>
          <w:rFonts w:ascii="Times New Roman" w:hAnsi="Times New Roman"/>
          <w:bCs/>
          <w:sz w:val="24"/>
          <w:szCs w:val="24"/>
        </w:rPr>
        <w:t xml:space="preserve"> </w:t>
      </w:r>
      <w:r w:rsidRPr="003737F1">
        <w:rPr>
          <w:rFonts w:ascii="Times New Roman" w:hAnsi="Times New Roman"/>
          <w:bCs/>
          <w:sz w:val="24"/>
          <w:szCs w:val="24"/>
        </w:rPr>
        <w:t xml:space="preserve">effects of </w:t>
      </w:r>
      <w:r w:rsidR="0085277A" w:rsidRPr="003737F1">
        <w:rPr>
          <w:rFonts w:ascii="Times New Roman" w:hAnsi="Times New Roman"/>
          <w:bCs/>
          <w:sz w:val="24"/>
          <w:szCs w:val="24"/>
        </w:rPr>
        <w:t xml:space="preserve">varying </w:t>
      </w:r>
      <w:r w:rsidRPr="003737F1">
        <w:rPr>
          <w:rFonts w:ascii="Times New Roman" w:hAnsi="Times New Roman"/>
          <w:bCs/>
          <w:sz w:val="24"/>
          <w:szCs w:val="24"/>
        </w:rPr>
        <w:t xml:space="preserve">physico-chemical parameters on adhesion strength </w:t>
      </w:r>
      <w:r w:rsidR="00F21A16" w:rsidRPr="003737F1">
        <w:rPr>
          <w:rFonts w:ascii="Times New Roman" w:hAnsi="Times New Roman"/>
          <w:bCs/>
          <w:sz w:val="24"/>
          <w:szCs w:val="24"/>
        </w:rPr>
        <w:t>along with</w:t>
      </w:r>
      <w:r w:rsidRPr="003737F1">
        <w:rPr>
          <w:rFonts w:ascii="Times New Roman" w:hAnsi="Times New Roman"/>
          <w:bCs/>
          <w:sz w:val="24"/>
          <w:szCs w:val="24"/>
        </w:rPr>
        <w:t xml:space="preserve"> tissue reactions </w:t>
      </w:r>
      <w:r w:rsidR="00F21A16" w:rsidRPr="003737F1">
        <w:rPr>
          <w:rFonts w:ascii="Times New Roman" w:hAnsi="Times New Roman"/>
          <w:bCs/>
          <w:sz w:val="24"/>
          <w:szCs w:val="24"/>
        </w:rPr>
        <w:t xml:space="preserve">related to </w:t>
      </w:r>
      <w:r w:rsidR="00F76679" w:rsidRPr="003737F1">
        <w:rPr>
          <w:rFonts w:ascii="Times New Roman" w:hAnsi="Times New Roman"/>
          <w:bCs/>
          <w:sz w:val="24"/>
          <w:szCs w:val="24"/>
        </w:rPr>
        <w:t xml:space="preserve">subcutaneous </w:t>
      </w:r>
      <w:r w:rsidRPr="003737F1">
        <w:rPr>
          <w:rFonts w:ascii="Times New Roman" w:hAnsi="Times New Roman"/>
          <w:bCs/>
          <w:sz w:val="24"/>
          <w:szCs w:val="24"/>
        </w:rPr>
        <w:t>injection</w:t>
      </w:r>
      <w:r w:rsidR="00F21A16" w:rsidRPr="003737F1">
        <w:rPr>
          <w:rFonts w:ascii="Times New Roman" w:hAnsi="Times New Roman"/>
          <w:bCs/>
          <w:sz w:val="24"/>
          <w:szCs w:val="24"/>
        </w:rPr>
        <w:t>s</w:t>
      </w:r>
      <w:r w:rsidRPr="003737F1">
        <w:rPr>
          <w:rFonts w:ascii="Times New Roman" w:hAnsi="Times New Roman"/>
          <w:bCs/>
          <w:sz w:val="24"/>
          <w:szCs w:val="24"/>
        </w:rPr>
        <w:t xml:space="preserve"> </w:t>
      </w:r>
      <w:r w:rsidR="00F21A16" w:rsidRPr="003737F1">
        <w:rPr>
          <w:rFonts w:ascii="Times New Roman" w:hAnsi="Times New Roman"/>
          <w:bCs/>
          <w:sz w:val="24"/>
          <w:szCs w:val="24"/>
        </w:rPr>
        <w:t xml:space="preserve">with </w:t>
      </w:r>
      <w:r w:rsidRPr="003737F1">
        <w:rPr>
          <w:rFonts w:ascii="Times New Roman" w:hAnsi="Times New Roman"/>
          <w:bCs/>
          <w:sz w:val="24"/>
          <w:szCs w:val="24"/>
        </w:rPr>
        <w:t>the resulting adhesives.</w:t>
      </w:r>
    </w:p>
    <w:p w14:paraId="610EC975" w14:textId="5AB8132D" w:rsidR="00520E55" w:rsidRPr="003737F1" w:rsidRDefault="00520E55" w:rsidP="005263C8">
      <w:pPr>
        <w:widowControl/>
        <w:spacing w:line="480" w:lineRule="auto"/>
        <w:rPr>
          <w:rFonts w:ascii="Times New Roman" w:hAnsi="Times New Roman"/>
          <w:bCs/>
          <w:sz w:val="24"/>
          <w:szCs w:val="24"/>
        </w:rPr>
      </w:pPr>
    </w:p>
    <w:p w14:paraId="286239D2" w14:textId="14461E8D" w:rsidR="00C376C2" w:rsidRPr="003737F1" w:rsidRDefault="00EB7148" w:rsidP="005263C8">
      <w:pPr>
        <w:spacing w:line="480" w:lineRule="auto"/>
        <w:rPr>
          <w:rFonts w:ascii="Times New Roman" w:hAnsi="Times New Roman"/>
          <w:b/>
          <w:sz w:val="24"/>
          <w:szCs w:val="24"/>
        </w:rPr>
      </w:pPr>
      <w:r w:rsidRPr="003737F1">
        <w:rPr>
          <w:rFonts w:ascii="Times New Roman" w:hAnsi="Times New Roman"/>
          <w:b/>
          <w:sz w:val="24"/>
          <w:szCs w:val="24"/>
        </w:rPr>
        <w:t>Materials</w:t>
      </w:r>
      <w:r w:rsidR="00BF4296" w:rsidRPr="003737F1">
        <w:rPr>
          <w:rFonts w:ascii="Times New Roman" w:hAnsi="Times New Roman"/>
          <w:b/>
          <w:sz w:val="24"/>
          <w:szCs w:val="24"/>
        </w:rPr>
        <w:t xml:space="preserve"> and Methods</w:t>
      </w:r>
    </w:p>
    <w:p w14:paraId="5B510208" w14:textId="77777777" w:rsidR="00C376C2" w:rsidRPr="003737F1" w:rsidRDefault="00EB7148" w:rsidP="005263C8">
      <w:pPr>
        <w:spacing w:line="480" w:lineRule="auto"/>
        <w:rPr>
          <w:rFonts w:ascii="Times New Roman" w:hAnsi="Times New Roman"/>
          <w:b/>
          <w:sz w:val="24"/>
          <w:szCs w:val="24"/>
        </w:rPr>
      </w:pPr>
      <w:r w:rsidRPr="003737F1">
        <w:rPr>
          <w:rFonts w:ascii="Times New Roman" w:hAnsi="Times New Roman"/>
          <w:sz w:val="24"/>
          <w:szCs w:val="24"/>
        </w:rPr>
        <w:t>2.1 Materials</w:t>
      </w:r>
    </w:p>
    <w:p w14:paraId="66456ECA" w14:textId="174AC85E" w:rsidR="001F6423" w:rsidRPr="003737F1" w:rsidRDefault="00EB7148" w:rsidP="005263C8">
      <w:pPr>
        <w:spacing w:line="480" w:lineRule="auto"/>
        <w:ind w:firstLine="840"/>
        <w:rPr>
          <w:rFonts w:ascii="Times New Roman" w:hAnsi="Times New Roman"/>
          <w:sz w:val="24"/>
          <w:szCs w:val="24"/>
        </w:rPr>
      </w:pPr>
      <w:r w:rsidRPr="003737F1">
        <w:rPr>
          <w:rFonts w:ascii="Times New Roman" w:hAnsi="Times New Roman"/>
          <w:sz w:val="24"/>
          <w:szCs w:val="24"/>
        </w:rPr>
        <w:t>ApGltn</w:t>
      </w:r>
      <w:r w:rsidR="00807A42" w:rsidRPr="003737F1">
        <w:rPr>
          <w:rFonts w:ascii="Times New Roman" w:hAnsi="Times New Roman"/>
          <w:sz w:val="24"/>
          <w:szCs w:val="24"/>
        </w:rPr>
        <w:t xml:space="preserve"> (M</w:t>
      </w:r>
      <w:r w:rsidR="00461406" w:rsidRPr="003737F1">
        <w:rPr>
          <w:rFonts w:ascii="Times New Roman" w:hAnsi="Times New Roman"/>
          <w:sz w:val="24"/>
          <w:szCs w:val="24"/>
        </w:rPr>
        <w:t>w</w:t>
      </w:r>
      <w:r w:rsidR="00807A42" w:rsidRPr="003737F1">
        <w:rPr>
          <w:rFonts w:ascii="Times New Roman" w:hAnsi="Times New Roman"/>
          <w:sz w:val="24"/>
          <w:szCs w:val="24"/>
        </w:rPr>
        <w:t xml:space="preserve"> = 150,000)</w:t>
      </w:r>
      <w:r w:rsidRPr="003737F1">
        <w:rPr>
          <w:rFonts w:ascii="Times New Roman" w:hAnsi="Times New Roman"/>
          <w:sz w:val="24"/>
          <w:szCs w:val="24"/>
        </w:rPr>
        <w:t xml:space="preserve"> was kindly donated by Nitta Gelatin (Osaka, Japan). Prop</w:t>
      </w:r>
      <w:r w:rsidR="00495F07" w:rsidRPr="003737F1">
        <w:rPr>
          <w:rFonts w:ascii="Times New Roman" w:hAnsi="Times New Roman"/>
          <w:sz w:val="24"/>
          <w:szCs w:val="24"/>
        </w:rPr>
        <w:t>ionyl</w:t>
      </w:r>
      <w:r w:rsidRPr="003737F1">
        <w:rPr>
          <w:rFonts w:ascii="Times New Roman" w:hAnsi="Times New Roman"/>
          <w:sz w:val="24"/>
          <w:szCs w:val="24"/>
        </w:rPr>
        <w:t>, hexanoyl, lauroyl</w:t>
      </w:r>
      <w:r w:rsidRPr="003737F1">
        <w:rPr>
          <w:rFonts w:ascii="Times New Roman" w:hAnsi="Times New Roman"/>
          <w:sz w:val="24"/>
          <w:szCs w:val="24"/>
        </w:rPr>
        <w:t xml:space="preserve">, and stearoyl chlorides were purchased from Sigma-Aldrich (St. Louis, MO, USA). </w:t>
      </w:r>
      <w:r w:rsidR="00807A42" w:rsidRPr="003737F1">
        <w:rPr>
          <w:rFonts w:ascii="Times New Roman" w:hAnsi="Times New Roman"/>
          <w:sz w:val="24"/>
          <w:szCs w:val="24"/>
        </w:rPr>
        <w:t>Triethylamine (TEA), sodium dodecyl sulfate (SDS), dehydrated dimethylsulfoxide (DMSO), ethanol, ethyl acetate, 2,4,6-trinitrobenzen</w:t>
      </w:r>
      <w:r w:rsidR="00F707E1" w:rsidRPr="003737F1">
        <w:rPr>
          <w:rFonts w:ascii="Times New Roman" w:hAnsi="Times New Roman"/>
          <w:sz w:val="24"/>
          <w:szCs w:val="24"/>
        </w:rPr>
        <w:t>e</w:t>
      </w:r>
      <w:r w:rsidR="00807A42" w:rsidRPr="003737F1">
        <w:rPr>
          <w:rFonts w:ascii="Times New Roman" w:hAnsi="Times New Roman"/>
          <w:sz w:val="24"/>
          <w:szCs w:val="24"/>
        </w:rPr>
        <w:t>sulfonic acid (TNBS), hydrochloric acid</w:t>
      </w:r>
      <w:r w:rsidRPr="003737F1">
        <w:rPr>
          <w:rFonts w:ascii="Times New Roman" w:hAnsi="Times New Roman"/>
          <w:sz w:val="24"/>
          <w:szCs w:val="24"/>
        </w:rPr>
        <w:t>, and 10% formalin neutral buffer solution were purchased from Wako Pure Chemical Industries</w:t>
      </w:r>
      <w:r w:rsidR="00807A42" w:rsidRPr="003737F1">
        <w:rPr>
          <w:rFonts w:ascii="Times New Roman" w:hAnsi="Times New Roman"/>
          <w:sz w:val="24"/>
          <w:szCs w:val="24"/>
        </w:rPr>
        <w:t xml:space="preserve"> Ltd. (Osaka, Japan). </w:t>
      </w:r>
      <w:r w:rsidRPr="003737F1">
        <w:rPr>
          <w:rFonts w:ascii="Times New Roman" w:hAnsi="Times New Roman"/>
          <w:sz w:val="24"/>
          <w:szCs w:val="24"/>
        </w:rPr>
        <w:t xml:space="preserve">4S-PEG </w:t>
      </w:r>
      <w:r w:rsidR="004D4140" w:rsidRPr="003737F1">
        <w:rPr>
          <w:rFonts w:ascii="Times New Roman" w:hAnsi="Times New Roman"/>
          <w:sz w:val="24"/>
          <w:szCs w:val="24"/>
        </w:rPr>
        <w:t>(</w:t>
      </w:r>
      <w:r w:rsidRPr="003737F1">
        <w:rPr>
          <w:rFonts w:ascii="Times New Roman" w:hAnsi="Times New Roman"/>
          <w:sz w:val="24"/>
          <w:szCs w:val="24"/>
        </w:rPr>
        <w:t>S</w:t>
      </w:r>
      <w:r w:rsidR="00495F07" w:rsidRPr="003737F1">
        <w:rPr>
          <w:rFonts w:ascii="Times New Roman" w:hAnsi="Times New Roman"/>
          <w:sz w:val="24"/>
          <w:szCs w:val="24"/>
        </w:rPr>
        <w:t>UNBRIGHT</w:t>
      </w:r>
      <w:r w:rsidRPr="003737F1">
        <w:rPr>
          <w:rFonts w:ascii="Times New Roman" w:hAnsi="Times New Roman"/>
          <w:sz w:val="24"/>
          <w:szCs w:val="24"/>
        </w:rPr>
        <w:t xml:space="preserve"> PTE-100GS, MW = 10,000) was purchased from NOF (Tokyo, Japan).</w:t>
      </w:r>
      <w:r w:rsidR="00EB6E36" w:rsidRPr="003737F1">
        <w:rPr>
          <w:rFonts w:ascii="Times New Roman" w:hAnsi="Times New Roman"/>
          <w:sz w:val="24"/>
          <w:szCs w:val="24"/>
        </w:rPr>
        <w:t xml:space="preserve"> </w:t>
      </w:r>
      <w:r w:rsidRPr="003737F1">
        <w:rPr>
          <w:rFonts w:ascii="Times New Roman" w:hAnsi="Times New Roman"/>
          <w:sz w:val="24"/>
          <w:szCs w:val="24"/>
        </w:rPr>
        <w:t xml:space="preserve">Porcine </w:t>
      </w:r>
      <w:r w:rsidR="0048184B" w:rsidRPr="003737F1">
        <w:rPr>
          <w:rFonts w:ascii="Times New Roman" w:hAnsi="Times New Roman"/>
          <w:sz w:val="24"/>
          <w:szCs w:val="24"/>
        </w:rPr>
        <w:t>aorta</w:t>
      </w:r>
      <w:r w:rsidRPr="003737F1">
        <w:rPr>
          <w:rFonts w:ascii="Times New Roman" w:hAnsi="Times New Roman"/>
          <w:sz w:val="24"/>
          <w:szCs w:val="24"/>
        </w:rPr>
        <w:t xml:space="preserve"> </w:t>
      </w:r>
      <w:r w:rsidR="004D4140" w:rsidRPr="003737F1">
        <w:rPr>
          <w:rFonts w:ascii="Times New Roman" w:hAnsi="Times New Roman"/>
          <w:sz w:val="24"/>
          <w:szCs w:val="24"/>
        </w:rPr>
        <w:t xml:space="preserve">tissue </w:t>
      </w:r>
      <w:r w:rsidRPr="003737F1">
        <w:rPr>
          <w:rFonts w:ascii="Times New Roman" w:hAnsi="Times New Roman"/>
          <w:sz w:val="24"/>
          <w:szCs w:val="24"/>
        </w:rPr>
        <w:t>was purchased from Funakoshi (Tokyo, Japan)</w:t>
      </w:r>
      <w:r w:rsidRPr="003737F1">
        <w:rPr>
          <w:rFonts w:ascii="Times New Roman" w:hAnsi="Times New Roman"/>
          <w:sz w:val="24"/>
          <w:szCs w:val="24"/>
        </w:rPr>
        <w:t xml:space="preserve">. Saline was purchased from Otsuka </w:t>
      </w:r>
      <w:r w:rsidRPr="003737F1">
        <w:rPr>
          <w:rFonts w:ascii="Times New Roman" w:hAnsi="Times New Roman"/>
          <w:sz w:val="24"/>
          <w:szCs w:val="24"/>
        </w:rPr>
        <w:lastRenderedPageBreak/>
        <w:t>Pharmaceutical Co., Ltd. (Tokyo, Japan). All chemicals were used without further purification.</w:t>
      </w:r>
    </w:p>
    <w:p w14:paraId="06A16239" w14:textId="77777777" w:rsidR="00B577CD" w:rsidRPr="003737F1" w:rsidRDefault="00B577CD" w:rsidP="005263C8">
      <w:pPr>
        <w:spacing w:line="480" w:lineRule="auto"/>
        <w:rPr>
          <w:rFonts w:ascii="Times New Roman" w:hAnsi="Times New Roman"/>
          <w:b/>
          <w:sz w:val="24"/>
          <w:szCs w:val="24"/>
        </w:rPr>
      </w:pPr>
    </w:p>
    <w:p w14:paraId="7841D974" w14:textId="59477249" w:rsidR="00B577CD" w:rsidRPr="003737F1" w:rsidRDefault="00EB7148" w:rsidP="005263C8">
      <w:pPr>
        <w:spacing w:line="480" w:lineRule="auto"/>
        <w:rPr>
          <w:rFonts w:ascii="Times New Roman" w:hAnsi="Times New Roman"/>
          <w:bCs/>
          <w:iCs/>
          <w:sz w:val="24"/>
          <w:szCs w:val="24"/>
        </w:rPr>
      </w:pPr>
      <w:r w:rsidRPr="003737F1">
        <w:rPr>
          <w:rFonts w:ascii="Times New Roman" w:hAnsi="Times New Roman"/>
          <w:bCs/>
          <w:iCs/>
          <w:sz w:val="24"/>
          <w:szCs w:val="24"/>
        </w:rPr>
        <w:t xml:space="preserve">2.2 Synthesis and </w:t>
      </w:r>
      <w:r w:rsidR="002E57DB" w:rsidRPr="003737F1">
        <w:rPr>
          <w:rFonts w:ascii="Times New Roman" w:hAnsi="Times New Roman"/>
          <w:bCs/>
          <w:iCs/>
          <w:sz w:val="24"/>
          <w:szCs w:val="24"/>
        </w:rPr>
        <w:t>c</w:t>
      </w:r>
      <w:r w:rsidR="000439F9" w:rsidRPr="003737F1">
        <w:rPr>
          <w:rFonts w:ascii="Times New Roman" w:hAnsi="Times New Roman"/>
          <w:bCs/>
          <w:iCs/>
          <w:sz w:val="24"/>
          <w:szCs w:val="24"/>
        </w:rPr>
        <w:t>haracterization of hm-</w:t>
      </w:r>
      <w:r w:rsidR="00807A42" w:rsidRPr="003737F1">
        <w:rPr>
          <w:rFonts w:ascii="Times New Roman" w:hAnsi="Times New Roman"/>
          <w:bCs/>
          <w:iCs/>
          <w:sz w:val="24"/>
          <w:szCs w:val="24"/>
        </w:rPr>
        <w:t>ApGltn</w:t>
      </w:r>
    </w:p>
    <w:p w14:paraId="1140328D" w14:textId="6E20FF82" w:rsidR="00B577CD" w:rsidRPr="003737F1" w:rsidRDefault="00EB7148" w:rsidP="005263C8">
      <w:pPr>
        <w:pStyle w:val="TAMainText"/>
        <w:ind w:firstLine="840"/>
        <w:rPr>
          <w:rFonts w:ascii="Times New Roman" w:eastAsia="TimesNewRoman" w:hAnsi="Times New Roman"/>
          <w:szCs w:val="24"/>
        </w:rPr>
      </w:pPr>
      <w:r w:rsidRPr="003737F1">
        <w:rPr>
          <w:rFonts w:ascii="Times New Roman" w:hAnsi="Times New Roman"/>
          <w:szCs w:val="24"/>
          <w:lang w:eastAsia="ja-JP"/>
        </w:rPr>
        <w:t>H</w:t>
      </w:r>
      <w:r w:rsidR="000439F9" w:rsidRPr="003737F1">
        <w:rPr>
          <w:rFonts w:ascii="Times New Roman" w:hAnsi="Times New Roman"/>
          <w:szCs w:val="24"/>
          <w:lang w:eastAsia="ja-JP"/>
        </w:rPr>
        <w:t xml:space="preserve">ydrophobically-modified </w:t>
      </w:r>
      <w:r w:rsidRPr="003737F1">
        <w:rPr>
          <w:rFonts w:ascii="Times New Roman" w:hAnsi="Times New Roman"/>
          <w:szCs w:val="24"/>
          <w:lang w:eastAsia="ja-JP"/>
        </w:rPr>
        <w:t>Alaska pollock gelatins</w:t>
      </w:r>
      <w:r w:rsidR="009248C0" w:rsidRPr="003737F1">
        <w:rPr>
          <w:rFonts w:ascii="Times New Roman" w:hAnsi="Times New Roman"/>
          <w:szCs w:val="24"/>
          <w:lang w:eastAsia="ja-JP"/>
        </w:rPr>
        <w:t xml:space="preserve"> (hm-</w:t>
      </w:r>
      <w:r w:rsidRPr="003737F1">
        <w:rPr>
          <w:rFonts w:ascii="Times New Roman" w:hAnsi="Times New Roman"/>
          <w:szCs w:val="24"/>
          <w:lang w:eastAsia="ja-JP"/>
        </w:rPr>
        <w:t>ApGltns</w:t>
      </w:r>
      <w:r w:rsidR="009248C0" w:rsidRPr="003737F1">
        <w:rPr>
          <w:rFonts w:ascii="Times New Roman" w:hAnsi="Times New Roman"/>
          <w:szCs w:val="24"/>
          <w:lang w:eastAsia="ja-JP"/>
        </w:rPr>
        <w:t>) w</w:t>
      </w:r>
      <w:r w:rsidRPr="003737F1">
        <w:rPr>
          <w:rFonts w:ascii="Times New Roman" w:hAnsi="Times New Roman"/>
          <w:szCs w:val="24"/>
          <w:lang w:eastAsia="ja-JP"/>
        </w:rPr>
        <w:t>ere</w:t>
      </w:r>
      <w:r w:rsidR="009248C0" w:rsidRPr="003737F1">
        <w:rPr>
          <w:rFonts w:ascii="Times New Roman" w:hAnsi="Times New Roman"/>
          <w:szCs w:val="24"/>
          <w:lang w:eastAsia="ja-JP"/>
        </w:rPr>
        <w:t xml:space="preserve"> prepared by the reaction of fatty acid chloride </w:t>
      </w:r>
      <w:r w:rsidR="00AC54DE" w:rsidRPr="003737F1">
        <w:rPr>
          <w:rFonts w:ascii="Times New Roman" w:hAnsi="Times New Roman"/>
          <w:szCs w:val="24"/>
          <w:lang w:eastAsia="ja-JP"/>
        </w:rPr>
        <w:t xml:space="preserve">or cholesteryl chloroformate </w:t>
      </w:r>
      <w:r w:rsidR="009248C0" w:rsidRPr="003737F1">
        <w:rPr>
          <w:rFonts w:ascii="Times New Roman" w:hAnsi="Times New Roman"/>
          <w:szCs w:val="24"/>
          <w:lang w:eastAsia="ja-JP"/>
        </w:rPr>
        <w:t xml:space="preserve">with </w:t>
      </w:r>
      <w:r w:rsidRPr="003737F1">
        <w:rPr>
          <w:rFonts w:ascii="Times New Roman" w:hAnsi="Times New Roman"/>
          <w:szCs w:val="24"/>
          <w:lang w:eastAsia="ja-JP"/>
        </w:rPr>
        <w:t>the primary amine of ApGltn</w:t>
      </w:r>
      <w:r w:rsidR="009248C0" w:rsidRPr="003737F1">
        <w:rPr>
          <w:rFonts w:ascii="Times New Roman" w:hAnsi="Times New Roman"/>
          <w:szCs w:val="24"/>
          <w:lang w:eastAsia="ja-JP"/>
        </w:rPr>
        <w:t>.</w:t>
      </w:r>
      <w:r w:rsidRPr="003737F1">
        <w:rPr>
          <w:rFonts w:ascii="Times New Roman" w:hAnsi="Times New Roman"/>
          <w:szCs w:val="24"/>
          <w:lang w:eastAsia="ja-JP"/>
        </w:rPr>
        <w:t xml:space="preserve"> Briefly, a</w:t>
      </w:r>
      <w:r w:rsidR="009248C0" w:rsidRPr="003737F1">
        <w:rPr>
          <w:rFonts w:ascii="Times New Roman" w:hAnsi="Times New Roman"/>
          <w:szCs w:val="24"/>
        </w:rPr>
        <w:t xml:space="preserve"> mixture of </w:t>
      </w:r>
      <w:r w:rsidRPr="003737F1">
        <w:rPr>
          <w:rFonts w:ascii="Times New Roman" w:hAnsi="Times New Roman"/>
          <w:szCs w:val="24"/>
          <w:lang w:eastAsia="ja-JP"/>
        </w:rPr>
        <w:t xml:space="preserve">ApGltn </w:t>
      </w:r>
      <w:r w:rsidRPr="003737F1">
        <w:rPr>
          <w:rFonts w:ascii="Times New Roman" w:hAnsi="Times New Roman"/>
          <w:szCs w:val="24"/>
        </w:rPr>
        <w:t>(</w:t>
      </w:r>
      <w:r w:rsidR="009248C0" w:rsidRPr="003737F1">
        <w:rPr>
          <w:rFonts w:ascii="Times New Roman" w:hAnsi="Times New Roman"/>
          <w:szCs w:val="24"/>
          <w:lang w:eastAsia="ja-JP"/>
        </w:rPr>
        <w:t>3</w:t>
      </w:r>
      <w:r w:rsidRPr="003737F1">
        <w:rPr>
          <w:rFonts w:ascii="Times New Roman" w:hAnsi="Times New Roman"/>
          <w:szCs w:val="24"/>
          <w:lang w:eastAsia="ja-JP"/>
        </w:rPr>
        <w:t>0 g</w:t>
      </w:r>
      <w:r w:rsidRPr="003737F1">
        <w:rPr>
          <w:rFonts w:ascii="Times New Roman" w:hAnsi="Times New Roman"/>
          <w:szCs w:val="24"/>
        </w:rPr>
        <w:t>) in DM</w:t>
      </w:r>
      <w:r w:rsidRPr="003737F1">
        <w:rPr>
          <w:rFonts w:ascii="Times New Roman" w:hAnsi="Times New Roman"/>
          <w:szCs w:val="24"/>
          <w:lang w:eastAsia="ja-JP"/>
        </w:rPr>
        <w:t>SO</w:t>
      </w:r>
      <w:r w:rsidRPr="003737F1">
        <w:rPr>
          <w:rFonts w:ascii="Times New Roman" w:hAnsi="Times New Roman"/>
          <w:szCs w:val="24"/>
        </w:rPr>
        <w:t xml:space="preserve"> (</w:t>
      </w:r>
      <w:r w:rsidRPr="003737F1">
        <w:rPr>
          <w:rFonts w:ascii="Times New Roman" w:hAnsi="Times New Roman"/>
          <w:szCs w:val="24"/>
          <w:lang w:eastAsia="ja-JP"/>
        </w:rPr>
        <w:t>495 mL</w:t>
      </w:r>
      <w:r w:rsidR="009210AC" w:rsidRPr="003737F1">
        <w:rPr>
          <w:rFonts w:ascii="Times New Roman" w:hAnsi="Times New Roman"/>
          <w:szCs w:val="24"/>
        </w:rPr>
        <w:t>)</w:t>
      </w:r>
      <w:r w:rsidR="009210AC" w:rsidRPr="003737F1">
        <w:rPr>
          <w:rFonts w:ascii="Times New Roman" w:hAnsi="Times New Roman"/>
          <w:szCs w:val="24"/>
          <w:lang w:eastAsia="ja-JP"/>
        </w:rPr>
        <w:t xml:space="preserve"> and TEA (5 mL) </w:t>
      </w:r>
      <w:r w:rsidRPr="003737F1">
        <w:rPr>
          <w:rFonts w:ascii="Times New Roman" w:hAnsi="Times New Roman"/>
          <w:szCs w:val="24"/>
        </w:rPr>
        <w:t xml:space="preserve">was stirred at </w:t>
      </w:r>
      <w:r w:rsidR="009248C0" w:rsidRPr="003737F1">
        <w:rPr>
          <w:rFonts w:ascii="Times New Roman" w:hAnsi="Times New Roman"/>
          <w:szCs w:val="24"/>
          <w:lang w:eastAsia="ja-JP"/>
        </w:rPr>
        <w:t>37</w:t>
      </w:r>
      <w:r w:rsidRPr="003737F1">
        <w:rPr>
          <w:rFonts w:ascii="Times New Roman" w:hAnsi="Times New Roman"/>
          <w:szCs w:val="24"/>
          <w:lang w:eastAsia="ja-JP"/>
        </w:rPr>
        <w:t xml:space="preserve"> </w:t>
      </w:r>
      <w:r w:rsidRPr="003737F1">
        <w:rPr>
          <w:rFonts w:ascii="Times New Roman" w:hAnsi="Times New Roman"/>
          <w:szCs w:val="24"/>
        </w:rPr>
        <w:t>°</w:t>
      </w:r>
      <w:r w:rsidRPr="003737F1">
        <w:rPr>
          <w:rFonts w:ascii="Times New Roman" w:hAnsi="Times New Roman"/>
          <w:szCs w:val="24"/>
          <w:lang w:eastAsia="ja-JP"/>
        </w:rPr>
        <w:t>C</w:t>
      </w:r>
      <w:r w:rsidR="009210AC" w:rsidRPr="003737F1">
        <w:rPr>
          <w:rFonts w:ascii="Times New Roman" w:hAnsi="Times New Roman"/>
          <w:szCs w:val="24"/>
          <w:lang w:eastAsia="ja-JP"/>
        </w:rPr>
        <w:t xml:space="preserve"> for 2</w:t>
      </w:r>
      <w:r w:rsidR="00CF0633" w:rsidRPr="003737F1">
        <w:rPr>
          <w:rFonts w:ascii="Times New Roman" w:hAnsi="Times New Roman"/>
          <w:szCs w:val="24"/>
          <w:lang w:eastAsia="ja-JP"/>
        </w:rPr>
        <w:t xml:space="preserve"> </w:t>
      </w:r>
      <w:r w:rsidR="009210AC" w:rsidRPr="003737F1">
        <w:rPr>
          <w:rFonts w:ascii="Times New Roman" w:hAnsi="Times New Roman"/>
          <w:szCs w:val="24"/>
          <w:lang w:eastAsia="ja-JP"/>
        </w:rPr>
        <w:t>h</w:t>
      </w:r>
      <w:r w:rsidRPr="003737F1">
        <w:rPr>
          <w:rFonts w:ascii="Times New Roman" w:hAnsi="Times New Roman"/>
          <w:szCs w:val="24"/>
        </w:rPr>
        <w:t xml:space="preserve">. </w:t>
      </w:r>
      <w:r w:rsidR="009210AC" w:rsidRPr="003737F1">
        <w:rPr>
          <w:rFonts w:ascii="Times New Roman" w:hAnsi="Times New Roman"/>
          <w:szCs w:val="24"/>
          <w:lang w:eastAsia="ja-JP"/>
        </w:rPr>
        <w:t>Cholesteryl group modified-</w:t>
      </w:r>
      <w:r w:rsidRPr="003737F1">
        <w:rPr>
          <w:rFonts w:ascii="Times New Roman" w:hAnsi="Times New Roman"/>
          <w:szCs w:val="24"/>
          <w:lang w:eastAsia="ja-JP"/>
        </w:rPr>
        <w:t>ApGltn</w:t>
      </w:r>
      <w:r w:rsidR="009210AC" w:rsidRPr="003737F1">
        <w:rPr>
          <w:rFonts w:ascii="Times New Roman" w:hAnsi="Times New Roman"/>
          <w:szCs w:val="24"/>
          <w:lang w:eastAsia="ja-JP"/>
        </w:rPr>
        <w:t xml:space="preserve"> (Chol-</w:t>
      </w:r>
      <w:r w:rsidRPr="003737F1">
        <w:rPr>
          <w:rFonts w:ascii="Times New Roman" w:hAnsi="Times New Roman"/>
          <w:szCs w:val="24"/>
          <w:lang w:eastAsia="ja-JP"/>
        </w:rPr>
        <w:t>ApGltn</w:t>
      </w:r>
      <w:r w:rsidR="009210AC" w:rsidRPr="003737F1">
        <w:rPr>
          <w:rFonts w:ascii="Times New Roman" w:hAnsi="Times New Roman"/>
          <w:szCs w:val="24"/>
          <w:lang w:eastAsia="ja-JP"/>
        </w:rPr>
        <w:t>) was prepared by adding cholesteryl chloroformate powder at 80</w:t>
      </w:r>
      <w:r w:rsidR="0060184F" w:rsidRPr="003737F1">
        <w:rPr>
          <w:rFonts w:ascii="Times New Roman" w:hAnsi="Times New Roman"/>
          <w:szCs w:val="24"/>
          <w:lang w:eastAsia="ja-JP"/>
        </w:rPr>
        <w:t xml:space="preserve"> </w:t>
      </w:r>
      <w:r w:rsidR="009210AC" w:rsidRPr="003737F1">
        <w:rPr>
          <w:rFonts w:ascii="Times New Roman" w:hAnsi="Times New Roman"/>
          <w:szCs w:val="24"/>
        </w:rPr>
        <w:t>°</w:t>
      </w:r>
      <w:r w:rsidR="009210AC" w:rsidRPr="003737F1">
        <w:rPr>
          <w:rFonts w:ascii="Times New Roman" w:hAnsi="Times New Roman"/>
          <w:szCs w:val="24"/>
          <w:lang w:eastAsia="ja-JP"/>
        </w:rPr>
        <w:t xml:space="preserve">C. </w:t>
      </w:r>
      <w:r w:rsidR="004D4140" w:rsidRPr="003737F1">
        <w:rPr>
          <w:rFonts w:ascii="Times New Roman" w:hAnsi="Times New Roman"/>
          <w:szCs w:val="24"/>
          <w:lang w:eastAsia="ja-JP"/>
        </w:rPr>
        <w:t>P</w:t>
      </w:r>
      <w:r w:rsidR="0090428D" w:rsidRPr="003737F1">
        <w:rPr>
          <w:rFonts w:ascii="Times New Roman" w:hAnsi="Times New Roman"/>
          <w:szCs w:val="24"/>
          <w:lang w:eastAsia="ja-JP"/>
        </w:rPr>
        <w:t>ropionyl</w:t>
      </w:r>
      <w:r w:rsidR="00EF569A" w:rsidRPr="003737F1">
        <w:rPr>
          <w:rFonts w:ascii="Times New Roman" w:hAnsi="Times New Roman"/>
          <w:szCs w:val="24"/>
          <w:lang w:eastAsia="ja-JP"/>
        </w:rPr>
        <w:t>, h</w:t>
      </w:r>
      <w:r w:rsidR="00EF569A" w:rsidRPr="003737F1">
        <w:rPr>
          <w:rFonts w:ascii="Times New Roman" w:hAnsi="Times New Roman"/>
          <w:szCs w:val="24"/>
        </w:rPr>
        <w:t>e</w:t>
      </w:r>
      <w:r w:rsidR="0090428D" w:rsidRPr="003737F1">
        <w:rPr>
          <w:rFonts w:ascii="Times New Roman" w:hAnsi="Times New Roman"/>
          <w:szCs w:val="24"/>
        </w:rPr>
        <w:t>x</w:t>
      </w:r>
      <w:r w:rsidR="00EF569A" w:rsidRPr="003737F1">
        <w:rPr>
          <w:rFonts w:ascii="Times New Roman" w:hAnsi="Times New Roman"/>
          <w:szCs w:val="24"/>
        </w:rPr>
        <w:t>anoyl</w:t>
      </w:r>
      <w:r w:rsidR="00EF569A" w:rsidRPr="003737F1">
        <w:rPr>
          <w:rFonts w:ascii="Times New Roman" w:hAnsi="Times New Roman"/>
          <w:szCs w:val="24"/>
          <w:lang w:eastAsia="ja-JP"/>
        </w:rPr>
        <w:t>, l</w:t>
      </w:r>
      <w:r w:rsidR="00EF569A" w:rsidRPr="003737F1">
        <w:rPr>
          <w:rFonts w:ascii="Times New Roman" w:hAnsi="Times New Roman"/>
          <w:szCs w:val="24"/>
        </w:rPr>
        <w:t>auroyl</w:t>
      </w:r>
      <w:r w:rsidR="00EF569A" w:rsidRPr="003737F1">
        <w:rPr>
          <w:rFonts w:ascii="Times New Roman" w:hAnsi="Times New Roman"/>
          <w:szCs w:val="24"/>
          <w:lang w:eastAsia="ja-JP"/>
        </w:rPr>
        <w:t>,</w:t>
      </w:r>
      <w:r w:rsidR="00EF569A" w:rsidRPr="003737F1">
        <w:rPr>
          <w:rFonts w:ascii="Times New Roman" w:hAnsi="Times New Roman"/>
          <w:szCs w:val="24"/>
        </w:rPr>
        <w:t xml:space="preserve"> </w:t>
      </w:r>
      <w:r w:rsidR="004D4140" w:rsidRPr="003737F1">
        <w:rPr>
          <w:rFonts w:ascii="Times New Roman" w:hAnsi="Times New Roman"/>
          <w:szCs w:val="24"/>
        </w:rPr>
        <w:t xml:space="preserve">and </w:t>
      </w:r>
      <w:r w:rsidR="00EF569A" w:rsidRPr="003737F1">
        <w:rPr>
          <w:rFonts w:ascii="Times New Roman" w:hAnsi="Times New Roman"/>
          <w:szCs w:val="24"/>
          <w:lang w:eastAsia="ja-JP"/>
        </w:rPr>
        <w:t>s</w:t>
      </w:r>
      <w:r w:rsidR="00EF569A" w:rsidRPr="003737F1">
        <w:rPr>
          <w:rFonts w:ascii="Times New Roman" w:hAnsi="Times New Roman"/>
          <w:szCs w:val="24"/>
        </w:rPr>
        <w:t>tear</w:t>
      </w:r>
      <w:r w:rsidR="0090428D" w:rsidRPr="003737F1">
        <w:rPr>
          <w:rFonts w:ascii="Times New Roman" w:hAnsi="Times New Roman"/>
          <w:szCs w:val="24"/>
        </w:rPr>
        <w:t>o</w:t>
      </w:r>
      <w:r w:rsidR="00EF569A" w:rsidRPr="003737F1">
        <w:rPr>
          <w:rFonts w:ascii="Times New Roman" w:hAnsi="Times New Roman"/>
          <w:szCs w:val="24"/>
        </w:rPr>
        <w:t>yl</w:t>
      </w:r>
      <w:r w:rsidR="00EF569A" w:rsidRPr="003737F1">
        <w:rPr>
          <w:rFonts w:ascii="Times New Roman" w:hAnsi="Times New Roman"/>
          <w:szCs w:val="24"/>
          <w:lang w:eastAsia="ja-JP"/>
        </w:rPr>
        <w:t xml:space="preserve"> group modified-</w:t>
      </w:r>
      <w:r w:rsidRPr="003737F1">
        <w:rPr>
          <w:rFonts w:ascii="Times New Roman" w:hAnsi="Times New Roman"/>
          <w:szCs w:val="24"/>
          <w:lang w:eastAsia="ja-JP"/>
        </w:rPr>
        <w:t>ApGltn</w:t>
      </w:r>
      <w:r w:rsidR="00835443" w:rsidRPr="003737F1">
        <w:rPr>
          <w:rFonts w:ascii="Times New Roman" w:hAnsi="Times New Roman"/>
          <w:szCs w:val="24"/>
          <w:lang w:eastAsia="ja-JP"/>
        </w:rPr>
        <w:t>s</w:t>
      </w:r>
      <w:r w:rsidR="00EF569A" w:rsidRPr="003737F1">
        <w:rPr>
          <w:rFonts w:ascii="Times New Roman" w:hAnsi="Times New Roman"/>
          <w:szCs w:val="24"/>
          <w:lang w:eastAsia="ja-JP"/>
        </w:rPr>
        <w:t xml:space="preserve"> were prepared by </w:t>
      </w:r>
      <w:r w:rsidR="00835443" w:rsidRPr="003737F1">
        <w:rPr>
          <w:rFonts w:ascii="Times New Roman" w:hAnsi="Times New Roman"/>
          <w:szCs w:val="24"/>
          <w:lang w:eastAsia="ja-JP"/>
        </w:rPr>
        <w:t xml:space="preserve">the </w:t>
      </w:r>
      <w:r w:rsidR="00EF569A" w:rsidRPr="003737F1">
        <w:rPr>
          <w:rFonts w:ascii="Times New Roman" w:hAnsi="Times New Roman"/>
          <w:szCs w:val="24"/>
          <w:lang w:eastAsia="ja-JP"/>
        </w:rPr>
        <w:t>add</w:t>
      </w:r>
      <w:r w:rsidR="00CF0633" w:rsidRPr="003737F1">
        <w:rPr>
          <w:rFonts w:ascii="Times New Roman" w:hAnsi="Times New Roman"/>
          <w:szCs w:val="24"/>
          <w:lang w:eastAsia="ja-JP"/>
        </w:rPr>
        <w:t>ition of</w:t>
      </w:r>
      <w:r w:rsidR="00EF569A" w:rsidRPr="003737F1">
        <w:rPr>
          <w:rFonts w:ascii="Times New Roman" w:hAnsi="Times New Roman"/>
          <w:szCs w:val="24"/>
          <w:lang w:eastAsia="ja-JP"/>
        </w:rPr>
        <w:t xml:space="preserve"> various fatty acid chloride </w:t>
      </w:r>
      <w:r w:rsidR="0090428D" w:rsidRPr="003737F1">
        <w:rPr>
          <w:rFonts w:ascii="Times New Roman" w:hAnsi="Times New Roman"/>
          <w:szCs w:val="24"/>
          <w:lang w:eastAsia="ja-JP"/>
        </w:rPr>
        <w:t xml:space="preserve">DMSO </w:t>
      </w:r>
      <w:r w:rsidR="00EF569A" w:rsidRPr="003737F1">
        <w:rPr>
          <w:rFonts w:ascii="Times New Roman" w:hAnsi="Times New Roman"/>
          <w:szCs w:val="24"/>
          <w:lang w:eastAsia="ja-JP"/>
        </w:rPr>
        <w:t>solution</w:t>
      </w:r>
      <w:r w:rsidR="00FD05A5" w:rsidRPr="003737F1">
        <w:rPr>
          <w:rFonts w:ascii="Times New Roman" w:hAnsi="Times New Roman"/>
          <w:szCs w:val="24"/>
          <w:lang w:eastAsia="ja-JP"/>
        </w:rPr>
        <w:t>s</w:t>
      </w:r>
      <w:r w:rsidR="00EF569A" w:rsidRPr="003737F1">
        <w:rPr>
          <w:rFonts w:ascii="Times New Roman" w:hAnsi="Times New Roman"/>
          <w:szCs w:val="24"/>
          <w:lang w:eastAsia="ja-JP"/>
        </w:rPr>
        <w:t xml:space="preserve"> at 37</w:t>
      </w:r>
      <w:r w:rsidR="00CF0633" w:rsidRPr="003737F1">
        <w:rPr>
          <w:rFonts w:ascii="Times New Roman" w:hAnsi="Times New Roman"/>
          <w:szCs w:val="24"/>
          <w:lang w:eastAsia="ja-JP"/>
        </w:rPr>
        <w:t xml:space="preserve"> </w:t>
      </w:r>
      <w:r w:rsidR="00EF569A" w:rsidRPr="003737F1">
        <w:rPr>
          <w:rFonts w:ascii="Times New Roman" w:hAnsi="Times New Roman"/>
          <w:szCs w:val="24"/>
        </w:rPr>
        <w:t>°</w:t>
      </w:r>
      <w:r w:rsidR="00EF569A" w:rsidRPr="003737F1">
        <w:rPr>
          <w:rFonts w:ascii="Times New Roman" w:hAnsi="Times New Roman"/>
          <w:szCs w:val="24"/>
          <w:lang w:eastAsia="ja-JP"/>
        </w:rPr>
        <w:t>C.</w:t>
      </w:r>
      <w:r w:rsidRPr="003737F1">
        <w:rPr>
          <w:rFonts w:ascii="Times New Roman" w:hAnsi="Times New Roman"/>
          <w:szCs w:val="24"/>
          <w:lang w:eastAsia="ja-JP"/>
        </w:rPr>
        <w:t xml:space="preserve"> The mixture was stirred </w:t>
      </w:r>
      <w:r w:rsidR="004D4140" w:rsidRPr="003737F1">
        <w:rPr>
          <w:rFonts w:ascii="Times New Roman" w:hAnsi="Times New Roman"/>
          <w:szCs w:val="24"/>
          <w:lang w:eastAsia="ja-JP"/>
        </w:rPr>
        <w:t xml:space="preserve">in </w:t>
      </w:r>
      <w:r w:rsidRPr="003737F1">
        <w:rPr>
          <w:rFonts w:ascii="Times New Roman" w:hAnsi="Times New Roman"/>
          <w:szCs w:val="24"/>
          <w:lang w:eastAsia="ja-JP"/>
        </w:rPr>
        <w:t>a</w:t>
      </w:r>
      <w:r w:rsidR="00F63CC8" w:rsidRPr="003737F1">
        <w:rPr>
          <w:rFonts w:ascii="Times New Roman" w:hAnsi="Times New Roman"/>
          <w:szCs w:val="24"/>
          <w:lang w:eastAsia="ja-JP"/>
        </w:rPr>
        <w:t>n</w:t>
      </w:r>
      <w:r w:rsidRPr="003737F1">
        <w:rPr>
          <w:rFonts w:ascii="Times New Roman" w:hAnsi="Times New Roman"/>
          <w:szCs w:val="24"/>
          <w:lang w:eastAsia="ja-JP"/>
        </w:rPr>
        <w:t xml:space="preserve"> N</w:t>
      </w:r>
      <w:r w:rsidRPr="003737F1">
        <w:rPr>
          <w:rFonts w:ascii="Times New Roman" w:hAnsi="Times New Roman"/>
          <w:szCs w:val="24"/>
          <w:vertAlign w:val="subscript"/>
          <w:lang w:eastAsia="ja-JP"/>
        </w:rPr>
        <w:t>2</w:t>
      </w:r>
      <w:r w:rsidRPr="003737F1">
        <w:rPr>
          <w:rFonts w:ascii="Times New Roman" w:hAnsi="Times New Roman"/>
          <w:szCs w:val="24"/>
          <w:lang w:eastAsia="ja-JP"/>
        </w:rPr>
        <w:t xml:space="preserve"> atmosphere overnight. The resulting </w:t>
      </w:r>
      <w:r w:rsidR="00EF569A" w:rsidRPr="003737F1">
        <w:rPr>
          <w:rFonts w:ascii="Times New Roman" w:hAnsi="Times New Roman"/>
          <w:szCs w:val="24"/>
          <w:lang w:eastAsia="ja-JP"/>
        </w:rPr>
        <w:t>hm-</w:t>
      </w:r>
      <w:r w:rsidRPr="003737F1">
        <w:rPr>
          <w:rFonts w:ascii="Times New Roman" w:hAnsi="Times New Roman"/>
          <w:szCs w:val="24"/>
          <w:lang w:eastAsia="ja-JP"/>
        </w:rPr>
        <w:t>ApGltn</w:t>
      </w:r>
      <w:r w:rsidR="00EF569A" w:rsidRPr="003737F1">
        <w:rPr>
          <w:rFonts w:ascii="Times New Roman" w:hAnsi="Times New Roman"/>
          <w:szCs w:val="24"/>
          <w:lang w:eastAsia="ja-JP"/>
        </w:rPr>
        <w:t xml:space="preserve"> was</w:t>
      </w:r>
      <w:r w:rsidRPr="003737F1">
        <w:rPr>
          <w:rFonts w:ascii="Times New Roman" w:hAnsi="Times New Roman"/>
          <w:szCs w:val="24"/>
          <w:lang w:eastAsia="ja-JP"/>
        </w:rPr>
        <w:t xml:space="preserve"> precipitated by adding three volumes of cold ethanol</w:t>
      </w:r>
      <w:r w:rsidR="0090428D" w:rsidRPr="003737F1">
        <w:rPr>
          <w:rFonts w:ascii="Times New Roman" w:hAnsi="Times New Roman"/>
          <w:szCs w:val="24"/>
          <w:lang w:eastAsia="ja-JP"/>
        </w:rPr>
        <w:t xml:space="preserve"> to remove unreacted fatty acid chloride</w:t>
      </w:r>
      <w:r w:rsidRPr="003737F1">
        <w:rPr>
          <w:rFonts w:ascii="Times New Roman" w:hAnsi="Times New Roman"/>
          <w:szCs w:val="24"/>
          <w:lang w:eastAsia="ja-JP"/>
        </w:rPr>
        <w:t>s or c</w:t>
      </w:r>
      <w:r w:rsidR="0090428D" w:rsidRPr="003737F1">
        <w:rPr>
          <w:rFonts w:ascii="Times New Roman" w:hAnsi="Times New Roman"/>
          <w:szCs w:val="24"/>
          <w:lang w:eastAsia="ja-JP"/>
        </w:rPr>
        <w:t>holesteryl chloroformate</w:t>
      </w:r>
      <w:r w:rsidRPr="003737F1">
        <w:rPr>
          <w:rFonts w:ascii="Times New Roman" w:hAnsi="Times New Roman"/>
          <w:szCs w:val="24"/>
          <w:lang w:eastAsia="ja-JP"/>
        </w:rPr>
        <w:t xml:space="preserve">. </w:t>
      </w:r>
      <w:r w:rsidRPr="003737F1">
        <w:rPr>
          <w:rFonts w:ascii="Times New Roman" w:hAnsi="Times New Roman"/>
          <w:szCs w:val="24"/>
        </w:rPr>
        <w:t>The resulting so</w:t>
      </w:r>
      <w:r w:rsidRPr="003737F1">
        <w:rPr>
          <w:rFonts w:ascii="Times New Roman" w:hAnsi="Times New Roman"/>
          <w:szCs w:val="24"/>
          <w:lang w:eastAsia="ja-JP"/>
        </w:rPr>
        <w:t>lid</w:t>
      </w:r>
      <w:r w:rsidRPr="003737F1">
        <w:rPr>
          <w:rFonts w:ascii="Times New Roman" w:hAnsi="Times New Roman"/>
          <w:szCs w:val="24"/>
        </w:rPr>
        <w:t xml:space="preserve"> was </w:t>
      </w:r>
      <w:r w:rsidRPr="003737F1">
        <w:rPr>
          <w:rFonts w:ascii="Times New Roman" w:hAnsi="Times New Roman"/>
          <w:szCs w:val="24"/>
          <w:lang w:eastAsia="ja-JP"/>
        </w:rPr>
        <w:t>dried</w:t>
      </w:r>
      <w:r w:rsidRPr="003737F1">
        <w:rPr>
          <w:rFonts w:ascii="Times New Roman" w:hAnsi="Times New Roman"/>
          <w:szCs w:val="24"/>
        </w:rPr>
        <w:t xml:space="preserve"> </w:t>
      </w:r>
      <w:r w:rsidRPr="003737F1">
        <w:rPr>
          <w:rFonts w:ascii="Times New Roman" w:hAnsi="Times New Roman"/>
          <w:szCs w:val="24"/>
          <w:lang w:eastAsia="ja-JP"/>
        </w:rPr>
        <w:t>at 25</w:t>
      </w:r>
      <w:r w:rsidR="00CF0633" w:rsidRPr="003737F1">
        <w:rPr>
          <w:rFonts w:ascii="Times New Roman" w:hAnsi="Times New Roman"/>
          <w:szCs w:val="24"/>
          <w:lang w:eastAsia="ja-JP"/>
        </w:rPr>
        <w:t xml:space="preserve"> </w:t>
      </w:r>
      <w:r w:rsidRPr="003737F1">
        <w:rPr>
          <w:rFonts w:ascii="Times New Roman" w:hAnsi="Times New Roman"/>
          <w:szCs w:val="24"/>
        </w:rPr>
        <w:t>°</w:t>
      </w:r>
      <w:r w:rsidRPr="003737F1">
        <w:rPr>
          <w:rFonts w:ascii="Times New Roman" w:hAnsi="Times New Roman"/>
          <w:szCs w:val="24"/>
          <w:lang w:eastAsia="ja-JP"/>
        </w:rPr>
        <w:t xml:space="preserve">C </w:t>
      </w:r>
      <w:r w:rsidRPr="003737F1">
        <w:rPr>
          <w:rFonts w:ascii="Times New Roman" w:hAnsi="Times New Roman"/>
          <w:szCs w:val="24"/>
        </w:rPr>
        <w:t xml:space="preserve">to </w:t>
      </w:r>
      <w:r w:rsidRPr="003737F1">
        <w:rPr>
          <w:rFonts w:ascii="Times New Roman" w:hAnsi="Times New Roman"/>
          <w:szCs w:val="24"/>
          <w:lang w:eastAsia="ja-JP"/>
        </w:rPr>
        <w:t>obtain</w:t>
      </w:r>
      <w:r w:rsidRPr="003737F1">
        <w:rPr>
          <w:rFonts w:ascii="Times New Roman" w:hAnsi="Times New Roman"/>
          <w:szCs w:val="24"/>
        </w:rPr>
        <w:t xml:space="preserve"> a </w:t>
      </w:r>
      <w:r w:rsidRPr="003737F1">
        <w:rPr>
          <w:rFonts w:ascii="Times New Roman" w:hAnsi="Times New Roman"/>
          <w:szCs w:val="24"/>
          <w:lang w:eastAsia="ja-JP"/>
        </w:rPr>
        <w:t xml:space="preserve">white cake. </w:t>
      </w:r>
      <w:r w:rsidR="00FD05A5" w:rsidRPr="003737F1">
        <w:rPr>
          <w:rFonts w:ascii="Times New Roman" w:hAnsi="Times New Roman"/>
          <w:szCs w:val="24"/>
          <w:lang w:eastAsia="ja-JP"/>
        </w:rPr>
        <w:t xml:space="preserve">The degree of substitution was evaluated by determining the number of </w:t>
      </w:r>
      <w:r w:rsidR="0033306A" w:rsidRPr="003737F1">
        <w:rPr>
          <w:rFonts w:ascii="Times New Roman" w:hAnsi="Times New Roman"/>
          <w:szCs w:val="24"/>
          <w:lang w:eastAsia="ja-JP"/>
        </w:rPr>
        <w:t>free amino groups before and after modification</w:t>
      </w:r>
      <w:r w:rsidRPr="003737F1">
        <w:rPr>
          <w:rFonts w:ascii="Times New Roman" w:hAnsi="Times New Roman"/>
          <w:szCs w:val="24"/>
          <w:lang w:eastAsia="ja-JP"/>
        </w:rPr>
        <w:t xml:space="preserve"> using the TNBS method. </w:t>
      </w:r>
      <w:r w:rsidR="00855156" w:rsidRPr="003737F1">
        <w:rPr>
          <w:rFonts w:ascii="Times New Roman" w:eastAsia="TimesNewRoman" w:hAnsi="Times New Roman"/>
          <w:szCs w:val="24"/>
        </w:rPr>
        <w:t>B</w:t>
      </w:r>
      <w:r w:rsidR="0033306A" w:rsidRPr="003737F1">
        <w:rPr>
          <w:rFonts w:ascii="Times New Roman" w:eastAsia="TimesNewRoman" w:hAnsi="Times New Roman"/>
          <w:szCs w:val="24"/>
        </w:rPr>
        <w:t>rief</w:t>
      </w:r>
      <w:r w:rsidR="00855156" w:rsidRPr="003737F1">
        <w:rPr>
          <w:rFonts w:ascii="Times New Roman" w:eastAsia="TimesNewRoman" w:hAnsi="Times New Roman"/>
          <w:szCs w:val="24"/>
        </w:rPr>
        <w:t>ly</w:t>
      </w:r>
      <w:r w:rsidR="0033306A" w:rsidRPr="003737F1">
        <w:rPr>
          <w:rFonts w:ascii="Times New Roman" w:eastAsia="TimesNewRoman" w:hAnsi="Times New Roman"/>
          <w:szCs w:val="24"/>
        </w:rPr>
        <w:t>, 0.1 mL of 0.05% hm-</w:t>
      </w:r>
      <w:r w:rsidR="00CF0633" w:rsidRPr="003737F1">
        <w:rPr>
          <w:rFonts w:ascii="Times New Roman" w:eastAsia="TimesNewRoman" w:hAnsi="Times New Roman"/>
          <w:szCs w:val="24"/>
        </w:rPr>
        <w:t>Ap</w:t>
      </w:r>
      <w:r w:rsidR="0033306A" w:rsidRPr="003737F1">
        <w:rPr>
          <w:rFonts w:ascii="Times New Roman" w:eastAsia="TimesNewRoman" w:hAnsi="Times New Roman"/>
          <w:szCs w:val="24"/>
        </w:rPr>
        <w:t>Gltn, 0.1</w:t>
      </w:r>
      <w:r w:rsidR="00855156" w:rsidRPr="003737F1">
        <w:rPr>
          <w:rFonts w:ascii="Times New Roman" w:eastAsia="TimesNewRoman" w:hAnsi="Times New Roman"/>
          <w:szCs w:val="24"/>
        </w:rPr>
        <w:t xml:space="preserve"> </w:t>
      </w:r>
      <w:r w:rsidR="0033306A" w:rsidRPr="003737F1">
        <w:rPr>
          <w:rFonts w:ascii="Times New Roman" w:eastAsia="TimesNewRoman" w:hAnsi="Times New Roman"/>
          <w:szCs w:val="24"/>
        </w:rPr>
        <w:t>mL of 4% NaHCO</w:t>
      </w:r>
      <w:r w:rsidR="0033306A" w:rsidRPr="003737F1">
        <w:rPr>
          <w:rFonts w:ascii="Times New Roman" w:eastAsia="TimesNewRoman" w:hAnsi="Times New Roman"/>
          <w:szCs w:val="24"/>
          <w:vertAlign w:val="subscript"/>
        </w:rPr>
        <w:t>3</w:t>
      </w:r>
      <w:r w:rsidR="0033306A" w:rsidRPr="003737F1">
        <w:rPr>
          <w:rFonts w:ascii="Times New Roman" w:eastAsia="TimesNewRoman" w:hAnsi="Times New Roman"/>
          <w:szCs w:val="24"/>
        </w:rPr>
        <w:t>, and 0.1 mL of 0.1% TNBS were placed in a 48-well plate and incubated</w:t>
      </w:r>
      <w:r w:rsidR="00DE11CE" w:rsidRPr="003737F1">
        <w:rPr>
          <w:rFonts w:ascii="Times New Roman" w:eastAsia="TimesNewRoman" w:hAnsi="Times New Roman"/>
          <w:szCs w:val="24"/>
          <w:lang w:eastAsia="ja-JP"/>
        </w:rPr>
        <w:t xml:space="preserve"> </w:t>
      </w:r>
      <w:r w:rsidR="0033306A" w:rsidRPr="003737F1">
        <w:rPr>
          <w:rFonts w:ascii="Times New Roman" w:eastAsia="TimesNewRoman" w:hAnsi="Times New Roman"/>
          <w:szCs w:val="24"/>
        </w:rPr>
        <w:t>at 37</w:t>
      </w:r>
      <w:r w:rsidR="00CF0633" w:rsidRPr="003737F1">
        <w:rPr>
          <w:rFonts w:ascii="Times New Roman" w:eastAsia="TimesNewRoman" w:hAnsi="Times New Roman"/>
          <w:szCs w:val="24"/>
        </w:rPr>
        <w:t xml:space="preserve"> </w:t>
      </w:r>
      <w:r w:rsidR="0033306A" w:rsidRPr="003737F1">
        <w:rPr>
          <w:rFonts w:ascii="Times New Roman" w:eastAsia="TimesNewRoman" w:hAnsi="Times New Roman"/>
          <w:szCs w:val="24"/>
        </w:rPr>
        <w:t xml:space="preserve">°C for 2 h. After </w:t>
      </w:r>
      <w:r w:rsidR="00CF0633" w:rsidRPr="003737F1">
        <w:rPr>
          <w:rFonts w:ascii="Times New Roman" w:eastAsia="TimesNewRoman" w:hAnsi="Times New Roman"/>
          <w:szCs w:val="24"/>
        </w:rPr>
        <w:t>the addition of</w:t>
      </w:r>
      <w:r w:rsidR="0033306A" w:rsidRPr="003737F1">
        <w:rPr>
          <w:rFonts w:ascii="Times New Roman" w:eastAsia="TimesNewRoman" w:hAnsi="Times New Roman"/>
          <w:szCs w:val="24"/>
        </w:rPr>
        <w:t xml:space="preserve"> 0.1 mL 1 N HC</w:t>
      </w:r>
      <w:r w:rsidR="00DE11CE" w:rsidRPr="003737F1">
        <w:rPr>
          <w:rFonts w:ascii="Times New Roman" w:eastAsia="TimesNewRoman" w:hAnsi="Times New Roman"/>
          <w:szCs w:val="24"/>
        </w:rPr>
        <w:t xml:space="preserve">l, individual mixtures were measured </w:t>
      </w:r>
      <w:r w:rsidR="00DE11CE" w:rsidRPr="003737F1">
        <w:rPr>
          <w:rFonts w:ascii="Times New Roman" w:eastAsia="TimesNewRoman" w:hAnsi="Times New Roman"/>
          <w:szCs w:val="24"/>
        </w:rPr>
        <w:lastRenderedPageBreak/>
        <w:t xml:space="preserve">spectrophotometrically </w:t>
      </w:r>
      <w:r w:rsidR="0033306A" w:rsidRPr="003737F1">
        <w:rPr>
          <w:rFonts w:ascii="Times New Roman" w:eastAsia="TimesNewRoman" w:hAnsi="Times New Roman"/>
          <w:szCs w:val="24"/>
        </w:rPr>
        <w:t>using a microplate reader (GENios A-5082; Tecan Japan, Kanagawa, Japan).</w:t>
      </w:r>
      <w:r w:rsidRPr="003737F1">
        <w:rPr>
          <w:rFonts w:ascii="Times New Roman" w:hAnsi="Times New Roman"/>
          <w:szCs w:val="24"/>
          <w:lang w:eastAsia="ja-JP"/>
        </w:rPr>
        <w:t xml:space="preserve"> </w:t>
      </w:r>
      <w:r w:rsidR="002D1E4D" w:rsidRPr="003737F1">
        <w:rPr>
          <w:rFonts w:ascii="Times New Roman" w:hAnsi="Times New Roman"/>
          <w:lang w:eastAsia="ja-JP"/>
        </w:rPr>
        <w:t xml:space="preserve">Modification of </w:t>
      </w:r>
      <w:r w:rsidRPr="003737F1">
        <w:rPr>
          <w:rFonts w:ascii="Times New Roman" w:hAnsi="Times New Roman"/>
          <w:lang w:eastAsia="ja-JP"/>
        </w:rPr>
        <w:t>the hydrophobic groups into</w:t>
      </w:r>
      <w:r w:rsidR="002D1E4D" w:rsidRPr="003737F1">
        <w:rPr>
          <w:rFonts w:ascii="Times New Roman" w:hAnsi="Times New Roman"/>
          <w:lang w:eastAsia="ja-JP"/>
        </w:rPr>
        <w:t xml:space="preserve"> the amino groups of ApGltn was also confirmed by Fourier-transform infrared spectroscopy (FT-IR</w:t>
      </w:r>
      <w:r w:rsidR="00855156" w:rsidRPr="003737F1">
        <w:rPr>
          <w:rFonts w:ascii="Times New Roman" w:hAnsi="Times New Roman"/>
          <w:lang w:eastAsia="ja-JP"/>
        </w:rPr>
        <w:t>,</w:t>
      </w:r>
      <w:r w:rsidR="002D1E4D" w:rsidRPr="003737F1">
        <w:rPr>
          <w:rFonts w:ascii="Times New Roman" w:hAnsi="Times New Roman"/>
          <w:lang w:eastAsia="ja-JP"/>
        </w:rPr>
        <w:t xml:space="preserve"> FTIR-8400S, Shimadzu, Kyoto, Japan).</w:t>
      </w:r>
    </w:p>
    <w:p w14:paraId="0FBC0936" w14:textId="77777777" w:rsidR="00733586" w:rsidRPr="003737F1" w:rsidRDefault="00733586" w:rsidP="005263C8">
      <w:pPr>
        <w:spacing w:line="480" w:lineRule="auto"/>
        <w:rPr>
          <w:rFonts w:ascii="Times New Roman" w:hAnsi="Times New Roman"/>
          <w:sz w:val="24"/>
          <w:szCs w:val="24"/>
        </w:rPr>
      </w:pPr>
    </w:p>
    <w:p w14:paraId="30656D3C" w14:textId="1D40E362" w:rsidR="00B577CD" w:rsidRPr="003737F1" w:rsidRDefault="00EB7148" w:rsidP="005263C8">
      <w:pPr>
        <w:spacing w:line="480" w:lineRule="auto"/>
        <w:rPr>
          <w:rFonts w:ascii="Times New Roman" w:hAnsi="Times New Roman"/>
          <w:sz w:val="24"/>
          <w:szCs w:val="24"/>
        </w:rPr>
      </w:pPr>
      <w:r w:rsidRPr="003737F1">
        <w:rPr>
          <w:rFonts w:ascii="Times New Roman" w:hAnsi="Times New Roman"/>
          <w:sz w:val="24"/>
          <w:szCs w:val="24"/>
        </w:rPr>
        <w:t>2.</w:t>
      </w:r>
      <w:r w:rsidR="00872550" w:rsidRPr="003737F1">
        <w:rPr>
          <w:rFonts w:ascii="Times New Roman" w:hAnsi="Times New Roman"/>
          <w:sz w:val="24"/>
          <w:szCs w:val="24"/>
        </w:rPr>
        <w:t>3</w:t>
      </w:r>
      <w:r w:rsidRPr="003737F1">
        <w:rPr>
          <w:rFonts w:ascii="Times New Roman" w:hAnsi="Times New Roman"/>
          <w:sz w:val="24"/>
          <w:szCs w:val="24"/>
        </w:rPr>
        <w:t xml:space="preserve"> </w:t>
      </w:r>
      <w:r w:rsidR="00B471A9" w:rsidRPr="003737F1">
        <w:rPr>
          <w:rFonts w:ascii="Times New Roman" w:hAnsi="Times New Roman"/>
          <w:sz w:val="24"/>
          <w:szCs w:val="24"/>
        </w:rPr>
        <w:t xml:space="preserve">Measurement of </w:t>
      </w:r>
      <w:r w:rsidR="00000F2F" w:rsidRPr="003737F1">
        <w:rPr>
          <w:rFonts w:ascii="Times New Roman" w:hAnsi="Times New Roman"/>
          <w:sz w:val="24"/>
          <w:szCs w:val="24"/>
        </w:rPr>
        <w:t>adhesion strength</w:t>
      </w:r>
      <w:r w:rsidR="004C4C47" w:rsidRPr="003737F1">
        <w:rPr>
          <w:rFonts w:ascii="Times New Roman" w:hAnsi="Times New Roman"/>
          <w:sz w:val="24"/>
          <w:szCs w:val="24"/>
        </w:rPr>
        <w:t xml:space="preserve"> </w:t>
      </w:r>
    </w:p>
    <w:p w14:paraId="3E1C5E21" w14:textId="2E459372" w:rsidR="002A1468" w:rsidRPr="003737F1" w:rsidRDefault="00284D42" w:rsidP="005263C8">
      <w:pPr>
        <w:autoSpaceDE w:val="0"/>
        <w:autoSpaceDN w:val="0"/>
        <w:adjustRightInd w:val="0"/>
        <w:spacing w:line="480" w:lineRule="auto"/>
        <w:ind w:firstLine="840"/>
        <w:rPr>
          <w:rFonts w:ascii="Times New Roman" w:eastAsia="TimesNewRoman" w:hAnsi="Times New Roman"/>
          <w:kern w:val="0"/>
          <w:sz w:val="24"/>
          <w:szCs w:val="24"/>
        </w:rPr>
      </w:pPr>
      <w:r w:rsidRPr="003737F1">
        <w:rPr>
          <w:rFonts w:ascii="Times New Roman" w:hAnsi="Times New Roman"/>
          <w:sz w:val="24"/>
          <w:szCs w:val="24"/>
        </w:rPr>
        <w:t xml:space="preserve">We determined the </w:t>
      </w:r>
      <w:r w:rsidR="00000F2F" w:rsidRPr="003737F1">
        <w:rPr>
          <w:rFonts w:ascii="Times New Roman" w:hAnsi="Times New Roman"/>
          <w:sz w:val="24"/>
          <w:szCs w:val="24"/>
        </w:rPr>
        <w:t>adhesion strength</w:t>
      </w:r>
      <w:r w:rsidRPr="003737F1">
        <w:rPr>
          <w:rFonts w:ascii="Times New Roman" w:hAnsi="Times New Roman"/>
          <w:sz w:val="24"/>
          <w:szCs w:val="24"/>
        </w:rPr>
        <w:t xml:space="preserve"> of the </w:t>
      </w:r>
      <w:r w:rsidR="00ED43E5" w:rsidRPr="003737F1">
        <w:rPr>
          <w:rFonts w:ascii="Times New Roman" w:hAnsi="Times New Roman"/>
          <w:sz w:val="24"/>
          <w:szCs w:val="24"/>
        </w:rPr>
        <w:t>hm-ApGltn adhesive</w:t>
      </w:r>
      <w:r w:rsidR="00B471A9" w:rsidRPr="003737F1">
        <w:rPr>
          <w:rFonts w:ascii="Times New Roman" w:hAnsi="Times New Roman"/>
          <w:sz w:val="24"/>
          <w:szCs w:val="24"/>
        </w:rPr>
        <w:t>s</w:t>
      </w:r>
      <w:r w:rsidRPr="003737F1">
        <w:rPr>
          <w:rFonts w:ascii="Times New Roman" w:hAnsi="Times New Roman"/>
          <w:sz w:val="24"/>
          <w:szCs w:val="24"/>
        </w:rPr>
        <w:t xml:space="preserve"> using </w:t>
      </w:r>
      <w:r w:rsidR="00835443" w:rsidRPr="003737F1">
        <w:rPr>
          <w:rFonts w:ascii="Times New Roman" w:hAnsi="Times New Roman"/>
          <w:sz w:val="24"/>
          <w:szCs w:val="24"/>
        </w:rPr>
        <w:t>a</w:t>
      </w:r>
      <w:r w:rsidR="005367A0" w:rsidRPr="003737F1">
        <w:rPr>
          <w:rFonts w:ascii="Times New Roman" w:hAnsi="Times New Roman"/>
          <w:sz w:val="24"/>
          <w:szCs w:val="24"/>
        </w:rPr>
        <w:t>ortic</w:t>
      </w:r>
      <w:r w:rsidR="00835443" w:rsidRPr="003737F1">
        <w:rPr>
          <w:rFonts w:ascii="Times New Roman" w:hAnsi="Times New Roman"/>
          <w:sz w:val="24"/>
          <w:szCs w:val="24"/>
        </w:rPr>
        <w:t xml:space="preserve"> media </w:t>
      </w:r>
      <w:r w:rsidR="005367A0" w:rsidRPr="003737F1">
        <w:rPr>
          <w:rFonts w:ascii="Times New Roman" w:hAnsi="Times New Roman"/>
          <w:sz w:val="24"/>
          <w:szCs w:val="24"/>
        </w:rPr>
        <w:t xml:space="preserve">prepared from </w:t>
      </w:r>
      <w:r w:rsidR="00AF0176" w:rsidRPr="003737F1">
        <w:rPr>
          <w:rFonts w:ascii="Times New Roman" w:hAnsi="Times New Roman"/>
          <w:sz w:val="24"/>
          <w:szCs w:val="24"/>
        </w:rPr>
        <w:t>porcine</w:t>
      </w:r>
      <w:r w:rsidRPr="003737F1">
        <w:rPr>
          <w:rFonts w:ascii="Times New Roman" w:hAnsi="Times New Roman"/>
          <w:sz w:val="24"/>
          <w:szCs w:val="24"/>
        </w:rPr>
        <w:t xml:space="preserve"> aorta </w:t>
      </w:r>
      <w:r w:rsidR="00835443" w:rsidRPr="003737F1">
        <w:rPr>
          <w:rFonts w:ascii="Times New Roman" w:hAnsi="Times New Roman"/>
          <w:sz w:val="24"/>
          <w:szCs w:val="24"/>
        </w:rPr>
        <w:t>as adherend</w:t>
      </w:r>
      <w:r w:rsidRPr="003737F1">
        <w:rPr>
          <w:rFonts w:ascii="Times New Roman" w:hAnsi="Times New Roman"/>
          <w:sz w:val="24"/>
          <w:szCs w:val="24"/>
        </w:rPr>
        <w:t xml:space="preserve">s. </w:t>
      </w:r>
      <w:r w:rsidR="002D1E4D" w:rsidRPr="003737F1">
        <w:rPr>
          <w:rFonts w:ascii="Times New Roman" w:hAnsi="Times New Roman"/>
          <w:sz w:val="24"/>
          <w:szCs w:val="24"/>
        </w:rPr>
        <w:t xml:space="preserve">Briefly, </w:t>
      </w:r>
      <w:r w:rsidR="00F109C1" w:rsidRPr="003737F1">
        <w:rPr>
          <w:rFonts w:ascii="Times New Roman" w:hAnsi="Times New Roman"/>
          <w:sz w:val="24"/>
          <w:szCs w:val="24"/>
        </w:rPr>
        <w:t xml:space="preserve">porcine </w:t>
      </w:r>
      <w:r w:rsidR="005367A0" w:rsidRPr="003737F1">
        <w:rPr>
          <w:rFonts w:ascii="Times New Roman" w:hAnsi="Times New Roman"/>
          <w:sz w:val="24"/>
          <w:szCs w:val="24"/>
        </w:rPr>
        <w:t>aortic</w:t>
      </w:r>
      <w:r w:rsidR="00F109C1" w:rsidRPr="003737F1">
        <w:rPr>
          <w:rFonts w:ascii="Times New Roman" w:hAnsi="Times New Roman"/>
          <w:sz w:val="24"/>
          <w:szCs w:val="24"/>
        </w:rPr>
        <w:t xml:space="preserve"> media were cut into </w:t>
      </w:r>
      <w:r w:rsidR="00052448" w:rsidRPr="003737F1">
        <w:rPr>
          <w:rFonts w:ascii="Times New Roman" w:hAnsi="Times New Roman"/>
          <w:sz w:val="24"/>
          <w:szCs w:val="24"/>
        </w:rPr>
        <w:t xml:space="preserve">two </w:t>
      </w:r>
      <w:r w:rsidR="00F109C1" w:rsidRPr="003737F1">
        <w:rPr>
          <w:rFonts w:ascii="Times New Roman" w:hAnsi="Times New Roman"/>
          <w:sz w:val="24"/>
          <w:szCs w:val="24"/>
        </w:rPr>
        <w:t>disks</w:t>
      </w:r>
      <w:r w:rsidR="00AF0176" w:rsidRPr="003737F1">
        <w:rPr>
          <w:rFonts w:ascii="Times New Roman" w:hAnsi="Times New Roman"/>
          <w:sz w:val="24"/>
          <w:szCs w:val="24"/>
        </w:rPr>
        <w:t xml:space="preserve"> of</w:t>
      </w:r>
      <w:r w:rsidR="00052448" w:rsidRPr="003737F1">
        <w:rPr>
          <w:rFonts w:ascii="Times New Roman" w:hAnsi="Times New Roman"/>
          <w:sz w:val="24"/>
          <w:szCs w:val="24"/>
        </w:rPr>
        <w:t xml:space="preserve"> </w:t>
      </w:r>
      <w:r w:rsidR="00F109C1" w:rsidRPr="003737F1">
        <w:rPr>
          <w:rFonts w:ascii="Times New Roman" w:hAnsi="Times New Roman"/>
          <w:sz w:val="24"/>
          <w:szCs w:val="24"/>
        </w:rPr>
        <w:t>5 mm</w:t>
      </w:r>
      <w:r w:rsidR="001D5CDE" w:rsidRPr="003737F1">
        <w:rPr>
          <w:rFonts w:ascii="Times New Roman" w:hAnsi="Times New Roman"/>
          <w:sz w:val="24"/>
          <w:szCs w:val="24"/>
        </w:rPr>
        <w:t xml:space="preserve"> and 5 cm</w:t>
      </w:r>
      <w:r w:rsidR="00F109C1" w:rsidRPr="003737F1">
        <w:rPr>
          <w:rFonts w:ascii="Times New Roman" w:hAnsi="Times New Roman"/>
          <w:sz w:val="24"/>
          <w:szCs w:val="24"/>
        </w:rPr>
        <w:t xml:space="preserve"> in diameter</w:t>
      </w:r>
      <w:r w:rsidR="00AF0176" w:rsidRPr="003737F1">
        <w:rPr>
          <w:rFonts w:ascii="Times New Roman" w:hAnsi="Times New Roman"/>
          <w:sz w:val="24"/>
          <w:szCs w:val="24"/>
        </w:rPr>
        <w:t>, respectively</w:t>
      </w:r>
      <w:r w:rsidR="00F109C1" w:rsidRPr="003737F1">
        <w:rPr>
          <w:rFonts w:ascii="Times New Roman" w:hAnsi="Times New Roman"/>
          <w:sz w:val="24"/>
          <w:szCs w:val="24"/>
        </w:rPr>
        <w:t xml:space="preserve">. The </w:t>
      </w:r>
      <w:r w:rsidR="00052448" w:rsidRPr="003737F1">
        <w:rPr>
          <w:rFonts w:ascii="Times New Roman" w:hAnsi="Times New Roman"/>
          <w:sz w:val="24"/>
          <w:szCs w:val="24"/>
        </w:rPr>
        <w:t xml:space="preserve">first </w:t>
      </w:r>
      <w:r w:rsidR="00F109C1" w:rsidRPr="003737F1">
        <w:rPr>
          <w:rFonts w:ascii="Times New Roman" w:hAnsi="Times New Roman"/>
          <w:sz w:val="24"/>
          <w:szCs w:val="24"/>
        </w:rPr>
        <w:t xml:space="preserve">medium </w:t>
      </w:r>
      <w:r w:rsidR="001D5CDE" w:rsidRPr="003737F1">
        <w:rPr>
          <w:rFonts w:ascii="Times New Roman" w:hAnsi="Times New Roman"/>
          <w:sz w:val="24"/>
          <w:szCs w:val="24"/>
        </w:rPr>
        <w:t>(5 mm in diameter</w:t>
      </w:r>
      <w:r w:rsidRPr="003737F1">
        <w:rPr>
          <w:rFonts w:ascii="Times New Roman" w:hAnsi="Times New Roman"/>
          <w:sz w:val="24"/>
          <w:szCs w:val="24"/>
        </w:rPr>
        <w:t xml:space="preserve">) </w:t>
      </w:r>
      <w:r w:rsidR="00F109C1" w:rsidRPr="003737F1">
        <w:rPr>
          <w:rFonts w:ascii="Times New Roman" w:hAnsi="Times New Roman"/>
          <w:sz w:val="24"/>
          <w:szCs w:val="24"/>
        </w:rPr>
        <w:t xml:space="preserve">was </w:t>
      </w:r>
      <w:r w:rsidR="00C84408" w:rsidRPr="003737F1">
        <w:rPr>
          <w:rFonts w:ascii="Times New Roman" w:hAnsi="Times New Roman"/>
          <w:sz w:val="24"/>
          <w:szCs w:val="24"/>
        </w:rPr>
        <w:t>adhered</w:t>
      </w:r>
      <w:r w:rsidR="00F109C1" w:rsidRPr="003737F1">
        <w:rPr>
          <w:rFonts w:ascii="Times New Roman" w:hAnsi="Times New Roman"/>
          <w:sz w:val="24"/>
          <w:szCs w:val="24"/>
        </w:rPr>
        <w:t xml:space="preserve"> to a probe with </w:t>
      </w:r>
      <w:r w:rsidR="00835443" w:rsidRPr="003737F1">
        <w:rPr>
          <w:rFonts w:ascii="Times New Roman" w:hAnsi="Times New Roman"/>
          <w:sz w:val="24"/>
          <w:szCs w:val="24"/>
        </w:rPr>
        <w:t>cyanoacrylate glue</w:t>
      </w:r>
      <w:r w:rsidRPr="003737F1">
        <w:rPr>
          <w:rFonts w:ascii="Times New Roman" w:hAnsi="Times New Roman"/>
          <w:sz w:val="24"/>
          <w:szCs w:val="24"/>
        </w:rPr>
        <w:t>,</w:t>
      </w:r>
      <w:r w:rsidR="00F109C1" w:rsidRPr="003737F1">
        <w:rPr>
          <w:rFonts w:ascii="Times New Roman" w:hAnsi="Times New Roman"/>
          <w:sz w:val="24"/>
          <w:szCs w:val="24"/>
        </w:rPr>
        <w:t xml:space="preserve"> and </w:t>
      </w:r>
      <w:r w:rsidR="001D5CDE" w:rsidRPr="003737F1">
        <w:rPr>
          <w:rFonts w:ascii="Times New Roman" w:hAnsi="Times New Roman"/>
          <w:sz w:val="24"/>
          <w:szCs w:val="24"/>
        </w:rPr>
        <w:t xml:space="preserve">the other </w:t>
      </w:r>
      <w:r w:rsidR="00F109C1" w:rsidRPr="003737F1">
        <w:rPr>
          <w:rFonts w:ascii="Times New Roman" w:hAnsi="Times New Roman"/>
          <w:sz w:val="24"/>
          <w:szCs w:val="24"/>
        </w:rPr>
        <w:t xml:space="preserve">medium </w:t>
      </w:r>
      <w:r w:rsidR="001D5CDE" w:rsidRPr="003737F1">
        <w:rPr>
          <w:rFonts w:ascii="Times New Roman" w:hAnsi="Times New Roman"/>
          <w:sz w:val="24"/>
          <w:szCs w:val="24"/>
        </w:rPr>
        <w:t>(5 cm in diameter</w:t>
      </w:r>
      <w:r w:rsidRPr="003737F1">
        <w:rPr>
          <w:rFonts w:ascii="Times New Roman" w:hAnsi="Times New Roman"/>
          <w:sz w:val="24"/>
          <w:szCs w:val="24"/>
        </w:rPr>
        <w:t xml:space="preserve">) </w:t>
      </w:r>
      <w:r w:rsidR="00F109C1" w:rsidRPr="003737F1">
        <w:rPr>
          <w:rFonts w:ascii="Times New Roman" w:hAnsi="Times New Roman"/>
          <w:sz w:val="24"/>
          <w:szCs w:val="24"/>
        </w:rPr>
        <w:t xml:space="preserve">was fixed </w:t>
      </w:r>
      <w:r w:rsidR="000A1AF4" w:rsidRPr="003737F1">
        <w:rPr>
          <w:rFonts w:ascii="Times New Roman" w:hAnsi="Times New Roman"/>
          <w:sz w:val="24"/>
          <w:szCs w:val="24"/>
        </w:rPr>
        <w:t xml:space="preserve">using </w:t>
      </w:r>
      <w:r w:rsidRPr="003737F1">
        <w:rPr>
          <w:rStyle w:val="st1"/>
          <w:rFonts w:ascii="Times New Roman" w:hAnsi="Times New Roman"/>
          <w:sz w:val="24"/>
          <w:szCs w:val="24"/>
        </w:rPr>
        <w:t xml:space="preserve">an </w:t>
      </w:r>
      <w:r w:rsidR="00F109C1" w:rsidRPr="003737F1">
        <w:rPr>
          <w:rStyle w:val="st1"/>
          <w:rFonts w:ascii="Times New Roman" w:hAnsi="Times New Roman"/>
          <w:sz w:val="24"/>
          <w:szCs w:val="24"/>
        </w:rPr>
        <w:t>acrylic plate</w:t>
      </w:r>
      <w:r w:rsidR="000A1AF4" w:rsidRPr="003737F1">
        <w:rPr>
          <w:rStyle w:val="st1"/>
          <w:rFonts w:ascii="Times New Roman" w:hAnsi="Times New Roman"/>
          <w:sz w:val="24"/>
          <w:szCs w:val="24"/>
        </w:rPr>
        <w:t xml:space="preserve"> (</w:t>
      </w:r>
      <w:r w:rsidRPr="003737F1">
        <w:rPr>
          <w:rStyle w:val="st1"/>
          <w:rFonts w:ascii="Times New Roman" w:hAnsi="Times New Roman"/>
          <w:sz w:val="24"/>
          <w:szCs w:val="24"/>
        </w:rPr>
        <w:t>Fig</w:t>
      </w:r>
      <w:r w:rsidR="00FF3EAF" w:rsidRPr="003737F1">
        <w:rPr>
          <w:rStyle w:val="st1"/>
          <w:rFonts w:ascii="Times New Roman" w:hAnsi="Times New Roman"/>
          <w:sz w:val="24"/>
          <w:szCs w:val="24"/>
        </w:rPr>
        <w:t>.</w:t>
      </w:r>
      <w:r w:rsidRPr="003737F1">
        <w:rPr>
          <w:rStyle w:val="st1"/>
          <w:rFonts w:ascii="Times New Roman" w:hAnsi="Times New Roman"/>
          <w:sz w:val="24"/>
          <w:szCs w:val="24"/>
        </w:rPr>
        <w:t xml:space="preserve"> 2)</w:t>
      </w:r>
      <w:r w:rsidR="00F109C1" w:rsidRPr="003737F1">
        <w:rPr>
          <w:rFonts w:ascii="Times New Roman" w:hAnsi="Times New Roman"/>
          <w:sz w:val="24"/>
          <w:szCs w:val="24"/>
        </w:rPr>
        <w:t xml:space="preserve">. </w:t>
      </w:r>
      <w:r w:rsidR="00D44CD7" w:rsidRPr="003737F1">
        <w:rPr>
          <w:rFonts w:ascii="Times New Roman" w:hAnsi="Times New Roman"/>
          <w:sz w:val="24"/>
          <w:szCs w:val="24"/>
        </w:rPr>
        <w:t>100</w:t>
      </w:r>
      <w:r w:rsidR="007F7DBC" w:rsidRPr="003737F1">
        <w:rPr>
          <w:rFonts w:ascii="Times New Roman" w:hAnsi="Times New Roman"/>
          <w:sz w:val="24"/>
          <w:szCs w:val="24"/>
        </w:rPr>
        <w:t xml:space="preserve"> </w:t>
      </w:r>
      <w:r w:rsidR="00D44CD7" w:rsidRPr="003737F1">
        <w:rPr>
          <w:rFonts w:ascii="Times New Roman" w:hAnsi="Times New Roman"/>
          <w:sz w:val="24"/>
          <w:szCs w:val="24"/>
        </w:rPr>
        <w:t xml:space="preserve">μL of </w:t>
      </w:r>
      <w:r w:rsidR="00F109C1" w:rsidRPr="003737F1">
        <w:rPr>
          <w:rFonts w:ascii="Times New Roman" w:hAnsi="Times New Roman"/>
          <w:sz w:val="24"/>
          <w:szCs w:val="24"/>
        </w:rPr>
        <w:t>hm-</w:t>
      </w:r>
      <w:r w:rsidR="00807A42" w:rsidRPr="003737F1">
        <w:rPr>
          <w:rFonts w:ascii="Times New Roman" w:hAnsi="Times New Roman"/>
          <w:sz w:val="24"/>
          <w:szCs w:val="24"/>
        </w:rPr>
        <w:t>ApGltn</w:t>
      </w:r>
      <w:r w:rsidR="00F109C1" w:rsidRPr="003737F1">
        <w:rPr>
          <w:rFonts w:ascii="Times New Roman" w:hAnsi="Times New Roman"/>
          <w:sz w:val="24"/>
          <w:szCs w:val="24"/>
        </w:rPr>
        <w:t xml:space="preserve"> </w:t>
      </w:r>
      <w:r w:rsidR="00817E44" w:rsidRPr="003737F1">
        <w:rPr>
          <w:rFonts w:ascii="Times New Roman" w:hAnsi="Times New Roman"/>
          <w:sz w:val="24"/>
          <w:szCs w:val="24"/>
        </w:rPr>
        <w:t>adhesive</w:t>
      </w:r>
      <w:r w:rsidR="00F109C1" w:rsidRPr="003737F1">
        <w:rPr>
          <w:rFonts w:ascii="Times New Roman" w:hAnsi="Times New Roman"/>
          <w:sz w:val="24"/>
          <w:szCs w:val="24"/>
        </w:rPr>
        <w:t>s</w:t>
      </w:r>
      <w:r w:rsidR="00835443" w:rsidRPr="003737F1">
        <w:rPr>
          <w:rFonts w:ascii="Times New Roman" w:hAnsi="Times New Roman"/>
          <w:sz w:val="24"/>
          <w:szCs w:val="24"/>
        </w:rPr>
        <w:t xml:space="preserve"> with various hydrophobic groups</w:t>
      </w:r>
      <w:r w:rsidR="00F109C1" w:rsidRPr="003737F1">
        <w:rPr>
          <w:rFonts w:ascii="Times New Roman" w:hAnsi="Times New Roman"/>
          <w:sz w:val="24"/>
          <w:szCs w:val="24"/>
        </w:rPr>
        <w:t xml:space="preserve"> were placed directly </w:t>
      </w:r>
      <w:r w:rsidR="00D44CD7" w:rsidRPr="003737F1">
        <w:rPr>
          <w:rFonts w:ascii="Times New Roman" w:hAnsi="Times New Roman"/>
          <w:sz w:val="24"/>
          <w:szCs w:val="24"/>
        </w:rPr>
        <w:t xml:space="preserve">onto the porcine </w:t>
      </w:r>
      <w:r w:rsidR="005367A0" w:rsidRPr="003737F1">
        <w:rPr>
          <w:rFonts w:ascii="Times New Roman" w:hAnsi="Times New Roman"/>
          <w:sz w:val="24"/>
          <w:szCs w:val="24"/>
        </w:rPr>
        <w:t>aortic media</w:t>
      </w:r>
      <w:r w:rsidR="00D44CD7" w:rsidRPr="003737F1">
        <w:rPr>
          <w:rFonts w:ascii="Times New Roman" w:hAnsi="Times New Roman"/>
          <w:sz w:val="24"/>
          <w:szCs w:val="24"/>
        </w:rPr>
        <w:t xml:space="preserve">. </w:t>
      </w:r>
      <w:r w:rsidR="00A145DA" w:rsidRPr="003737F1">
        <w:rPr>
          <w:rFonts w:ascii="Times New Roman" w:hAnsi="Times New Roman"/>
          <w:sz w:val="24"/>
          <w:szCs w:val="24"/>
        </w:rPr>
        <w:t xml:space="preserve">The volume ratio between hm-ApGltn solution and 4S-PEG solution was fixed at 1/1 (v/v). </w:t>
      </w:r>
      <w:r w:rsidR="008F719E" w:rsidRPr="003737F1">
        <w:rPr>
          <w:rFonts w:ascii="Times New Roman" w:hAnsi="Times New Roman"/>
          <w:sz w:val="24"/>
          <w:szCs w:val="24"/>
        </w:rPr>
        <w:t>To optimize the tissue adhesion conditions, Org-ApGltn and 4S-PEG concentrations were varied from 20 to 60 w/v% and 5 to 13 mM</w:t>
      </w:r>
      <w:r w:rsidRPr="003737F1">
        <w:rPr>
          <w:rFonts w:ascii="Times New Roman" w:hAnsi="Times New Roman"/>
          <w:sz w:val="24"/>
          <w:szCs w:val="24"/>
        </w:rPr>
        <w:t>, respectively</w:t>
      </w:r>
      <w:r w:rsidR="008F719E" w:rsidRPr="003737F1">
        <w:rPr>
          <w:rFonts w:ascii="Times New Roman" w:hAnsi="Times New Roman"/>
          <w:sz w:val="24"/>
          <w:szCs w:val="24"/>
        </w:rPr>
        <w:t xml:space="preserve">. </w:t>
      </w:r>
      <w:r w:rsidR="00F815BA" w:rsidRPr="003737F1">
        <w:rPr>
          <w:rFonts w:ascii="Times New Roman" w:hAnsi="Times New Roman"/>
          <w:sz w:val="24"/>
          <w:szCs w:val="24"/>
        </w:rPr>
        <w:t xml:space="preserve">Molar ratio of </w:t>
      </w:r>
      <w:r w:rsidR="008F719E" w:rsidRPr="003737F1">
        <w:rPr>
          <w:rFonts w:ascii="Times New Roman" w:hAnsi="Times New Roman"/>
          <w:sz w:val="24"/>
          <w:szCs w:val="24"/>
        </w:rPr>
        <w:t xml:space="preserve">In addition, </w:t>
      </w:r>
      <w:r w:rsidRPr="003737F1">
        <w:rPr>
          <w:rFonts w:ascii="Times New Roman" w:hAnsi="Times New Roman"/>
          <w:sz w:val="24"/>
          <w:szCs w:val="24"/>
        </w:rPr>
        <w:t xml:space="preserve">the pH and </w:t>
      </w:r>
      <w:r w:rsidR="0030684D" w:rsidRPr="003737F1">
        <w:rPr>
          <w:rFonts w:ascii="Times New Roman" w:hAnsi="Times New Roman"/>
          <w:sz w:val="24"/>
          <w:szCs w:val="24"/>
        </w:rPr>
        <w:t>compressive stress</w:t>
      </w:r>
      <w:r w:rsidRPr="003737F1">
        <w:rPr>
          <w:rFonts w:ascii="Times New Roman" w:hAnsi="Times New Roman"/>
          <w:sz w:val="24"/>
          <w:szCs w:val="24"/>
        </w:rPr>
        <w:t xml:space="preserve"> were varied from 6 to 8 and 0.5 to 10 g/mm</w:t>
      </w:r>
      <w:r w:rsidR="008F719E" w:rsidRPr="003737F1">
        <w:rPr>
          <w:rFonts w:ascii="Times New Roman" w:hAnsi="Times New Roman"/>
          <w:sz w:val="24"/>
          <w:szCs w:val="24"/>
          <w:vertAlign w:val="superscript"/>
        </w:rPr>
        <w:t>2</w:t>
      </w:r>
      <w:r w:rsidR="008F719E" w:rsidRPr="003737F1">
        <w:rPr>
          <w:rFonts w:ascii="Times New Roman" w:hAnsi="Times New Roman"/>
          <w:sz w:val="24"/>
          <w:szCs w:val="24"/>
        </w:rPr>
        <w:t xml:space="preserve">. </w:t>
      </w:r>
      <w:r w:rsidR="00AF0176" w:rsidRPr="003737F1">
        <w:rPr>
          <w:rFonts w:ascii="Times New Roman" w:hAnsi="Times New Roman"/>
          <w:sz w:val="24"/>
          <w:szCs w:val="24"/>
        </w:rPr>
        <w:t>To</w:t>
      </w:r>
      <w:r w:rsidR="00E00294" w:rsidRPr="003737F1">
        <w:rPr>
          <w:rFonts w:ascii="Times New Roman" w:hAnsi="Times New Roman"/>
          <w:sz w:val="24"/>
          <w:szCs w:val="24"/>
        </w:rPr>
        <w:t xml:space="preserve"> compar</w:t>
      </w:r>
      <w:r w:rsidR="00AF0176" w:rsidRPr="003737F1">
        <w:rPr>
          <w:rFonts w:ascii="Times New Roman" w:hAnsi="Times New Roman"/>
          <w:sz w:val="24"/>
          <w:szCs w:val="24"/>
        </w:rPr>
        <w:t>e</w:t>
      </w:r>
      <w:r w:rsidR="00E00294" w:rsidRPr="003737F1">
        <w:rPr>
          <w:rFonts w:ascii="Times New Roman" w:hAnsi="Times New Roman"/>
          <w:sz w:val="24"/>
          <w:szCs w:val="24"/>
        </w:rPr>
        <w:t xml:space="preserve"> </w:t>
      </w:r>
      <w:r w:rsidR="007F7DBC" w:rsidRPr="003737F1">
        <w:rPr>
          <w:rFonts w:ascii="Times New Roman" w:hAnsi="Times New Roman"/>
          <w:sz w:val="24"/>
          <w:szCs w:val="24"/>
        </w:rPr>
        <w:t>hm-</w:t>
      </w:r>
      <w:r w:rsidR="00807A42" w:rsidRPr="003737F1">
        <w:rPr>
          <w:rFonts w:ascii="Times New Roman" w:hAnsi="Times New Roman"/>
          <w:sz w:val="24"/>
          <w:szCs w:val="24"/>
        </w:rPr>
        <w:t>ApGltn</w:t>
      </w:r>
      <w:r w:rsidR="00E00294" w:rsidRPr="003737F1">
        <w:rPr>
          <w:rFonts w:ascii="Times New Roman" w:hAnsi="Times New Roman"/>
          <w:sz w:val="24"/>
          <w:szCs w:val="24"/>
        </w:rPr>
        <w:t xml:space="preserve"> adhesives</w:t>
      </w:r>
      <w:r w:rsidR="007F7DBC" w:rsidRPr="003737F1">
        <w:rPr>
          <w:rFonts w:ascii="Times New Roman" w:hAnsi="Times New Roman"/>
          <w:sz w:val="24"/>
          <w:szCs w:val="24"/>
        </w:rPr>
        <w:t xml:space="preserve"> </w:t>
      </w:r>
      <w:r w:rsidR="00E00294" w:rsidRPr="003737F1">
        <w:rPr>
          <w:rFonts w:ascii="Times New Roman" w:hAnsi="Times New Roman"/>
          <w:sz w:val="24"/>
          <w:szCs w:val="24"/>
        </w:rPr>
        <w:t xml:space="preserve">with different modification ratios of hydrophobic groups, </w:t>
      </w:r>
      <w:r w:rsidRPr="003737F1">
        <w:rPr>
          <w:rFonts w:ascii="Times New Roman" w:hAnsi="Times New Roman"/>
          <w:sz w:val="24"/>
          <w:szCs w:val="24"/>
        </w:rPr>
        <w:t>the hm-</w:t>
      </w:r>
      <w:r w:rsidR="00E00294" w:rsidRPr="003737F1">
        <w:rPr>
          <w:rFonts w:ascii="Times New Roman" w:hAnsi="Times New Roman"/>
          <w:sz w:val="24"/>
          <w:szCs w:val="24"/>
        </w:rPr>
        <w:t xml:space="preserve">ApGltn </w:t>
      </w:r>
      <w:r w:rsidR="00817E44" w:rsidRPr="003737F1">
        <w:rPr>
          <w:rFonts w:ascii="Times New Roman" w:hAnsi="Times New Roman"/>
          <w:sz w:val="24"/>
          <w:szCs w:val="24"/>
        </w:rPr>
        <w:t xml:space="preserve">and 4S-PEG </w:t>
      </w:r>
      <w:r w:rsidR="007F7DBC" w:rsidRPr="003737F1">
        <w:rPr>
          <w:rFonts w:ascii="Times New Roman" w:hAnsi="Times New Roman"/>
          <w:sz w:val="24"/>
          <w:szCs w:val="24"/>
        </w:rPr>
        <w:t>concentration</w:t>
      </w:r>
      <w:r w:rsidR="00817E44" w:rsidRPr="003737F1">
        <w:rPr>
          <w:rFonts w:ascii="Times New Roman" w:hAnsi="Times New Roman"/>
          <w:sz w:val="24"/>
          <w:szCs w:val="24"/>
        </w:rPr>
        <w:t>s</w:t>
      </w:r>
      <w:r w:rsidR="007F7DBC" w:rsidRPr="003737F1">
        <w:rPr>
          <w:rFonts w:ascii="Times New Roman" w:hAnsi="Times New Roman"/>
          <w:sz w:val="24"/>
          <w:szCs w:val="24"/>
        </w:rPr>
        <w:t xml:space="preserve"> w</w:t>
      </w:r>
      <w:r w:rsidR="00817E44" w:rsidRPr="003737F1">
        <w:rPr>
          <w:rFonts w:ascii="Times New Roman" w:hAnsi="Times New Roman"/>
          <w:sz w:val="24"/>
          <w:szCs w:val="24"/>
        </w:rPr>
        <w:t>ere</w:t>
      </w:r>
      <w:r w:rsidR="007F7DBC" w:rsidRPr="003737F1">
        <w:rPr>
          <w:rFonts w:ascii="Times New Roman" w:hAnsi="Times New Roman"/>
          <w:sz w:val="24"/>
          <w:szCs w:val="24"/>
        </w:rPr>
        <w:t xml:space="preserve"> </w:t>
      </w:r>
      <w:r w:rsidR="00E00294" w:rsidRPr="003737F1">
        <w:rPr>
          <w:rFonts w:ascii="Times New Roman" w:hAnsi="Times New Roman"/>
          <w:sz w:val="24"/>
          <w:szCs w:val="24"/>
        </w:rPr>
        <w:t xml:space="preserve">fixed at 40 </w:t>
      </w:r>
      <w:r w:rsidR="007F7DBC" w:rsidRPr="003737F1">
        <w:rPr>
          <w:rFonts w:ascii="Times New Roman" w:hAnsi="Times New Roman"/>
          <w:sz w:val="24"/>
          <w:szCs w:val="24"/>
        </w:rPr>
        <w:t xml:space="preserve">w/v% and </w:t>
      </w:r>
      <w:r w:rsidR="00EA56AB" w:rsidRPr="003737F1">
        <w:rPr>
          <w:rFonts w:ascii="Times New Roman" w:hAnsi="Times New Roman"/>
          <w:sz w:val="24"/>
          <w:szCs w:val="24"/>
        </w:rPr>
        <w:t>1</w:t>
      </w:r>
      <w:r w:rsidR="00E00294" w:rsidRPr="003737F1">
        <w:rPr>
          <w:rFonts w:ascii="Times New Roman" w:hAnsi="Times New Roman"/>
          <w:sz w:val="24"/>
          <w:szCs w:val="24"/>
        </w:rPr>
        <w:t>1</w:t>
      </w:r>
      <w:r w:rsidR="007F7DBC" w:rsidRPr="003737F1">
        <w:rPr>
          <w:rFonts w:ascii="Times New Roman" w:hAnsi="Times New Roman"/>
          <w:sz w:val="24"/>
          <w:szCs w:val="24"/>
        </w:rPr>
        <w:t xml:space="preserve"> mM</w:t>
      </w:r>
      <w:r w:rsidRPr="003737F1">
        <w:rPr>
          <w:rFonts w:ascii="Times New Roman" w:hAnsi="Times New Roman"/>
          <w:sz w:val="24"/>
          <w:szCs w:val="24"/>
        </w:rPr>
        <w:t>, respectively.</w:t>
      </w:r>
      <w:r w:rsidR="007F7DBC" w:rsidRPr="003737F1">
        <w:rPr>
          <w:rFonts w:ascii="Times New Roman" w:hAnsi="Times New Roman"/>
          <w:sz w:val="24"/>
          <w:szCs w:val="24"/>
        </w:rPr>
        <w:t xml:space="preserve"> </w:t>
      </w:r>
      <w:r w:rsidR="00D44CD7" w:rsidRPr="003737F1">
        <w:rPr>
          <w:rFonts w:ascii="Times New Roman" w:hAnsi="Times New Roman"/>
          <w:sz w:val="24"/>
          <w:szCs w:val="24"/>
        </w:rPr>
        <w:t xml:space="preserve">The </w:t>
      </w:r>
      <w:r w:rsidR="00000F2F" w:rsidRPr="003737F1">
        <w:rPr>
          <w:rFonts w:ascii="Times New Roman" w:hAnsi="Times New Roman"/>
          <w:sz w:val="24"/>
          <w:szCs w:val="24"/>
        </w:rPr>
        <w:lastRenderedPageBreak/>
        <w:t>adhesion strength</w:t>
      </w:r>
      <w:r w:rsidR="00D44CD7" w:rsidRPr="003737F1">
        <w:rPr>
          <w:rFonts w:ascii="Times New Roman" w:hAnsi="Times New Roman"/>
          <w:sz w:val="24"/>
          <w:szCs w:val="24"/>
        </w:rPr>
        <w:t xml:space="preserve"> was measured using a </w:t>
      </w:r>
      <w:r w:rsidR="00DC5BEB" w:rsidRPr="003737F1">
        <w:rPr>
          <w:rFonts w:ascii="Times New Roman" w:eastAsia="TimesNewRoman" w:hAnsi="Times New Roman"/>
          <w:kern w:val="0"/>
          <w:sz w:val="24"/>
          <w:szCs w:val="24"/>
        </w:rPr>
        <w:t>t</w:t>
      </w:r>
      <w:r w:rsidR="00D44CD7" w:rsidRPr="003737F1">
        <w:rPr>
          <w:rFonts w:ascii="Times New Roman" w:eastAsia="TimesNewRoman" w:hAnsi="Times New Roman"/>
          <w:kern w:val="0"/>
          <w:sz w:val="24"/>
          <w:szCs w:val="24"/>
        </w:rPr>
        <w:t xml:space="preserve">exture </w:t>
      </w:r>
      <w:r w:rsidR="00DC5BEB" w:rsidRPr="003737F1">
        <w:rPr>
          <w:rFonts w:ascii="Times New Roman" w:eastAsia="TimesNewRoman" w:hAnsi="Times New Roman"/>
          <w:kern w:val="0"/>
          <w:sz w:val="24"/>
          <w:szCs w:val="24"/>
        </w:rPr>
        <w:t>a</w:t>
      </w:r>
      <w:r w:rsidR="00D44CD7" w:rsidRPr="003737F1">
        <w:rPr>
          <w:rFonts w:ascii="Times New Roman" w:eastAsia="TimesNewRoman" w:hAnsi="Times New Roman"/>
          <w:kern w:val="0"/>
          <w:sz w:val="24"/>
          <w:szCs w:val="24"/>
        </w:rPr>
        <w:t>nalyzer (TA-XT2i, Stable Micro Systems, Godalming, UK</w:t>
      </w:r>
      <w:r w:rsidR="00DA4675" w:rsidRPr="003737F1">
        <w:rPr>
          <w:rFonts w:ascii="Times New Roman" w:eastAsia="TimesNewRoman" w:hAnsi="Times New Roman"/>
          <w:kern w:val="0"/>
          <w:sz w:val="24"/>
          <w:szCs w:val="24"/>
        </w:rPr>
        <w:t>;</w:t>
      </w:r>
      <w:r w:rsidR="00D44CD7" w:rsidRPr="003737F1">
        <w:rPr>
          <w:rFonts w:ascii="Times New Roman" w:eastAsia="TimesNewRoman" w:hAnsi="Times New Roman"/>
          <w:kern w:val="0"/>
          <w:sz w:val="24"/>
          <w:szCs w:val="24"/>
        </w:rPr>
        <w:t xml:space="preserve"> n = 3) with the following </w:t>
      </w:r>
      <w:r w:rsidR="007C097D" w:rsidRPr="003737F1">
        <w:rPr>
          <w:rFonts w:ascii="Times New Roman" w:eastAsia="TimesNewRoman" w:hAnsi="Times New Roman"/>
          <w:kern w:val="0"/>
          <w:sz w:val="24"/>
          <w:szCs w:val="24"/>
        </w:rPr>
        <w:t xml:space="preserve">standard </w:t>
      </w:r>
      <w:r w:rsidR="00D44CD7" w:rsidRPr="003737F1">
        <w:rPr>
          <w:rFonts w:ascii="Times New Roman" w:eastAsia="TimesNewRoman" w:hAnsi="Times New Roman"/>
          <w:kern w:val="0"/>
          <w:sz w:val="24"/>
          <w:szCs w:val="24"/>
        </w:rPr>
        <w:t xml:space="preserve">conditions: 300 s contact time, </w:t>
      </w:r>
      <w:r w:rsidR="00EA56AB" w:rsidRPr="003737F1">
        <w:rPr>
          <w:rFonts w:ascii="Times New Roman" w:eastAsia="TimesNewRoman" w:hAnsi="Times New Roman"/>
          <w:kern w:val="0"/>
          <w:sz w:val="24"/>
          <w:szCs w:val="24"/>
        </w:rPr>
        <w:t>0.5</w:t>
      </w:r>
      <w:r w:rsidR="00D44CD7" w:rsidRPr="003737F1">
        <w:rPr>
          <w:rFonts w:ascii="Times New Roman" w:eastAsia="TimesNewRoman" w:hAnsi="Times New Roman"/>
          <w:kern w:val="0"/>
          <w:sz w:val="24"/>
          <w:szCs w:val="24"/>
        </w:rPr>
        <w:t xml:space="preserve"> g/mm</w:t>
      </w:r>
      <w:r w:rsidR="00D44CD7" w:rsidRPr="003737F1">
        <w:rPr>
          <w:rFonts w:ascii="Times New Roman" w:eastAsia="TimesNewRoman" w:hAnsi="Times New Roman"/>
          <w:kern w:val="0"/>
          <w:sz w:val="24"/>
          <w:szCs w:val="24"/>
          <w:vertAlign w:val="superscript"/>
        </w:rPr>
        <w:t>2</w:t>
      </w:r>
      <w:r w:rsidR="00D44CD7" w:rsidRPr="003737F1">
        <w:rPr>
          <w:rFonts w:ascii="Times New Roman" w:eastAsia="TimesNewRoman" w:hAnsi="Times New Roman"/>
          <w:kern w:val="0"/>
          <w:sz w:val="24"/>
          <w:szCs w:val="24"/>
        </w:rPr>
        <w:t xml:space="preserve"> </w:t>
      </w:r>
      <w:r w:rsidR="00030465" w:rsidRPr="003737F1">
        <w:rPr>
          <w:rFonts w:ascii="Times New Roman" w:eastAsia="TimesNewRoman" w:hAnsi="Times New Roman"/>
          <w:kern w:val="0"/>
          <w:sz w:val="24"/>
          <w:szCs w:val="24"/>
        </w:rPr>
        <w:t xml:space="preserve">(49kPa) </w:t>
      </w:r>
      <w:r w:rsidR="00D44CD7" w:rsidRPr="003737F1">
        <w:rPr>
          <w:rFonts w:ascii="Times New Roman" w:eastAsia="TimesNewRoman" w:hAnsi="Times New Roman"/>
          <w:kern w:val="0"/>
          <w:sz w:val="24"/>
          <w:szCs w:val="24"/>
        </w:rPr>
        <w:t xml:space="preserve">applied force, and 1 mm/s tracking speed. </w:t>
      </w:r>
      <w:r w:rsidR="00930A2F" w:rsidRPr="003737F1">
        <w:rPr>
          <w:rFonts w:ascii="Times New Roman" w:eastAsia="TimesNewRoman" w:hAnsi="Times New Roman"/>
          <w:kern w:val="0"/>
          <w:sz w:val="24"/>
          <w:szCs w:val="24"/>
        </w:rPr>
        <w:t xml:space="preserve">After the </w:t>
      </w:r>
      <w:r w:rsidR="00000F2F" w:rsidRPr="003737F1">
        <w:rPr>
          <w:rFonts w:ascii="Times New Roman" w:eastAsia="TimesNewRoman" w:hAnsi="Times New Roman"/>
          <w:kern w:val="0"/>
          <w:sz w:val="24"/>
          <w:szCs w:val="24"/>
        </w:rPr>
        <w:t>adhesion strength</w:t>
      </w:r>
      <w:r w:rsidR="00930A2F" w:rsidRPr="003737F1">
        <w:rPr>
          <w:rFonts w:ascii="Times New Roman" w:eastAsia="TimesNewRoman" w:hAnsi="Times New Roman"/>
          <w:kern w:val="0"/>
          <w:sz w:val="24"/>
          <w:szCs w:val="24"/>
        </w:rPr>
        <w:t xml:space="preserve"> measurement, each sample was fixed with a 10% formalin neutral buffer solution</w:t>
      </w:r>
      <w:r w:rsidRPr="003737F1">
        <w:rPr>
          <w:rFonts w:ascii="Times New Roman" w:eastAsia="TimesNewRoman" w:hAnsi="Times New Roman"/>
          <w:kern w:val="0"/>
          <w:sz w:val="24"/>
          <w:szCs w:val="24"/>
        </w:rPr>
        <w:t xml:space="preserve">, </w:t>
      </w:r>
      <w:r w:rsidR="00930A2F" w:rsidRPr="003737F1">
        <w:rPr>
          <w:rFonts w:ascii="Times New Roman" w:eastAsia="TimesNewRoman" w:hAnsi="Times New Roman"/>
          <w:kern w:val="0"/>
          <w:sz w:val="24"/>
          <w:szCs w:val="24"/>
        </w:rPr>
        <w:t xml:space="preserve">followed by hematoxylin and eosin (HE) staining. The cross-sections of the stained samples were observed using an optical microscope (BX51, Olympus, Tokyo, Japan). </w:t>
      </w:r>
      <w:r w:rsidR="00C85170" w:rsidRPr="003737F1">
        <w:rPr>
          <w:rFonts w:ascii="Times New Roman" w:eastAsia="GulliverRM" w:hAnsi="Times New Roman"/>
          <w:kern w:val="0"/>
          <w:sz w:val="24"/>
          <w:szCs w:val="24"/>
        </w:rPr>
        <w:t>A</w:t>
      </w:r>
      <w:r w:rsidRPr="003737F1">
        <w:rPr>
          <w:rFonts w:ascii="Times New Roman" w:eastAsia="GulliverRM" w:hAnsi="Times New Roman"/>
          <w:kern w:val="0"/>
          <w:sz w:val="24"/>
          <w:szCs w:val="24"/>
        </w:rPr>
        <w:t>n a</w:t>
      </w:r>
      <w:r w:rsidR="00D44CD7" w:rsidRPr="003737F1">
        <w:rPr>
          <w:rFonts w:ascii="Times New Roman" w:eastAsia="GulliverRM" w:hAnsi="Times New Roman"/>
          <w:kern w:val="0"/>
          <w:sz w:val="24"/>
          <w:szCs w:val="24"/>
        </w:rPr>
        <w:t>ldehyde-based glue (GRF glue</w:t>
      </w:r>
      <w:r w:rsidR="007F7DBC" w:rsidRPr="003737F1">
        <w:rPr>
          <w:rFonts w:ascii="Times New Roman" w:eastAsia="GulliverRM" w:hAnsi="Times New Roman"/>
          <w:kern w:val="0"/>
          <w:sz w:val="24"/>
          <w:szCs w:val="24"/>
          <w:vertAlign w:val="superscript"/>
        </w:rPr>
        <w:t>®</w:t>
      </w:r>
      <w:r w:rsidR="00D44CD7" w:rsidRPr="003737F1">
        <w:rPr>
          <w:rFonts w:ascii="Times New Roman" w:eastAsia="GulliverRM" w:hAnsi="Times New Roman"/>
          <w:kern w:val="0"/>
          <w:sz w:val="24"/>
          <w:szCs w:val="24"/>
        </w:rPr>
        <w:t xml:space="preserve">, Senko Medical Instrument, Tokyo, Japan) was </w:t>
      </w:r>
      <w:r w:rsidR="007C097D" w:rsidRPr="003737F1">
        <w:rPr>
          <w:rFonts w:ascii="Times New Roman" w:eastAsia="GulliverRM" w:hAnsi="Times New Roman"/>
          <w:kern w:val="0"/>
          <w:sz w:val="24"/>
          <w:szCs w:val="24"/>
        </w:rPr>
        <w:t xml:space="preserve">used as </w:t>
      </w:r>
      <w:r w:rsidR="00DA4675" w:rsidRPr="003737F1">
        <w:rPr>
          <w:rFonts w:ascii="Times New Roman" w:eastAsia="GulliverRM" w:hAnsi="Times New Roman"/>
          <w:kern w:val="0"/>
          <w:sz w:val="24"/>
          <w:szCs w:val="24"/>
        </w:rPr>
        <w:t>a</w:t>
      </w:r>
      <w:r w:rsidR="007C097D" w:rsidRPr="003737F1">
        <w:rPr>
          <w:rFonts w:ascii="Times New Roman" w:eastAsia="GulliverRM" w:hAnsi="Times New Roman"/>
          <w:kern w:val="0"/>
          <w:sz w:val="24"/>
          <w:szCs w:val="24"/>
        </w:rPr>
        <w:t xml:space="preserve"> </w:t>
      </w:r>
      <w:r w:rsidR="00E37068" w:rsidRPr="003737F1">
        <w:rPr>
          <w:rFonts w:ascii="Times New Roman" w:eastAsia="GulliverRM" w:hAnsi="Times New Roman"/>
          <w:kern w:val="0"/>
          <w:sz w:val="24"/>
          <w:szCs w:val="24"/>
        </w:rPr>
        <w:t>commercial</w:t>
      </w:r>
      <w:r w:rsidR="00541D53" w:rsidRPr="003737F1">
        <w:rPr>
          <w:rFonts w:ascii="Times New Roman" w:eastAsia="GulliverRM" w:hAnsi="Times New Roman"/>
          <w:kern w:val="0"/>
          <w:sz w:val="24"/>
          <w:szCs w:val="24"/>
        </w:rPr>
        <w:t xml:space="preserve"> adhesive</w:t>
      </w:r>
      <w:r w:rsidR="00D44CD7" w:rsidRPr="003737F1">
        <w:rPr>
          <w:rFonts w:ascii="Times New Roman" w:eastAsia="GulliverRM" w:hAnsi="Times New Roman"/>
          <w:kern w:val="0"/>
          <w:sz w:val="24"/>
          <w:szCs w:val="24"/>
        </w:rPr>
        <w:t>.</w:t>
      </w:r>
    </w:p>
    <w:p w14:paraId="578A41E3" w14:textId="09884907" w:rsidR="00871FC9" w:rsidRPr="003737F1" w:rsidRDefault="00871FC9" w:rsidP="005263C8">
      <w:pPr>
        <w:autoSpaceDE w:val="0"/>
        <w:autoSpaceDN w:val="0"/>
        <w:adjustRightInd w:val="0"/>
        <w:spacing w:line="480" w:lineRule="auto"/>
        <w:rPr>
          <w:rFonts w:ascii="Times New Roman" w:eastAsia="TimesNewRoman" w:hAnsi="Times New Roman"/>
          <w:kern w:val="0"/>
          <w:sz w:val="24"/>
          <w:szCs w:val="24"/>
        </w:rPr>
      </w:pPr>
    </w:p>
    <w:p w14:paraId="0D74FFD5" w14:textId="63FD3310" w:rsidR="00872550" w:rsidRPr="003737F1" w:rsidRDefault="00EB7148" w:rsidP="005263C8">
      <w:pPr>
        <w:spacing w:line="480" w:lineRule="auto"/>
        <w:rPr>
          <w:rFonts w:ascii="Times New Roman" w:hAnsi="Times New Roman"/>
          <w:sz w:val="24"/>
          <w:szCs w:val="24"/>
        </w:rPr>
      </w:pPr>
      <w:r w:rsidRPr="003737F1">
        <w:rPr>
          <w:rFonts w:ascii="Times New Roman" w:hAnsi="Times New Roman"/>
          <w:sz w:val="24"/>
          <w:szCs w:val="24"/>
        </w:rPr>
        <w:t xml:space="preserve">2.4 Mechanical strength of </w:t>
      </w:r>
      <w:r w:rsidR="00464479" w:rsidRPr="003737F1">
        <w:rPr>
          <w:rFonts w:ascii="Times New Roman" w:hAnsi="Times New Roman"/>
          <w:sz w:val="24"/>
          <w:szCs w:val="24"/>
        </w:rPr>
        <w:t>hm-</w:t>
      </w:r>
      <w:r w:rsidRPr="003737F1">
        <w:rPr>
          <w:rFonts w:ascii="Times New Roman" w:hAnsi="Times New Roman"/>
          <w:sz w:val="24"/>
          <w:szCs w:val="24"/>
        </w:rPr>
        <w:t>ApGltn</w:t>
      </w:r>
      <w:r w:rsidR="00201EC8" w:rsidRPr="003737F1">
        <w:rPr>
          <w:rFonts w:ascii="Times New Roman" w:hAnsi="Times New Roman"/>
          <w:sz w:val="24"/>
          <w:szCs w:val="24"/>
        </w:rPr>
        <w:t xml:space="preserve"> </w:t>
      </w:r>
      <w:r w:rsidR="00AF3C0B" w:rsidRPr="003737F1">
        <w:rPr>
          <w:rFonts w:ascii="Times New Roman" w:hAnsi="Times New Roman"/>
          <w:sz w:val="24"/>
          <w:szCs w:val="24"/>
        </w:rPr>
        <w:t>adhesive hydrogel</w:t>
      </w:r>
      <w:r w:rsidR="00201EC8" w:rsidRPr="003737F1">
        <w:rPr>
          <w:rFonts w:ascii="Times New Roman" w:hAnsi="Times New Roman"/>
          <w:sz w:val="24"/>
          <w:szCs w:val="24"/>
        </w:rPr>
        <w:t>s</w:t>
      </w:r>
    </w:p>
    <w:p w14:paraId="5C87497F" w14:textId="6D63302C" w:rsidR="00872550" w:rsidRPr="003737F1" w:rsidRDefault="00EB7148" w:rsidP="005263C8">
      <w:pPr>
        <w:spacing w:line="480" w:lineRule="auto"/>
        <w:ind w:firstLine="840"/>
        <w:rPr>
          <w:rFonts w:ascii="Times New Roman" w:hAnsi="Times New Roman"/>
          <w:sz w:val="24"/>
          <w:szCs w:val="24"/>
        </w:rPr>
      </w:pPr>
      <w:r w:rsidRPr="003737F1">
        <w:rPr>
          <w:rFonts w:ascii="Times New Roman" w:hAnsi="Times New Roman"/>
          <w:sz w:val="24"/>
          <w:szCs w:val="24"/>
        </w:rPr>
        <w:t xml:space="preserve">The mechanical strength of the cured </w:t>
      </w:r>
      <w:r w:rsidR="008D0B99" w:rsidRPr="003737F1">
        <w:rPr>
          <w:rFonts w:ascii="Times New Roman" w:hAnsi="Times New Roman"/>
          <w:sz w:val="24"/>
          <w:szCs w:val="24"/>
        </w:rPr>
        <w:t>hm-ApGltn adhesive</w:t>
      </w:r>
      <w:r w:rsidRPr="003737F1">
        <w:rPr>
          <w:rFonts w:ascii="Times New Roman" w:hAnsi="Times New Roman"/>
          <w:sz w:val="24"/>
          <w:szCs w:val="24"/>
        </w:rPr>
        <w:t xml:space="preserve"> (</w:t>
      </w:r>
      <w:r w:rsidR="0080463C" w:rsidRPr="003737F1">
        <w:rPr>
          <w:rFonts w:ascii="Times New Roman" w:hAnsi="Times New Roman"/>
          <w:sz w:val="24"/>
          <w:szCs w:val="24"/>
        </w:rPr>
        <w:t xml:space="preserve">gel) was </w:t>
      </w:r>
      <w:r w:rsidRPr="003737F1">
        <w:rPr>
          <w:rFonts w:ascii="Times New Roman" w:hAnsi="Times New Roman"/>
          <w:sz w:val="24"/>
          <w:szCs w:val="24"/>
        </w:rPr>
        <w:t xml:space="preserve">measured using </w:t>
      </w:r>
      <w:r w:rsidR="00DC5BEB" w:rsidRPr="003737F1">
        <w:rPr>
          <w:rFonts w:ascii="Times New Roman" w:eastAsia="TimesNewRoman" w:hAnsi="Times New Roman"/>
          <w:kern w:val="0"/>
          <w:sz w:val="24"/>
          <w:szCs w:val="24"/>
        </w:rPr>
        <w:t>t</w:t>
      </w:r>
      <w:r w:rsidRPr="003737F1">
        <w:rPr>
          <w:rFonts w:ascii="Times New Roman" w:eastAsia="TimesNewRoman" w:hAnsi="Times New Roman"/>
          <w:kern w:val="0"/>
          <w:sz w:val="24"/>
          <w:szCs w:val="24"/>
        </w:rPr>
        <w:t xml:space="preserve">exture </w:t>
      </w:r>
      <w:r w:rsidR="00DC5BEB" w:rsidRPr="003737F1">
        <w:rPr>
          <w:rFonts w:ascii="Times New Roman" w:eastAsia="TimesNewRoman" w:hAnsi="Times New Roman"/>
          <w:kern w:val="0"/>
          <w:sz w:val="24"/>
          <w:szCs w:val="24"/>
        </w:rPr>
        <w:t>a</w:t>
      </w:r>
      <w:r w:rsidRPr="003737F1">
        <w:rPr>
          <w:rFonts w:ascii="Times New Roman" w:eastAsia="TimesNewRoman" w:hAnsi="Times New Roman"/>
          <w:kern w:val="0"/>
          <w:sz w:val="24"/>
          <w:szCs w:val="24"/>
        </w:rPr>
        <w:t xml:space="preserve">nalyzer (TA-XT2i, Stable Micro Systems, Godalming, UK) (n = </w:t>
      </w:r>
      <w:r w:rsidR="0080463C" w:rsidRPr="003737F1">
        <w:rPr>
          <w:rFonts w:ascii="Times New Roman" w:eastAsia="TimesNewRoman" w:hAnsi="Times New Roman"/>
          <w:kern w:val="0"/>
          <w:sz w:val="24"/>
          <w:szCs w:val="24"/>
        </w:rPr>
        <w:t>5</w:t>
      </w:r>
      <w:r w:rsidRPr="003737F1">
        <w:rPr>
          <w:rFonts w:ascii="Times New Roman" w:eastAsia="TimesNewRoman" w:hAnsi="Times New Roman"/>
          <w:kern w:val="0"/>
          <w:sz w:val="24"/>
          <w:szCs w:val="24"/>
        </w:rPr>
        <w:t>).</w:t>
      </w:r>
      <w:r w:rsidR="0080463C" w:rsidRPr="003737F1">
        <w:rPr>
          <w:rFonts w:ascii="Times New Roman" w:eastAsia="TimesNewRoman" w:hAnsi="Times New Roman"/>
          <w:kern w:val="0"/>
          <w:sz w:val="24"/>
          <w:szCs w:val="24"/>
        </w:rPr>
        <w:t xml:space="preserve"> </w:t>
      </w:r>
      <w:r w:rsidR="009815F0" w:rsidRPr="003737F1">
        <w:rPr>
          <w:rFonts w:ascii="Times New Roman" w:eastAsia="TimesNewRoman" w:hAnsi="Times New Roman"/>
          <w:kern w:val="0"/>
          <w:sz w:val="24"/>
          <w:szCs w:val="24"/>
        </w:rPr>
        <w:t>R</w:t>
      </w:r>
      <w:r w:rsidR="0080463C" w:rsidRPr="003737F1">
        <w:rPr>
          <w:rFonts w:ascii="Times New Roman" w:hAnsi="Times New Roman"/>
          <w:sz w:val="24"/>
          <w:szCs w:val="24"/>
        </w:rPr>
        <w:t>heological properties</w:t>
      </w:r>
      <w:r w:rsidRPr="003737F1">
        <w:rPr>
          <w:rFonts w:ascii="Times New Roman" w:hAnsi="Times New Roman"/>
          <w:sz w:val="24"/>
          <w:szCs w:val="24"/>
        </w:rPr>
        <w:t xml:space="preserve"> of the </w:t>
      </w:r>
      <w:r w:rsidR="0080463C" w:rsidRPr="003737F1">
        <w:rPr>
          <w:rFonts w:ascii="Times New Roman" w:hAnsi="Times New Roman"/>
          <w:sz w:val="24"/>
          <w:szCs w:val="24"/>
        </w:rPr>
        <w:t>hm-</w:t>
      </w:r>
      <w:r w:rsidRPr="003737F1">
        <w:rPr>
          <w:rFonts w:ascii="Times New Roman" w:hAnsi="Times New Roman"/>
          <w:sz w:val="24"/>
          <w:szCs w:val="24"/>
        </w:rPr>
        <w:t>ApGltn/4S-PEG gel were measured</w:t>
      </w:r>
      <w:r w:rsidR="00DC5BEB" w:rsidRPr="003737F1">
        <w:rPr>
          <w:rFonts w:ascii="Times New Roman" w:hAnsi="Times New Roman"/>
          <w:sz w:val="24"/>
          <w:szCs w:val="24"/>
        </w:rPr>
        <w:t xml:space="preserve"> after mixing</w:t>
      </w:r>
      <w:r w:rsidRPr="003737F1">
        <w:rPr>
          <w:rFonts w:ascii="Times New Roman" w:hAnsi="Times New Roman"/>
          <w:sz w:val="24"/>
          <w:szCs w:val="24"/>
        </w:rPr>
        <w:t xml:space="preserve"> using a rheometer (Physica MCR301, Anton Paar GmBH</w:t>
      </w:r>
      <w:r w:rsidRPr="003737F1">
        <w:rPr>
          <w:rFonts w:ascii="Times New Roman" w:hAnsi="Times New Roman"/>
          <w:sz w:val="24"/>
          <w:szCs w:val="24"/>
        </w:rPr>
        <w:t xml:space="preserve">, Graz, Austria) equipped with a parallel-plate geometry (diameter: </w:t>
      </w:r>
      <w:smartTag w:uri="urn:schemas-microsoft-com:office:smarttags" w:element="metricconverter">
        <w:smartTagPr>
          <w:attr w:name="ProductID" w:val="25 mm"/>
        </w:smartTagPr>
        <w:r w:rsidRPr="003737F1">
          <w:rPr>
            <w:rFonts w:ascii="Times New Roman" w:hAnsi="Times New Roman"/>
            <w:sz w:val="24"/>
            <w:szCs w:val="24"/>
          </w:rPr>
          <w:t>25 mm</w:t>
        </w:r>
      </w:smartTag>
      <w:r w:rsidRPr="003737F1">
        <w:rPr>
          <w:rFonts w:ascii="Times New Roman" w:hAnsi="Times New Roman"/>
          <w:sz w:val="24"/>
          <w:szCs w:val="24"/>
        </w:rPr>
        <w:t xml:space="preserve">) and a solvent trap. The hm-ApGltn </w:t>
      </w:r>
      <w:r w:rsidR="00DC5BEB" w:rsidRPr="003737F1">
        <w:rPr>
          <w:rFonts w:ascii="Times New Roman" w:hAnsi="Times New Roman"/>
          <w:sz w:val="24"/>
          <w:szCs w:val="24"/>
        </w:rPr>
        <w:t xml:space="preserve">and 4S-PEG </w:t>
      </w:r>
      <w:r w:rsidRPr="003737F1">
        <w:rPr>
          <w:rFonts w:ascii="Times New Roman" w:hAnsi="Times New Roman"/>
          <w:sz w:val="24"/>
          <w:szCs w:val="24"/>
        </w:rPr>
        <w:t xml:space="preserve">concentration was fixed at 40 w/v% and 11 mM, respectively. Testing was performed under unconstrained compression at room temperature. The strain was then </w:t>
      </w:r>
      <w:r w:rsidR="00DC5BEB" w:rsidRPr="003737F1">
        <w:rPr>
          <w:rFonts w:ascii="Times New Roman" w:hAnsi="Times New Roman"/>
          <w:sz w:val="24"/>
          <w:szCs w:val="24"/>
        </w:rPr>
        <w:t>set</w:t>
      </w:r>
      <w:r w:rsidRPr="003737F1">
        <w:rPr>
          <w:rFonts w:ascii="Times New Roman" w:hAnsi="Times New Roman"/>
          <w:sz w:val="24"/>
          <w:szCs w:val="24"/>
        </w:rPr>
        <w:t xml:space="preserve"> within the upper end of the linear range for </w:t>
      </w:r>
      <w:r w:rsidR="0080463C" w:rsidRPr="003737F1">
        <w:rPr>
          <w:rFonts w:ascii="Times New Roman" w:hAnsi="Times New Roman"/>
          <w:sz w:val="24"/>
          <w:szCs w:val="24"/>
        </w:rPr>
        <w:t>each gel.</w:t>
      </w:r>
    </w:p>
    <w:p w14:paraId="4C665919" w14:textId="77777777" w:rsidR="00872550" w:rsidRPr="003737F1" w:rsidRDefault="00872550" w:rsidP="005263C8">
      <w:pPr>
        <w:autoSpaceDE w:val="0"/>
        <w:autoSpaceDN w:val="0"/>
        <w:adjustRightInd w:val="0"/>
        <w:spacing w:line="480" w:lineRule="auto"/>
        <w:rPr>
          <w:rFonts w:ascii="Times New Roman" w:eastAsia="TimesNewRoman" w:hAnsi="Times New Roman"/>
          <w:kern w:val="0"/>
          <w:sz w:val="24"/>
          <w:szCs w:val="24"/>
        </w:rPr>
      </w:pPr>
    </w:p>
    <w:p w14:paraId="01F3915E" w14:textId="34DF8DFC" w:rsidR="004644BA" w:rsidRPr="003737F1" w:rsidRDefault="00EB7148" w:rsidP="005263C8">
      <w:pPr>
        <w:autoSpaceDE w:val="0"/>
        <w:autoSpaceDN w:val="0"/>
        <w:adjustRightInd w:val="0"/>
        <w:spacing w:line="480" w:lineRule="auto"/>
        <w:rPr>
          <w:rFonts w:ascii="Times New Roman" w:hAnsi="Times New Roman"/>
          <w:kern w:val="0"/>
          <w:sz w:val="24"/>
          <w:szCs w:val="24"/>
        </w:rPr>
      </w:pPr>
      <w:r w:rsidRPr="003737F1">
        <w:rPr>
          <w:rFonts w:ascii="Times New Roman" w:eastAsia="TimesNewRoman" w:hAnsi="Times New Roman"/>
          <w:kern w:val="0"/>
          <w:sz w:val="24"/>
          <w:szCs w:val="24"/>
        </w:rPr>
        <w:t>2.</w:t>
      </w:r>
      <w:r w:rsidR="00930A2F" w:rsidRPr="003737F1">
        <w:rPr>
          <w:rFonts w:ascii="Times New Roman" w:eastAsia="TimesNewRoman" w:hAnsi="Times New Roman"/>
          <w:kern w:val="0"/>
          <w:sz w:val="24"/>
          <w:szCs w:val="24"/>
        </w:rPr>
        <w:t>5</w:t>
      </w:r>
      <w:r w:rsidRPr="003737F1">
        <w:rPr>
          <w:rFonts w:ascii="Times New Roman" w:eastAsia="TimesNewRoman" w:hAnsi="Times New Roman"/>
          <w:kern w:val="0"/>
          <w:sz w:val="24"/>
          <w:szCs w:val="24"/>
        </w:rPr>
        <w:t xml:space="preserve"> </w:t>
      </w:r>
      <w:r w:rsidRPr="003737F1">
        <w:rPr>
          <w:rFonts w:ascii="Times New Roman" w:hAnsi="Times New Roman"/>
          <w:sz w:val="24"/>
          <w:szCs w:val="24"/>
        </w:rPr>
        <w:t>Subcutaneous implantation of hm-ApGltn adhesive</w:t>
      </w:r>
      <w:r w:rsidR="00201EC8" w:rsidRPr="003737F1">
        <w:rPr>
          <w:rFonts w:ascii="Times New Roman" w:hAnsi="Times New Roman"/>
          <w:sz w:val="24"/>
          <w:szCs w:val="24"/>
        </w:rPr>
        <w:t>s</w:t>
      </w:r>
    </w:p>
    <w:p w14:paraId="2AFE7D4D" w14:textId="147AC871" w:rsidR="004644BA" w:rsidRPr="003737F1" w:rsidRDefault="00B24E1B" w:rsidP="005263C8">
      <w:pPr>
        <w:spacing w:line="480" w:lineRule="auto"/>
        <w:ind w:firstLine="840"/>
        <w:rPr>
          <w:rFonts w:ascii="Times New Roman" w:hAnsi="Times New Roman"/>
          <w:sz w:val="24"/>
          <w:szCs w:val="24"/>
        </w:rPr>
      </w:pPr>
      <w:r w:rsidRPr="003737F1">
        <w:rPr>
          <w:rFonts w:ascii="Times New Roman" w:hAnsi="Times New Roman"/>
          <w:sz w:val="24"/>
          <w:szCs w:val="24"/>
        </w:rPr>
        <w:t>All animal experiments were performed with approval from the Animal Care and Use Committee of the National Institute for Materials Science. The tissue reaction</w:t>
      </w:r>
      <w:r w:rsidR="00D8115B" w:rsidRPr="003737F1">
        <w:rPr>
          <w:rFonts w:ascii="Times New Roman" w:hAnsi="Times New Roman"/>
          <w:sz w:val="24"/>
          <w:szCs w:val="24"/>
        </w:rPr>
        <w:t xml:space="preserve">s </w:t>
      </w:r>
      <w:r w:rsidRPr="003737F1">
        <w:rPr>
          <w:rFonts w:ascii="Times New Roman" w:hAnsi="Times New Roman"/>
          <w:sz w:val="24"/>
          <w:szCs w:val="24"/>
        </w:rPr>
        <w:t xml:space="preserve">and biodegradation behavior </w:t>
      </w:r>
      <w:r w:rsidR="00D8115B" w:rsidRPr="003737F1">
        <w:rPr>
          <w:rFonts w:ascii="Times New Roman" w:hAnsi="Times New Roman"/>
          <w:sz w:val="24"/>
          <w:szCs w:val="24"/>
        </w:rPr>
        <w:t xml:space="preserve">of the hm-ApGltn adhesives </w:t>
      </w:r>
      <w:r w:rsidRPr="003737F1">
        <w:rPr>
          <w:rFonts w:ascii="Times New Roman" w:hAnsi="Times New Roman"/>
          <w:sz w:val="24"/>
          <w:szCs w:val="24"/>
        </w:rPr>
        <w:t xml:space="preserve">were evaluated by </w:t>
      </w:r>
      <w:r w:rsidR="00D8115B" w:rsidRPr="003737F1">
        <w:rPr>
          <w:rFonts w:ascii="Times New Roman" w:hAnsi="Times New Roman"/>
          <w:sz w:val="24"/>
          <w:szCs w:val="24"/>
        </w:rPr>
        <w:t xml:space="preserve">subcutaneous </w:t>
      </w:r>
      <w:r w:rsidR="00D94A77" w:rsidRPr="003737F1">
        <w:rPr>
          <w:rFonts w:ascii="Times New Roman" w:hAnsi="Times New Roman"/>
          <w:sz w:val="24"/>
          <w:szCs w:val="24"/>
        </w:rPr>
        <w:t>injecti</w:t>
      </w:r>
      <w:r w:rsidR="00D8115B" w:rsidRPr="003737F1">
        <w:rPr>
          <w:rFonts w:ascii="Times New Roman" w:hAnsi="Times New Roman"/>
          <w:sz w:val="24"/>
          <w:szCs w:val="24"/>
        </w:rPr>
        <w:t>on</w:t>
      </w:r>
      <w:r w:rsidR="00D94A77" w:rsidRPr="003737F1">
        <w:rPr>
          <w:rFonts w:ascii="Times New Roman" w:hAnsi="Times New Roman"/>
          <w:sz w:val="24"/>
          <w:szCs w:val="24"/>
        </w:rPr>
        <w:t xml:space="preserve"> </w:t>
      </w:r>
      <w:r w:rsidRPr="003737F1">
        <w:rPr>
          <w:rFonts w:ascii="Times New Roman" w:hAnsi="Times New Roman"/>
          <w:sz w:val="24"/>
          <w:szCs w:val="24"/>
        </w:rPr>
        <w:t xml:space="preserve">into the </w:t>
      </w:r>
      <w:r w:rsidR="00D8115B" w:rsidRPr="003737F1">
        <w:rPr>
          <w:rFonts w:ascii="Times New Roman" w:hAnsi="Times New Roman"/>
          <w:sz w:val="24"/>
          <w:szCs w:val="24"/>
        </w:rPr>
        <w:t>backs</w:t>
      </w:r>
      <w:r w:rsidRPr="003737F1">
        <w:rPr>
          <w:rFonts w:ascii="Times New Roman" w:hAnsi="Times New Roman"/>
          <w:sz w:val="24"/>
          <w:szCs w:val="24"/>
        </w:rPr>
        <w:t xml:space="preserve"> of </w:t>
      </w:r>
      <w:r w:rsidR="008C666E" w:rsidRPr="003737F1">
        <w:rPr>
          <w:rFonts w:ascii="Times New Roman" w:hAnsi="Times New Roman"/>
          <w:sz w:val="24"/>
          <w:szCs w:val="24"/>
        </w:rPr>
        <w:t>8-week-old ICR</w:t>
      </w:r>
      <w:r w:rsidR="00D8115B" w:rsidRPr="003737F1">
        <w:rPr>
          <w:rFonts w:ascii="Times New Roman" w:hAnsi="Times New Roman"/>
          <w:sz w:val="24"/>
          <w:szCs w:val="24"/>
        </w:rPr>
        <w:t xml:space="preserve"> </w:t>
      </w:r>
      <w:r w:rsidRPr="003737F1">
        <w:rPr>
          <w:rFonts w:ascii="Times New Roman" w:hAnsi="Times New Roman"/>
          <w:sz w:val="24"/>
          <w:szCs w:val="24"/>
        </w:rPr>
        <w:t>mice</w:t>
      </w:r>
      <w:r w:rsidR="008C666E" w:rsidRPr="003737F1">
        <w:rPr>
          <w:rFonts w:ascii="Times New Roman" w:hAnsi="Times New Roman"/>
          <w:sz w:val="24"/>
          <w:szCs w:val="24"/>
        </w:rPr>
        <w:t xml:space="preserve"> (Charles River</w:t>
      </w:r>
      <w:r w:rsidR="003140BA" w:rsidRPr="003737F1">
        <w:rPr>
          <w:rFonts w:ascii="Times New Roman" w:hAnsi="Times New Roman"/>
          <w:sz w:val="24"/>
          <w:szCs w:val="24"/>
        </w:rPr>
        <w:t xml:space="preserve"> Laboratories, Yokohama,</w:t>
      </w:r>
      <w:r w:rsidR="008C666E" w:rsidRPr="003737F1">
        <w:rPr>
          <w:rFonts w:ascii="Times New Roman" w:hAnsi="Times New Roman"/>
          <w:sz w:val="24"/>
          <w:szCs w:val="24"/>
        </w:rPr>
        <w:t xml:space="preserve"> Japan)</w:t>
      </w:r>
      <w:r w:rsidRPr="003737F1">
        <w:rPr>
          <w:rFonts w:ascii="Times New Roman" w:hAnsi="Times New Roman"/>
          <w:sz w:val="24"/>
          <w:szCs w:val="24"/>
        </w:rPr>
        <w:t xml:space="preserve">. </w:t>
      </w:r>
      <w:r w:rsidR="00F52FE8" w:rsidRPr="003737F1">
        <w:rPr>
          <w:rFonts w:ascii="Times New Roman" w:hAnsi="Times New Roman"/>
          <w:sz w:val="24"/>
          <w:szCs w:val="24"/>
        </w:rPr>
        <w:t xml:space="preserve">Initially, hm-ApGltn (40 wt%, 0.1 M PBS (pH 8)) and 4S-PEG solutions (11 mM, 0.1 M PBS (pH 8)) were mixed at 1/1(v/v) to prepare </w:t>
      </w:r>
      <w:r w:rsidRPr="003737F1">
        <w:rPr>
          <w:rFonts w:ascii="Times New Roman" w:hAnsi="Times New Roman"/>
          <w:sz w:val="24"/>
          <w:szCs w:val="24"/>
        </w:rPr>
        <w:t>the adhesive,</w:t>
      </w:r>
      <w:r w:rsidR="00D8115B" w:rsidRPr="003737F1">
        <w:rPr>
          <w:rFonts w:ascii="Times New Roman" w:hAnsi="Times New Roman"/>
          <w:sz w:val="24"/>
          <w:szCs w:val="24"/>
        </w:rPr>
        <w:t xml:space="preserve"> of which</w:t>
      </w:r>
      <w:r w:rsidRPr="003737F1">
        <w:rPr>
          <w:rFonts w:ascii="Times New Roman" w:hAnsi="Times New Roman"/>
          <w:sz w:val="24"/>
          <w:szCs w:val="24"/>
        </w:rPr>
        <w:t xml:space="preserve"> </w:t>
      </w:r>
      <w:r w:rsidR="009A3180" w:rsidRPr="003737F1">
        <w:rPr>
          <w:rFonts w:ascii="Times New Roman" w:hAnsi="Times New Roman"/>
          <w:sz w:val="24"/>
          <w:szCs w:val="24"/>
        </w:rPr>
        <w:t>50 µL was injected using 18</w:t>
      </w:r>
      <w:r w:rsidR="003140BA" w:rsidRPr="003737F1">
        <w:rPr>
          <w:rFonts w:ascii="Times New Roman" w:hAnsi="Times New Roman"/>
          <w:sz w:val="24"/>
          <w:szCs w:val="24"/>
        </w:rPr>
        <w:t xml:space="preserve"> </w:t>
      </w:r>
      <w:r w:rsidR="009A3180" w:rsidRPr="003737F1">
        <w:rPr>
          <w:rFonts w:ascii="Times New Roman" w:hAnsi="Times New Roman"/>
          <w:sz w:val="24"/>
          <w:szCs w:val="24"/>
        </w:rPr>
        <w:t xml:space="preserve">G needle. </w:t>
      </w:r>
      <w:r w:rsidRPr="003737F1">
        <w:rPr>
          <w:rFonts w:ascii="Times New Roman" w:hAnsi="Times New Roman"/>
          <w:sz w:val="24"/>
          <w:szCs w:val="24"/>
        </w:rPr>
        <w:t xml:space="preserve">After </w:t>
      </w:r>
      <w:r w:rsidR="00BD4945" w:rsidRPr="003737F1">
        <w:rPr>
          <w:rFonts w:ascii="Times New Roman" w:hAnsi="Times New Roman"/>
          <w:sz w:val="24"/>
          <w:szCs w:val="24"/>
        </w:rPr>
        <w:t>various periods</w:t>
      </w:r>
      <w:r w:rsidRPr="003737F1">
        <w:rPr>
          <w:rFonts w:ascii="Times New Roman" w:hAnsi="Times New Roman"/>
          <w:sz w:val="24"/>
          <w:szCs w:val="24"/>
        </w:rPr>
        <w:t xml:space="preserve">, </w:t>
      </w:r>
      <w:r w:rsidR="008F6815" w:rsidRPr="003737F1">
        <w:rPr>
          <w:rFonts w:ascii="Times New Roman" w:hAnsi="Times New Roman"/>
          <w:sz w:val="24"/>
          <w:szCs w:val="24"/>
        </w:rPr>
        <w:t>the tissue at</w:t>
      </w:r>
      <w:r w:rsidRPr="003737F1">
        <w:rPr>
          <w:rFonts w:ascii="Times New Roman" w:hAnsi="Times New Roman"/>
          <w:sz w:val="24"/>
          <w:szCs w:val="24"/>
        </w:rPr>
        <w:t xml:space="preserve"> </w:t>
      </w:r>
      <w:r w:rsidR="008F6815" w:rsidRPr="003737F1">
        <w:rPr>
          <w:rFonts w:ascii="Times New Roman" w:hAnsi="Times New Roman"/>
          <w:sz w:val="24"/>
          <w:szCs w:val="24"/>
        </w:rPr>
        <w:t xml:space="preserve">the injection site </w:t>
      </w:r>
      <w:r w:rsidRPr="003737F1">
        <w:rPr>
          <w:rFonts w:ascii="Times New Roman" w:hAnsi="Times New Roman"/>
          <w:sz w:val="24"/>
          <w:szCs w:val="24"/>
        </w:rPr>
        <w:t xml:space="preserve">was </w:t>
      </w:r>
      <w:r w:rsidR="008F6815" w:rsidRPr="003737F1">
        <w:rPr>
          <w:rFonts w:ascii="Times New Roman" w:hAnsi="Times New Roman"/>
          <w:sz w:val="24"/>
          <w:szCs w:val="24"/>
        </w:rPr>
        <w:t>collected</w:t>
      </w:r>
      <w:r w:rsidR="00E51974" w:rsidRPr="003737F1">
        <w:rPr>
          <w:rFonts w:ascii="Times New Roman" w:hAnsi="Times New Roman"/>
          <w:sz w:val="24"/>
          <w:szCs w:val="24"/>
        </w:rPr>
        <w:t xml:space="preserve"> </w:t>
      </w:r>
      <w:r w:rsidRPr="003737F1">
        <w:rPr>
          <w:rFonts w:ascii="Times New Roman" w:hAnsi="Times New Roman"/>
          <w:sz w:val="24"/>
          <w:szCs w:val="24"/>
        </w:rPr>
        <w:t xml:space="preserve">and fixed in 10% formalin neutral buffer solution. </w:t>
      </w:r>
      <w:r w:rsidR="00BC1091" w:rsidRPr="003737F1">
        <w:rPr>
          <w:rFonts w:ascii="Times New Roman" w:hAnsi="Times New Roman"/>
          <w:sz w:val="24"/>
          <w:szCs w:val="24"/>
        </w:rPr>
        <w:t xml:space="preserve">We then stained the </w:t>
      </w:r>
      <w:r w:rsidR="00E51974" w:rsidRPr="003737F1">
        <w:rPr>
          <w:rFonts w:ascii="Times New Roman" w:hAnsi="Times New Roman"/>
          <w:sz w:val="24"/>
          <w:szCs w:val="24"/>
        </w:rPr>
        <w:t xml:space="preserve">samples </w:t>
      </w:r>
      <w:r w:rsidRPr="003737F1">
        <w:rPr>
          <w:rFonts w:ascii="Times New Roman" w:hAnsi="Times New Roman"/>
          <w:sz w:val="24"/>
          <w:szCs w:val="24"/>
        </w:rPr>
        <w:t xml:space="preserve">with HE and </w:t>
      </w:r>
      <w:r w:rsidR="00BC1091" w:rsidRPr="003737F1">
        <w:rPr>
          <w:rFonts w:ascii="Times New Roman" w:hAnsi="Times New Roman"/>
          <w:sz w:val="24"/>
          <w:szCs w:val="24"/>
        </w:rPr>
        <w:t>conducted a histological evaluation</w:t>
      </w:r>
      <w:r w:rsidRPr="003737F1">
        <w:rPr>
          <w:rFonts w:ascii="Times New Roman" w:hAnsi="Times New Roman"/>
          <w:sz w:val="24"/>
          <w:szCs w:val="24"/>
        </w:rPr>
        <w:t xml:space="preserve"> </w:t>
      </w:r>
      <w:r w:rsidR="00BC1091" w:rsidRPr="003737F1">
        <w:rPr>
          <w:rFonts w:ascii="Times New Roman" w:hAnsi="Times New Roman"/>
          <w:sz w:val="24"/>
          <w:szCs w:val="24"/>
        </w:rPr>
        <w:t xml:space="preserve">by </w:t>
      </w:r>
      <w:r w:rsidRPr="003737F1">
        <w:rPr>
          <w:rFonts w:ascii="Times New Roman" w:hAnsi="Times New Roman"/>
          <w:sz w:val="24"/>
          <w:szCs w:val="24"/>
        </w:rPr>
        <w:t>optical microscop</w:t>
      </w:r>
      <w:r w:rsidR="00BC1091" w:rsidRPr="003737F1">
        <w:rPr>
          <w:rFonts w:ascii="Times New Roman" w:hAnsi="Times New Roman"/>
          <w:sz w:val="24"/>
          <w:szCs w:val="24"/>
        </w:rPr>
        <w:t>y</w:t>
      </w:r>
      <w:r w:rsidRPr="003737F1">
        <w:rPr>
          <w:rFonts w:ascii="Times New Roman" w:hAnsi="Times New Roman"/>
          <w:sz w:val="24"/>
          <w:szCs w:val="24"/>
        </w:rPr>
        <w:t xml:space="preserve"> (BX51, Olympus).</w:t>
      </w:r>
    </w:p>
    <w:p w14:paraId="75AB5D92" w14:textId="77777777" w:rsidR="004644BA" w:rsidRPr="003737F1" w:rsidRDefault="004644BA" w:rsidP="005263C8">
      <w:pPr>
        <w:spacing w:line="480" w:lineRule="auto"/>
        <w:rPr>
          <w:rFonts w:ascii="Times New Roman" w:hAnsi="Times New Roman"/>
          <w:sz w:val="24"/>
          <w:szCs w:val="24"/>
        </w:rPr>
      </w:pPr>
    </w:p>
    <w:p w14:paraId="4016EA1C" w14:textId="3A57B248" w:rsidR="00B577CD" w:rsidRPr="003737F1" w:rsidRDefault="00EB7148" w:rsidP="005263C8">
      <w:pPr>
        <w:spacing w:line="480" w:lineRule="auto"/>
        <w:rPr>
          <w:rFonts w:ascii="Times New Roman" w:hAnsi="Times New Roman"/>
          <w:sz w:val="24"/>
          <w:szCs w:val="24"/>
        </w:rPr>
      </w:pPr>
      <w:r w:rsidRPr="003737F1">
        <w:rPr>
          <w:rFonts w:ascii="Times New Roman" w:hAnsi="Times New Roman"/>
          <w:sz w:val="24"/>
          <w:szCs w:val="24"/>
        </w:rPr>
        <w:t>2.</w:t>
      </w:r>
      <w:r w:rsidR="00372B0B" w:rsidRPr="003737F1">
        <w:rPr>
          <w:rFonts w:ascii="Times New Roman" w:hAnsi="Times New Roman"/>
          <w:sz w:val="24"/>
          <w:szCs w:val="24"/>
        </w:rPr>
        <w:t xml:space="preserve">6 </w:t>
      </w:r>
      <w:r w:rsidRPr="003737F1">
        <w:rPr>
          <w:rFonts w:ascii="Times New Roman" w:hAnsi="Times New Roman"/>
          <w:sz w:val="24"/>
          <w:szCs w:val="24"/>
        </w:rPr>
        <w:t>Statistical analysis</w:t>
      </w:r>
    </w:p>
    <w:p w14:paraId="6E20F113" w14:textId="1EF042E8" w:rsidR="00051B8D" w:rsidRPr="003737F1" w:rsidRDefault="00DE1816" w:rsidP="005263C8">
      <w:pPr>
        <w:widowControl/>
        <w:spacing w:line="480" w:lineRule="auto"/>
        <w:jc w:val="left"/>
        <w:rPr>
          <w:rFonts w:ascii="Times New Roman" w:hAnsi="Times New Roman"/>
          <w:b/>
          <w:sz w:val="24"/>
          <w:szCs w:val="24"/>
        </w:rPr>
      </w:pPr>
      <w:r w:rsidRPr="003737F1">
        <w:rPr>
          <w:rFonts w:ascii="Times New Roman" w:hAnsi="Times New Roman"/>
          <w:sz w:val="24"/>
          <w:szCs w:val="24"/>
        </w:rPr>
        <w:t xml:space="preserve"> All data are </w:t>
      </w:r>
      <w:r w:rsidRPr="003737F1">
        <w:rPr>
          <w:rFonts w:ascii="Times New Roman" w:hAnsi="Times New Roman" w:hint="eastAsia"/>
          <w:sz w:val="24"/>
          <w:szCs w:val="24"/>
        </w:rPr>
        <w:t>s</w:t>
      </w:r>
      <w:r w:rsidRPr="003737F1">
        <w:rPr>
          <w:rFonts w:ascii="Times New Roman" w:hAnsi="Times New Roman"/>
          <w:sz w:val="24"/>
          <w:szCs w:val="24"/>
        </w:rPr>
        <w:t xml:space="preserve">hown as mean ± standard deviation calculated from 3 independent experiments. Statistical analysis was performed using </w:t>
      </w:r>
      <w:bookmarkStart w:id="0" w:name="_Hlk146283474"/>
      <w:r w:rsidRPr="003737F1">
        <w:rPr>
          <w:rFonts w:ascii="Times New Roman" w:hAnsi="Times New Roman"/>
          <w:sz w:val="24"/>
          <w:szCs w:val="24"/>
        </w:rPr>
        <w:t>GraphPad Prism v.8.0</w:t>
      </w:r>
      <w:bookmarkEnd w:id="0"/>
      <w:r w:rsidRPr="003737F1">
        <w:rPr>
          <w:rFonts w:ascii="Times New Roman" w:hAnsi="Times New Roman"/>
          <w:sz w:val="24"/>
          <w:szCs w:val="24"/>
        </w:rPr>
        <w:t xml:space="preserve"> (GraphPad Software, La Jolla, CA, USA). Statistical significance tested b</w:t>
      </w:r>
      <w:bookmarkStart w:id="1" w:name="_Hlk146283448"/>
      <w:r w:rsidRPr="003737F1">
        <w:rPr>
          <w:rFonts w:ascii="Times New Roman" w:hAnsi="Times New Roman"/>
          <w:sz w:val="24"/>
          <w:szCs w:val="24"/>
        </w:rPr>
        <w:t>y Tukey’s multiple comparison test</w:t>
      </w:r>
      <w:bookmarkEnd w:id="1"/>
      <w:r w:rsidRPr="003737F1">
        <w:rPr>
          <w:rFonts w:ascii="Times New Roman" w:hAnsi="Times New Roman"/>
          <w:sz w:val="24"/>
          <w:szCs w:val="24"/>
        </w:rPr>
        <w:t xml:space="preserve"> (n = 3):</w:t>
      </w:r>
      <w:r w:rsidRPr="003737F1">
        <w:t xml:space="preserve"> </w:t>
      </w:r>
      <w:r w:rsidRPr="003737F1">
        <w:rPr>
          <w:rFonts w:ascii="Times New Roman" w:hAnsi="Times New Roman"/>
          <w:sz w:val="24"/>
          <w:szCs w:val="24"/>
        </w:rPr>
        <w:t>*p &lt; 0.05, **p &lt; 0.01, ***p &lt; 0.001</w:t>
      </w:r>
      <w:r w:rsidR="00EE1A0C" w:rsidRPr="003737F1">
        <w:rPr>
          <w:rFonts w:ascii="Times New Roman" w:hAnsi="Times New Roman"/>
          <w:sz w:val="24"/>
          <w:szCs w:val="24"/>
        </w:rPr>
        <w:t>, ****p</w:t>
      </w:r>
      <w:r w:rsidR="00AD6123" w:rsidRPr="003737F1">
        <w:rPr>
          <w:rFonts w:ascii="Times New Roman" w:hAnsi="Times New Roman"/>
          <w:sz w:val="24"/>
          <w:szCs w:val="24"/>
        </w:rPr>
        <w:t>&lt;</w:t>
      </w:r>
      <w:r w:rsidR="00EE1A0C" w:rsidRPr="003737F1">
        <w:rPr>
          <w:rFonts w:ascii="Times New Roman" w:hAnsi="Times New Roman"/>
          <w:sz w:val="24"/>
          <w:szCs w:val="24"/>
        </w:rPr>
        <w:t>0.0001</w:t>
      </w:r>
      <w:r w:rsidRPr="003737F1">
        <w:rPr>
          <w:rFonts w:ascii="Times New Roman" w:hAnsi="Times New Roman"/>
          <w:sz w:val="24"/>
          <w:szCs w:val="24"/>
        </w:rPr>
        <w:t>.</w:t>
      </w:r>
    </w:p>
    <w:p w14:paraId="52196476" w14:textId="5D5AC4D3" w:rsidR="00D90BD4" w:rsidRPr="003737F1" w:rsidRDefault="00EB7148" w:rsidP="005263C8">
      <w:pPr>
        <w:widowControl/>
        <w:spacing w:line="480" w:lineRule="auto"/>
        <w:jc w:val="left"/>
        <w:rPr>
          <w:rFonts w:ascii="Times New Roman" w:hAnsi="Times New Roman"/>
          <w:b/>
          <w:sz w:val="24"/>
          <w:szCs w:val="24"/>
        </w:rPr>
      </w:pPr>
      <w:r w:rsidRPr="003737F1">
        <w:rPr>
          <w:rFonts w:ascii="Times New Roman" w:hAnsi="Times New Roman"/>
          <w:b/>
          <w:sz w:val="24"/>
          <w:szCs w:val="24"/>
        </w:rPr>
        <w:t xml:space="preserve">Results and </w:t>
      </w:r>
      <w:r w:rsidR="00C91EF0" w:rsidRPr="003737F1">
        <w:rPr>
          <w:rFonts w:ascii="Times New Roman" w:hAnsi="Times New Roman"/>
          <w:b/>
          <w:sz w:val="24"/>
          <w:szCs w:val="24"/>
        </w:rPr>
        <w:t>D</w:t>
      </w:r>
      <w:r w:rsidRPr="003737F1">
        <w:rPr>
          <w:rFonts w:ascii="Times New Roman" w:hAnsi="Times New Roman"/>
          <w:b/>
          <w:sz w:val="24"/>
          <w:szCs w:val="24"/>
        </w:rPr>
        <w:t>iscussion</w:t>
      </w:r>
    </w:p>
    <w:p w14:paraId="0784A5C1" w14:textId="342C9BEC" w:rsidR="00D876DB" w:rsidRPr="003737F1" w:rsidRDefault="00EB7148" w:rsidP="005263C8">
      <w:pPr>
        <w:widowControl/>
        <w:spacing w:line="480" w:lineRule="auto"/>
        <w:rPr>
          <w:rFonts w:ascii="Times New Roman" w:hAnsi="Times New Roman"/>
          <w:sz w:val="24"/>
          <w:szCs w:val="24"/>
        </w:rPr>
      </w:pPr>
      <w:r w:rsidRPr="003737F1">
        <w:rPr>
          <w:rFonts w:ascii="Times New Roman" w:hAnsi="Times New Roman"/>
          <w:sz w:val="24"/>
          <w:szCs w:val="24"/>
        </w:rPr>
        <w:lastRenderedPageBreak/>
        <w:t xml:space="preserve">3.1 Synthesis and characterization of hm-ApGltns and hm-ApGltn/4S-PEG </w:t>
      </w:r>
      <w:r w:rsidR="00AF3C0B" w:rsidRPr="003737F1">
        <w:rPr>
          <w:rFonts w:ascii="Times New Roman" w:hAnsi="Times New Roman"/>
          <w:sz w:val="24"/>
          <w:szCs w:val="24"/>
        </w:rPr>
        <w:t>adhesive hydrogel</w:t>
      </w:r>
      <w:r w:rsidRPr="003737F1">
        <w:rPr>
          <w:rFonts w:ascii="Times New Roman" w:hAnsi="Times New Roman"/>
          <w:sz w:val="24"/>
          <w:szCs w:val="24"/>
        </w:rPr>
        <w:t>s</w:t>
      </w:r>
    </w:p>
    <w:p w14:paraId="76B72DEF" w14:textId="0243846B" w:rsidR="00492A10" w:rsidRPr="003737F1" w:rsidRDefault="00EB7148" w:rsidP="005263C8">
      <w:pPr>
        <w:widowControl/>
        <w:spacing w:line="480" w:lineRule="auto"/>
        <w:ind w:firstLine="840"/>
        <w:rPr>
          <w:rFonts w:ascii="Times New Roman" w:hAnsi="Times New Roman"/>
          <w:sz w:val="24"/>
          <w:szCs w:val="24"/>
        </w:rPr>
      </w:pPr>
      <w:r w:rsidRPr="003737F1">
        <w:rPr>
          <w:rFonts w:ascii="Times New Roman" w:hAnsi="Times New Roman"/>
          <w:sz w:val="24"/>
          <w:szCs w:val="24"/>
        </w:rPr>
        <w:t>H</w:t>
      </w:r>
      <w:r w:rsidR="00D90BD4" w:rsidRPr="003737F1">
        <w:rPr>
          <w:rFonts w:ascii="Times New Roman" w:hAnsi="Times New Roman"/>
          <w:sz w:val="24"/>
          <w:szCs w:val="24"/>
        </w:rPr>
        <w:t>m-</w:t>
      </w:r>
      <w:r w:rsidRPr="003737F1">
        <w:rPr>
          <w:rFonts w:ascii="Times New Roman" w:hAnsi="Times New Roman"/>
          <w:sz w:val="24"/>
          <w:szCs w:val="24"/>
        </w:rPr>
        <w:t>A</w:t>
      </w:r>
      <w:r w:rsidR="00D90BD4" w:rsidRPr="003737F1">
        <w:rPr>
          <w:rFonts w:ascii="Times New Roman" w:hAnsi="Times New Roman"/>
          <w:sz w:val="24"/>
          <w:szCs w:val="24"/>
        </w:rPr>
        <w:t>pGltn</w:t>
      </w:r>
      <w:r w:rsidRPr="003737F1">
        <w:rPr>
          <w:rFonts w:ascii="Times New Roman" w:hAnsi="Times New Roman"/>
          <w:sz w:val="24"/>
          <w:szCs w:val="24"/>
        </w:rPr>
        <w:t>s</w:t>
      </w:r>
      <w:r w:rsidR="00D90BD4" w:rsidRPr="003737F1">
        <w:rPr>
          <w:rFonts w:ascii="Times New Roman" w:hAnsi="Times New Roman"/>
          <w:sz w:val="24"/>
          <w:szCs w:val="24"/>
        </w:rPr>
        <w:t xml:space="preserve"> </w:t>
      </w:r>
      <w:r w:rsidRPr="003737F1">
        <w:rPr>
          <w:rFonts w:ascii="Times New Roman" w:hAnsi="Times New Roman"/>
          <w:sz w:val="24"/>
          <w:szCs w:val="24"/>
        </w:rPr>
        <w:t xml:space="preserve">with </w:t>
      </w:r>
      <w:r w:rsidR="00CF4EF3" w:rsidRPr="003737F1">
        <w:rPr>
          <w:rFonts w:ascii="Times New Roman" w:hAnsi="Times New Roman"/>
          <w:sz w:val="24"/>
          <w:szCs w:val="24"/>
        </w:rPr>
        <w:t>different</w:t>
      </w:r>
      <w:r w:rsidRPr="003737F1">
        <w:rPr>
          <w:rFonts w:ascii="Times New Roman" w:hAnsi="Times New Roman"/>
          <w:sz w:val="24"/>
          <w:szCs w:val="24"/>
        </w:rPr>
        <w:t xml:space="preserve"> alkyl </w:t>
      </w:r>
      <w:r w:rsidR="004C42A5" w:rsidRPr="003737F1">
        <w:rPr>
          <w:rFonts w:ascii="Times New Roman" w:hAnsi="Times New Roman"/>
          <w:sz w:val="24"/>
          <w:szCs w:val="24"/>
        </w:rPr>
        <w:t>(C3, C6, C12</w:t>
      </w:r>
      <w:r w:rsidRPr="003737F1">
        <w:rPr>
          <w:rFonts w:ascii="Times New Roman" w:hAnsi="Times New Roman"/>
          <w:sz w:val="24"/>
          <w:szCs w:val="24"/>
        </w:rPr>
        <w:t xml:space="preserve">, and C18) or </w:t>
      </w:r>
      <w:r w:rsidR="004C42A5" w:rsidRPr="003737F1">
        <w:rPr>
          <w:rFonts w:ascii="Times New Roman" w:hAnsi="Times New Roman"/>
          <w:sz w:val="24"/>
          <w:szCs w:val="24"/>
        </w:rPr>
        <w:t xml:space="preserve">Chol </w:t>
      </w:r>
      <w:r w:rsidR="00CF4EF3" w:rsidRPr="003737F1">
        <w:rPr>
          <w:rFonts w:ascii="Times New Roman" w:hAnsi="Times New Roman"/>
          <w:sz w:val="24"/>
          <w:szCs w:val="24"/>
        </w:rPr>
        <w:t xml:space="preserve">groups </w:t>
      </w:r>
      <w:r w:rsidRPr="003737F1">
        <w:rPr>
          <w:rFonts w:ascii="Times New Roman" w:hAnsi="Times New Roman"/>
          <w:sz w:val="24"/>
          <w:szCs w:val="24"/>
        </w:rPr>
        <w:t xml:space="preserve">and different modification ratios </w:t>
      </w:r>
      <w:r w:rsidR="00D90BD4" w:rsidRPr="003737F1">
        <w:rPr>
          <w:rFonts w:ascii="Times New Roman" w:hAnsi="Times New Roman"/>
          <w:sz w:val="24"/>
          <w:szCs w:val="24"/>
        </w:rPr>
        <w:t>w</w:t>
      </w:r>
      <w:r w:rsidRPr="003737F1">
        <w:rPr>
          <w:rFonts w:ascii="Times New Roman" w:hAnsi="Times New Roman"/>
          <w:sz w:val="24"/>
          <w:szCs w:val="24"/>
        </w:rPr>
        <w:t>ere</w:t>
      </w:r>
      <w:r w:rsidR="00D90BD4" w:rsidRPr="003737F1">
        <w:rPr>
          <w:rFonts w:ascii="Times New Roman" w:hAnsi="Times New Roman"/>
          <w:sz w:val="24"/>
          <w:szCs w:val="24"/>
        </w:rPr>
        <w:t xml:space="preserve"> </w:t>
      </w:r>
      <w:r w:rsidR="00FD5C6C" w:rsidRPr="003737F1">
        <w:rPr>
          <w:rFonts w:ascii="Times New Roman" w:hAnsi="Times New Roman"/>
          <w:sz w:val="24"/>
          <w:szCs w:val="24"/>
        </w:rPr>
        <w:t xml:space="preserve">successfully </w:t>
      </w:r>
      <w:r w:rsidR="004C42A5" w:rsidRPr="003737F1">
        <w:rPr>
          <w:rFonts w:ascii="Times New Roman" w:hAnsi="Times New Roman"/>
          <w:sz w:val="24"/>
          <w:szCs w:val="24"/>
        </w:rPr>
        <w:t>synthesize</w:t>
      </w:r>
      <w:r w:rsidRPr="003737F1">
        <w:rPr>
          <w:rFonts w:ascii="Times New Roman" w:hAnsi="Times New Roman"/>
          <w:sz w:val="24"/>
          <w:szCs w:val="24"/>
        </w:rPr>
        <w:t xml:space="preserve">d </w:t>
      </w:r>
      <w:r w:rsidR="00D90BD4" w:rsidRPr="003737F1">
        <w:rPr>
          <w:rFonts w:ascii="Times New Roman" w:hAnsi="Times New Roman"/>
          <w:sz w:val="24"/>
          <w:szCs w:val="24"/>
        </w:rPr>
        <w:t xml:space="preserve">by nucleophilic substitution of the amino group in </w:t>
      </w:r>
      <w:r w:rsidRPr="003737F1">
        <w:rPr>
          <w:rFonts w:ascii="Times New Roman" w:hAnsi="Times New Roman"/>
          <w:sz w:val="24"/>
          <w:szCs w:val="24"/>
        </w:rPr>
        <w:t>ApGltn</w:t>
      </w:r>
      <w:r w:rsidR="00D90BD4" w:rsidRPr="003737F1">
        <w:rPr>
          <w:rFonts w:ascii="Times New Roman" w:hAnsi="Times New Roman"/>
          <w:sz w:val="24"/>
          <w:szCs w:val="24"/>
        </w:rPr>
        <w:t xml:space="preserve"> with fatty acid chlorides (hydrocarbon chain: C3</w:t>
      </w:r>
      <w:r w:rsidRPr="003737F1">
        <w:rPr>
          <w:rFonts w:ascii="Times New Roman" w:hAnsi="Times New Roman"/>
          <w:sz w:val="24"/>
          <w:szCs w:val="24"/>
        </w:rPr>
        <w:t>-C</w:t>
      </w:r>
      <w:r w:rsidR="00D90BD4" w:rsidRPr="003737F1">
        <w:rPr>
          <w:rFonts w:ascii="Times New Roman" w:hAnsi="Times New Roman"/>
          <w:sz w:val="24"/>
          <w:szCs w:val="24"/>
        </w:rPr>
        <w:t xml:space="preserve">18) </w:t>
      </w:r>
      <w:r w:rsidRPr="003737F1">
        <w:rPr>
          <w:rFonts w:ascii="Times New Roman" w:hAnsi="Times New Roman"/>
          <w:sz w:val="24"/>
          <w:szCs w:val="24"/>
        </w:rPr>
        <w:t>or cholesteryl chloroformate</w:t>
      </w:r>
      <w:r w:rsidR="002139EC" w:rsidRPr="003737F1">
        <w:rPr>
          <w:rFonts w:ascii="Times New Roman" w:hAnsi="Times New Roman"/>
          <w:sz w:val="24"/>
          <w:szCs w:val="24"/>
        </w:rPr>
        <w:t xml:space="preserve"> (Fig.1a)</w:t>
      </w:r>
      <w:r w:rsidRPr="003737F1">
        <w:rPr>
          <w:rFonts w:ascii="Times New Roman" w:hAnsi="Times New Roman"/>
          <w:sz w:val="24"/>
          <w:szCs w:val="24"/>
        </w:rPr>
        <w:t>. From the FT-IR measurements, typical pea</w:t>
      </w:r>
      <w:r w:rsidR="0000285F" w:rsidRPr="003737F1">
        <w:rPr>
          <w:rFonts w:ascii="Times New Roman" w:hAnsi="Times New Roman"/>
          <w:sz w:val="24"/>
          <w:szCs w:val="24"/>
        </w:rPr>
        <w:t>ks of methyl stretch</w:t>
      </w:r>
      <w:r w:rsidRPr="003737F1">
        <w:rPr>
          <w:rFonts w:ascii="Times New Roman" w:hAnsi="Times New Roman"/>
          <w:sz w:val="24"/>
          <w:szCs w:val="24"/>
        </w:rPr>
        <w:t>ing (2</w:t>
      </w:r>
      <w:r w:rsidR="0000285F" w:rsidRPr="003737F1">
        <w:rPr>
          <w:rFonts w:ascii="Times New Roman" w:hAnsi="Times New Roman"/>
          <w:sz w:val="24"/>
          <w:szCs w:val="24"/>
        </w:rPr>
        <w:t>,879 cm</w:t>
      </w:r>
      <w:r w:rsidR="0000285F" w:rsidRPr="003737F1">
        <w:rPr>
          <w:rFonts w:ascii="Times New Roman" w:hAnsi="Times New Roman"/>
          <w:sz w:val="24"/>
          <w:szCs w:val="24"/>
          <w:vertAlign w:val="superscript"/>
        </w:rPr>
        <w:t>-1</w:t>
      </w:r>
      <w:r w:rsidR="0000285F" w:rsidRPr="003737F1">
        <w:rPr>
          <w:rFonts w:ascii="Times New Roman" w:hAnsi="Times New Roman"/>
          <w:sz w:val="24"/>
          <w:szCs w:val="24"/>
        </w:rPr>
        <w:t>), methylene stretch</w:t>
      </w:r>
      <w:r w:rsidRPr="003737F1">
        <w:rPr>
          <w:rFonts w:ascii="Times New Roman" w:hAnsi="Times New Roman"/>
          <w:sz w:val="24"/>
          <w:szCs w:val="24"/>
        </w:rPr>
        <w:t>ing (2</w:t>
      </w:r>
      <w:r w:rsidR="0000285F" w:rsidRPr="003737F1">
        <w:rPr>
          <w:rFonts w:ascii="Times New Roman" w:hAnsi="Times New Roman"/>
          <w:sz w:val="24"/>
          <w:szCs w:val="24"/>
        </w:rPr>
        <w:t>,935 cm</w:t>
      </w:r>
      <w:r w:rsidR="0000285F" w:rsidRPr="003737F1">
        <w:rPr>
          <w:rFonts w:ascii="Times New Roman" w:hAnsi="Times New Roman"/>
          <w:sz w:val="24"/>
          <w:szCs w:val="24"/>
          <w:vertAlign w:val="superscript"/>
        </w:rPr>
        <w:t>-1</w:t>
      </w:r>
      <w:r w:rsidR="0000285F" w:rsidRPr="003737F1">
        <w:rPr>
          <w:rFonts w:ascii="Times New Roman" w:hAnsi="Times New Roman"/>
          <w:sz w:val="24"/>
          <w:szCs w:val="24"/>
        </w:rPr>
        <w:t>)</w:t>
      </w:r>
      <w:r w:rsidRPr="003737F1">
        <w:rPr>
          <w:rFonts w:ascii="Times New Roman" w:hAnsi="Times New Roman"/>
          <w:sz w:val="24"/>
          <w:szCs w:val="24"/>
        </w:rPr>
        <w:t>, and secondary amine stretching (3</w:t>
      </w:r>
      <w:r w:rsidR="0000285F" w:rsidRPr="003737F1">
        <w:rPr>
          <w:rFonts w:ascii="Times New Roman" w:hAnsi="Times New Roman"/>
          <w:sz w:val="24"/>
          <w:szCs w:val="24"/>
        </w:rPr>
        <w:t>,276 cm</w:t>
      </w:r>
      <w:r w:rsidR="0000285F" w:rsidRPr="003737F1">
        <w:rPr>
          <w:rFonts w:ascii="Times New Roman" w:hAnsi="Times New Roman"/>
          <w:sz w:val="24"/>
          <w:szCs w:val="24"/>
          <w:vertAlign w:val="superscript"/>
        </w:rPr>
        <w:t>-1</w:t>
      </w:r>
      <w:r w:rsidR="0000285F" w:rsidRPr="003737F1">
        <w:rPr>
          <w:rFonts w:ascii="Times New Roman" w:hAnsi="Times New Roman"/>
          <w:sz w:val="24"/>
          <w:szCs w:val="24"/>
        </w:rPr>
        <w:t xml:space="preserve">) were observed for </w:t>
      </w:r>
      <w:r w:rsidRPr="003737F1">
        <w:rPr>
          <w:rFonts w:ascii="Times New Roman" w:hAnsi="Times New Roman"/>
          <w:sz w:val="24"/>
          <w:szCs w:val="24"/>
        </w:rPr>
        <w:t>the alkyl group</w:t>
      </w:r>
      <w:r w:rsidR="0000285F" w:rsidRPr="003737F1">
        <w:rPr>
          <w:rFonts w:ascii="Times New Roman" w:hAnsi="Times New Roman"/>
          <w:sz w:val="24"/>
          <w:szCs w:val="24"/>
        </w:rPr>
        <w:t>-modified ApGltns</w:t>
      </w:r>
      <w:r w:rsidR="004C42A5" w:rsidRPr="003737F1">
        <w:rPr>
          <w:rFonts w:ascii="Times New Roman" w:hAnsi="Times New Roman"/>
          <w:sz w:val="24"/>
          <w:szCs w:val="24"/>
        </w:rPr>
        <w:t>.</w:t>
      </w:r>
      <w:r w:rsidR="0000285F" w:rsidRPr="003737F1">
        <w:rPr>
          <w:rFonts w:ascii="Times New Roman" w:hAnsi="Times New Roman"/>
          <w:sz w:val="24"/>
          <w:szCs w:val="24"/>
        </w:rPr>
        <w:t xml:space="preserve"> </w:t>
      </w:r>
      <w:r w:rsidR="00B64CDC" w:rsidRPr="003737F1">
        <w:rPr>
          <w:rFonts w:ascii="Times New Roman" w:hAnsi="Times New Roman"/>
          <w:sz w:val="24"/>
          <w:szCs w:val="24"/>
        </w:rPr>
        <w:t>The m</w:t>
      </w:r>
      <w:r w:rsidR="004C42A5" w:rsidRPr="003737F1">
        <w:rPr>
          <w:rFonts w:ascii="Times New Roman" w:hAnsi="Times New Roman"/>
          <w:sz w:val="24"/>
          <w:szCs w:val="24"/>
        </w:rPr>
        <w:t xml:space="preserve">odification ratios of </w:t>
      </w:r>
      <w:r w:rsidR="00C91654" w:rsidRPr="003737F1">
        <w:rPr>
          <w:rFonts w:ascii="Times New Roman" w:hAnsi="Times New Roman"/>
          <w:sz w:val="24"/>
          <w:szCs w:val="24"/>
        </w:rPr>
        <w:t>C3</w:t>
      </w:r>
      <w:r w:rsidRPr="003737F1">
        <w:rPr>
          <w:rFonts w:ascii="Times New Roman" w:hAnsi="Times New Roman"/>
          <w:sz w:val="24"/>
          <w:szCs w:val="24"/>
        </w:rPr>
        <w:t xml:space="preserve">-, C6-, C12-, C18-, and </w:t>
      </w:r>
      <w:r w:rsidR="00B64CDC" w:rsidRPr="003737F1">
        <w:rPr>
          <w:rFonts w:ascii="Times New Roman" w:hAnsi="Times New Roman"/>
          <w:sz w:val="24"/>
          <w:szCs w:val="24"/>
        </w:rPr>
        <w:t>Chol</w:t>
      </w:r>
      <w:r w:rsidR="00C91654" w:rsidRPr="003737F1">
        <w:rPr>
          <w:rFonts w:ascii="Times New Roman" w:hAnsi="Times New Roman"/>
          <w:sz w:val="24"/>
          <w:szCs w:val="24"/>
        </w:rPr>
        <w:t>-ApGltns</w:t>
      </w:r>
      <w:r w:rsidR="00B64CDC" w:rsidRPr="003737F1">
        <w:rPr>
          <w:rFonts w:ascii="Times New Roman" w:hAnsi="Times New Roman"/>
          <w:sz w:val="24"/>
          <w:szCs w:val="24"/>
        </w:rPr>
        <w:t xml:space="preserve"> were determined </w:t>
      </w:r>
      <w:r w:rsidR="00F55306" w:rsidRPr="003737F1">
        <w:rPr>
          <w:rFonts w:ascii="Times New Roman" w:hAnsi="Times New Roman"/>
          <w:sz w:val="24"/>
          <w:szCs w:val="24"/>
        </w:rPr>
        <w:t xml:space="preserve">using the </w:t>
      </w:r>
      <w:r w:rsidR="00D90BD4" w:rsidRPr="003737F1">
        <w:rPr>
          <w:rFonts w:ascii="Times New Roman" w:hAnsi="Times New Roman"/>
          <w:sz w:val="24"/>
          <w:szCs w:val="24"/>
        </w:rPr>
        <w:t>TNBS</w:t>
      </w:r>
      <w:r w:rsidR="00B64CDC" w:rsidRPr="003737F1">
        <w:rPr>
          <w:rFonts w:ascii="Times New Roman" w:hAnsi="Times New Roman"/>
          <w:sz w:val="24"/>
          <w:szCs w:val="24"/>
        </w:rPr>
        <w:t xml:space="preserve"> method. </w:t>
      </w:r>
      <w:r w:rsidR="00F55306" w:rsidRPr="003737F1">
        <w:rPr>
          <w:rFonts w:ascii="Times New Roman" w:hAnsi="Times New Roman"/>
          <w:sz w:val="24"/>
          <w:szCs w:val="24"/>
        </w:rPr>
        <w:t>T</w:t>
      </w:r>
      <w:r w:rsidRPr="003737F1">
        <w:rPr>
          <w:rFonts w:ascii="Times New Roman" w:hAnsi="Times New Roman"/>
          <w:sz w:val="24"/>
          <w:szCs w:val="24"/>
        </w:rPr>
        <w:t xml:space="preserve">he </w:t>
      </w:r>
      <w:r w:rsidR="00FE0538" w:rsidRPr="003737F1">
        <w:rPr>
          <w:rFonts w:ascii="Times New Roman" w:hAnsi="Times New Roman"/>
          <w:sz w:val="24"/>
          <w:szCs w:val="24"/>
        </w:rPr>
        <w:t xml:space="preserve">modification ratios of </w:t>
      </w:r>
      <w:r w:rsidRPr="003737F1">
        <w:rPr>
          <w:rFonts w:ascii="Times New Roman" w:hAnsi="Times New Roman"/>
          <w:sz w:val="24"/>
          <w:szCs w:val="24"/>
        </w:rPr>
        <w:t>the hydrophobic groups c</w:t>
      </w:r>
      <w:r w:rsidR="00F55306" w:rsidRPr="003737F1">
        <w:rPr>
          <w:rFonts w:ascii="Times New Roman" w:hAnsi="Times New Roman"/>
          <w:sz w:val="24"/>
          <w:szCs w:val="24"/>
        </w:rPr>
        <w:t>ould</w:t>
      </w:r>
      <w:r w:rsidRPr="003737F1">
        <w:rPr>
          <w:rFonts w:ascii="Times New Roman" w:hAnsi="Times New Roman"/>
          <w:sz w:val="24"/>
          <w:szCs w:val="24"/>
        </w:rPr>
        <w:t xml:space="preserve"> be controlled by changing the initial concentration of the hydrophobic fatty acid chloride or cholesteryl chloroformate</w:t>
      </w:r>
      <w:r w:rsidR="00F55306" w:rsidRPr="003737F1">
        <w:rPr>
          <w:rFonts w:ascii="Times New Roman" w:hAnsi="Times New Roman"/>
          <w:sz w:val="24"/>
          <w:szCs w:val="24"/>
        </w:rPr>
        <w:t xml:space="preserve"> (Table S1)</w:t>
      </w:r>
      <w:r w:rsidRPr="003737F1">
        <w:rPr>
          <w:rFonts w:ascii="Times New Roman" w:hAnsi="Times New Roman"/>
          <w:sz w:val="24"/>
          <w:szCs w:val="24"/>
        </w:rPr>
        <w:t xml:space="preserve">. </w:t>
      </w:r>
      <w:r w:rsidR="002139EC" w:rsidRPr="003737F1">
        <w:rPr>
          <w:rFonts w:ascii="Times New Roman" w:hAnsi="Times New Roman"/>
          <w:sz w:val="24"/>
          <w:szCs w:val="24"/>
        </w:rPr>
        <w:t>Using 4S-PEG as a crosslinker (Fig.1b), w</w:t>
      </w:r>
      <w:r w:rsidRPr="003737F1">
        <w:rPr>
          <w:rFonts w:ascii="Times New Roman" w:hAnsi="Times New Roman"/>
          <w:sz w:val="24"/>
          <w:szCs w:val="24"/>
        </w:rPr>
        <w:t xml:space="preserve">e also </w:t>
      </w:r>
      <w:r w:rsidR="0016019C" w:rsidRPr="003737F1">
        <w:rPr>
          <w:rFonts w:ascii="Times New Roman" w:hAnsi="Times New Roman"/>
          <w:sz w:val="24"/>
          <w:szCs w:val="24"/>
        </w:rPr>
        <w:t>compar</w:t>
      </w:r>
      <w:r w:rsidR="00FE0538" w:rsidRPr="003737F1">
        <w:rPr>
          <w:rFonts w:ascii="Times New Roman" w:hAnsi="Times New Roman"/>
          <w:sz w:val="24"/>
          <w:szCs w:val="24"/>
        </w:rPr>
        <w:t xml:space="preserve">ed </w:t>
      </w:r>
      <w:r w:rsidR="00D90BD4" w:rsidRPr="003737F1">
        <w:rPr>
          <w:rFonts w:ascii="Times New Roman" w:hAnsi="Times New Roman"/>
          <w:sz w:val="24"/>
          <w:szCs w:val="24"/>
        </w:rPr>
        <w:t>the storage modulus</w:t>
      </w:r>
      <w:r w:rsidR="00B33D09" w:rsidRPr="003737F1">
        <w:rPr>
          <w:rFonts w:ascii="Times New Roman" w:hAnsi="Times New Roman"/>
          <w:sz w:val="24"/>
          <w:szCs w:val="24"/>
        </w:rPr>
        <w:t xml:space="preserve"> (G’)</w:t>
      </w:r>
      <w:r w:rsidR="0016019C" w:rsidRPr="003737F1">
        <w:rPr>
          <w:rFonts w:ascii="Times New Roman" w:hAnsi="Times New Roman"/>
          <w:sz w:val="24"/>
          <w:szCs w:val="24"/>
        </w:rPr>
        <w:t xml:space="preserve"> </w:t>
      </w:r>
      <w:r w:rsidR="00D90BD4" w:rsidRPr="003737F1">
        <w:rPr>
          <w:rFonts w:ascii="Times New Roman" w:hAnsi="Times New Roman"/>
          <w:sz w:val="24"/>
          <w:szCs w:val="24"/>
        </w:rPr>
        <w:t xml:space="preserve">of </w:t>
      </w:r>
      <w:r w:rsidRPr="003737F1">
        <w:rPr>
          <w:rFonts w:ascii="Times New Roman" w:hAnsi="Times New Roman"/>
          <w:sz w:val="24"/>
          <w:szCs w:val="24"/>
        </w:rPr>
        <w:t>the hm-</w:t>
      </w:r>
      <w:r w:rsidR="0016019C" w:rsidRPr="003737F1">
        <w:rPr>
          <w:rFonts w:ascii="Times New Roman" w:hAnsi="Times New Roman"/>
          <w:sz w:val="24"/>
          <w:szCs w:val="24"/>
        </w:rPr>
        <w:t>A</w:t>
      </w:r>
      <w:r w:rsidR="00D90BD4" w:rsidRPr="003737F1">
        <w:rPr>
          <w:rFonts w:ascii="Times New Roman" w:hAnsi="Times New Roman"/>
          <w:sz w:val="24"/>
          <w:szCs w:val="24"/>
        </w:rPr>
        <w:t xml:space="preserve">pGltn/4S-PEG </w:t>
      </w:r>
      <w:r w:rsidR="0044724E" w:rsidRPr="003737F1">
        <w:rPr>
          <w:rFonts w:ascii="Times New Roman" w:hAnsi="Times New Roman"/>
          <w:sz w:val="24"/>
          <w:szCs w:val="24"/>
        </w:rPr>
        <w:t>cured adhesives (</w:t>
      </w:r>
      <w:r w:rsidR="0016019C" w:rsidRPr="003737F1">
        <w:rPr>
          <w:rFonts w:ascii="Times New Roman" w:hAnsi="Times New Roman"/>
          <w:sz w:val="24"/>
          <w:szCs w:val="24"/>
        </w:rPr>
        <w:t>gels</w:t>
      </w:r>
      <w:r w:rsidR="0044724E" w:rsidRPr="003737F1">
        <w:rPr>
          <w:rFonts w:ascii="Times New Roman" w:hAnsi="Times New Roman"/>
          <w:sz w:val="24"/>
          <w:szCs w:val="24"/>
        </w:rPr>
        <w:t>)</w:t>
      </w:r>
      <w:r w:rsidR="0016019C" w:rsidRPr="003737F1">
        <w:rPr>
          <w:rFonts w:ascii="Times New Roman" w:hAnsi="Times New Roman"/>
          <w:sz w:val="24"/>
          <w:szCs w:val="24"/>
        </w:rPr>
        <w:t xml:space="preserve"> with </w:t>
      </w:r>
      <w:r w:rsidR="00CF4EF3" w:rsidRPr="003737F1">
        <w:rPr>
          <w:rFonts w:ascii="Times New Roman" w:hAnsi="Times New Roman"/>
          <w:sz w:val="24"/>
          <w:szCs w:val="24"/>
        </w:rPr>
        <w:t>different</w:t>
      </w:r>
      <w:r w:rsidR="0016019C" w:rsidRPr="003737F1">
        <w:rPr>
          <w:rFonts w:ascii="Times New Roman" w:hAnsi="Times New Roman"/>
          <w:sz w:val="24"/>
          <w:szCs w:val="24"/>
        </w:rPr>
        <w:t xml:space="preserve"> alkyl or Chol</w:t>
      </w:r>
      <w:r w:rsidR="00CC1D88" w:rsidRPr="003737F1">
        <w:rPr>
          <w:rFonts w:ascii="Times New Roman" w:hAnsi="Times New Roman"/>
          <w:sz w:val="24"/>
          <w:szCs w:val="24"/>
        </w:rPr>
        <w:t xml:space="preserve"> groups</w:t>
      </w:r>
      <w:r w:rsidR="0016019C" w:rsidRPr="003737F1">
        <w:rPr>
          <w:rFonts w:ascii="Times New Roman" w:hAnsi="Times New Roman"/>
          <w:sz w:val="24"/>
          <w:szCs w:val="24"/>
        </w:rPr>
        <w:t xml:space="preserve"> and different modification ratios</w:t>
      </w:r>
      <w:r w:rsidRPr="003737F1">
        <w:rPr>
          <w:rFonts w:ascii="Times New Roman" w:hAnsi="Times New Roman"/>
          <w:sz w:val="24"/>
          <w:szCs w:val="24"/>
        </w:rPr>
        <w:t xml:space="preserve"> </w:t>
      </w:r>
      <w:r w:rsidR="00F55306" w:rsidRPr="003737F1">
        <w:rPr>
          <w:rFonts w:ascii="Times New Roman" w:hAnsi="Times New Roman"/>
          <w:sz w:val="24"/>
          <w:szCs w:val="24"/>
        </w:rPr>
        <w:t>(</w:t>
      </w:r>
      <w:r w:rsidRPr="003737F1">
        <w:rPr>
          <w:rFonts w:ascii="Times New Roman" w:hAnsi="Times New Roman"/>
          <w:sz w:val="24"/>
          <w:szCs w:val="24"/>
        </w:rPr>
        <w:t>Fig.</w:t>
      </w:r>
      <w:r w:rsidR="00F55306" w:rsidRPr="003737F1">
        <w:rPr>
          <w:rFonts w:ascii="Times New Roman" w:hAnsi="Times New Roman"/>
          <w:sz w:val="24"/>
          <w:szCs w:val="24"/>
        </w:rPr>
        <w:t xml:space="preserve"> </w:t>
      </w:r>
      <w:r w:rsidRPr="003737F1">
        <w:rPr>
          <w:rFonts w:ascii="Times New Roman" w:hAnsi="Times New Roman"/>
          <w:sz w:val="24"/>
          <w:szCs w:val="24"/>
        </w:rPr>
        <w:t>S1</w:t>
      </w:r>
      <w:r w:rsidR="00F55306" w:rsidRPr="003737F1">
        <w:rPr>
          <w:rFonts w:ascii="Times New Roman" w:hAnsi="Times New Roman"/>
          <w:sz w:val="24"/>
          <w:szCs w:val="24"/>
        </w:rPr>
        <w:t>)</w:t>
      </w:r>
      <w:r w:rsidRPr="003737F1">
        <w:rPr>
          <w:rFonts w:ascii="Times New Roman" w:hAnsi="Times New Roman"/>
          <w:sz w:val="24"/>
          <w:szCs w:val="24"/>
        </w:rPr>
        <w:t>.</w:t>
      </w:r>
      <w:r w:rsidR="004D21D0" w:rsidRPr="003737F1">
        <w:rPr>
          <w:rFonts w:ascii="Times New Roman" w:hAnsi="Times New Roman"/>
          <w:sz w:val="24"/>
          <w:szCs w:val="24"/>
        </w:rPr>
        <w:t xml:space="preserve"> Compared with </w:t>
      </w:r>
      <w:r w:rsidRPr="003737F1">
        <w:rPr>
          <w:rFonts w:ascii="Times New Roman" w:hAnsi="Times New Roman"/>
          <w:sz w:val="24"/>
          <w:szCs w:val="24"/>
        </w:rPr>
        <w:t>the Org-</w:t>
      </w:r>
      <w:r w:rsidR="004D21D0" w:rsidRPr="003737F1">
        <w:rPr>
          <w:rFonts w:ascii="Times New Roman" w:hAnsi="Times New Roman"/>
          <w:sz w:val="24"/>
          <w:szCs w:val="24"/>
        </w:rPr>
        <w:t xml:space="preserve">ApGltn/4S-PEG </w:t>
      </w:r>
      <w:r w:rsidR="00AF3C0B" w:rsidRPr="003737F1">
        <w:rPr>
          <w:rFonts w:ascii="Times New Roman" w:hAnsi="Times New Roman"/>
          <w:sz w:val="24"/>
          <w:szCs w:val="24"/>
        </w:rPr>
        <w:t>adhesive hydrogel</w:t>
      </w:r>
      <w:r w:rsidR="004D21D0" w:rsidRPr="003737F1">
        <w:rPr>
          <w:rFonts w:ascii="Times New Roman" w:hAnsi="Times New Roman"/>
          <w:sz w:val="24"/>
          <w:szCs w:val="24"/>
        </w:rPr>
        <w:t xml:space="preserve">, </w:t>
      </w:r>
      <w:r w:rsidR="00895A31" w:rsidRPr="003737F1">
        <w:rPr>
          <w:rFonts w:ascii="Times New Roman" w:hAnsi="Times New Roman"/>
          <w:sz w:val="24"/>
          <w:szCs w:val="24"/>
        </w:rPr>
        <w:t>G’</w:t>
      </w:r>
      <w:r w:rsidR="00B33D09" w:rsidRPr="003737F1">
        <w:rPr>
          <w:rFonts w:ascii="Times New Roman" w:hAnsi="Times New Roman"/>
          <w:sz w:val="24"/>
          <w:szCs w:val="24"/>
        </w:rPr>
        <w:t xml:space="preserve"> decreased with an increase in </w:t>
      </w:r>
      <w:r w:rsidRPr="003737F1">
        <w:rPr>
          <w:rFonts w:ascii="Times New Roman" w:hAnsi="Times New Roman"/>
          <w:sz w:val="24"/>
          <w:szCs w:val="24"/>
        </w:rPr>
        <w:t>the modification ratio</w:t>
      </w:r>
      <w:r w:rsidR="00B33D09" w:rsidRPr="003737F1">
        <w:rPr>
          <w:rFonts w:ascii="Times New Roman" w:hAnsi="Times New Roman"/>
          <w:sz w:val="24"/>
          <w:szCs w:val="24"/>
        </w:rPr>
        <w:t xml:space="preserve"> when hm-ApGltns with short alkyl chain length</w:t>
      </w:r>
      <w:r w:rsidRPr="003737F1">
        <w:rPr>
          <w:rFonts w:ascii="Times New Roman" w:hAnsi="Times New Roman"/>
          <w:sz w:val="24"/>
          <w:szCs w:val="24"/>
        </w:rPr>
        <w:t xml:space="preserve">s (C3 or C6) </w:t>
      </w:r>
      <w:r w:rsidR="00B33D09" w:rsidRPr="003737F1">
        <w:rPr>
          <w:rFonts w:ascii="Times New Roman" w:hAnsi="Times New Roman"/>
          <w:sz w:val="24"/>
          <w:szCs w:val="24"/>
        </w:rPr>
        <w:t xml:space="preserve">were used. However, </w:t>
      </w:r>
      <w:r w:rsidRPr="003737F1">
        <w:rPr>
          <w:rFonts w:ascii="Times New Roman" w:hAnsi="Times New Roman"/>
          <w:sz w:val="24"/>
          <w:szCs w:val="24"/>
        </w:rPr>
        <w:t xml:space="preserve">an increased </w:t>
      </w:r>
      <w:r w:rsidR="00895A31" w:rsidRPr="003737F1">
        <w:rPr>
          <w:rFonts w:ascii="Times New Roman" w:hAnsi="Times New Roman"/>
          <w:sz w:val="24"/>
          <w:szCs w:val="24"/>
        </w:rPr>
        <w:t>G’</w:t>
      </w:r>
      <w:r w:rsidRPr="003737F1">
        <w:rPr>
          <w:rFonts w:ascii="Times New Roman" w:hAnsi="Times New Roman"/>
          <w:sz w:val="24"/>
          <w:szCs w:val="24"/>
        </w:rPr>
        <w:t xml:space="preserve"> was </w:t>
      </w:r>
      <w:r w:rsidR="00B33D09" w:rsidRPr="003737F1">
        <w:rPr>
          <w:rFonts w:ascii="Times New Roman" w:hAnsi="Times New Roman"/>
          <w:sz w:val="24"/>
          <w:szCs w:val="24"/>
        </w:rPr>
        <w:t xml:space="preserve">observed in the hm-ApGltn/4S-PEG </w:t>
      </w:r>
      <w:r w:rsidR="00AF3C0B" w:rsidRPr="003737F1">
        <w:rPr>
          <w:rFonts w:ascii="Times New Roman" w:hAnsi="Times New Roman"/>
          <w:sz w:val="24"/>
          <w:szCs w:val="24"/>
        </w:rPr>
        <w:t>adhesive hydrogel</w:t>
      </w:r>
      <w:r w:rsidR="00B33D09" w:rsidRPr="003737F1">
        <w:rPr>
          <w:rFonts w:ascii="Times New Roman" w:hAnsi="Times New Roman"/>
          <w:sz w:val="24"/>
          <w:szCs w:val="24"/>
        </w:rPr>
        <w:t>s with long alkyl chains</w:t>
      </w:r>
      <w:r w:rsidR="00B848A7" w:rsidRPr="003737F1">
        <w:rPr>
          <w:rFonts w:ascii="Times New Roman" w:hAnsi="Times New Roman"/>
          <w:sz w:val="24"/>
          <w:szCs w:val="24"/>
        </w:rPr>
        <w:t xml:space="preserve"> (C12 or C18)</w:t>
      </w:r>
      <w:r w:rsidR="00F55306" w:rsidRPr="003737F1">
        <w:rPr>
          <w:rFonts w:ascii="Times New Roman" w:hAnsi="Times New Roman"/>
          <w:sz w:val="24"/>
          <w:szCs w:val="24"/>
        </w:rPr>
        <w:t>,</w:t>
      </w:r>
      <w:r w:rsidR="00B33D09" w:rsidRPr="003737F1">
        <w:rPr>
          <w:rFonts w:ascii="Times New Roman" w:hAnsi="Times New Roman"/>
          <w:sz w:val="24"/>
          <w:szCs w:val="24"/>
        </w:rPr>
        <w:t xml:space="preserve"> </w:t>
      </w:r>
      <w:r w:rsidR="00F55306" w:rsidRPr="003737F1">
        <w:rPr>
          <w:rFonts w:ascii="Times New Roman" w:hAnsi="Times New Roman"/>
          <w:sz w:val="24"/>
          <w:szCs w:val="24"/>
        </w:rPr>
        <w:t>which</w:t>
      </w:r>
      <w:r w:rsidR="00B33D09" w:rsidRPr="003737F1">
        <w:rPr>
          <w:rFonts w:ascii="Times New Roman" w:hAnsi="Times New Roman"/>
          <w:sz w:val="24"/>
          <w:szCs w:val="24"/>
        </w:rPr>
        <w:t xml:space="preserve"> was due to the </w:t>
      </w:r>
      <w:r w:rsidR="00D90BD4" w:rsidRPr="003737F1">
        <w:rPr>
          <w:rFonts w:ascii="Times New Roman" w:hAnsi="Times New Roman"/>
          <w:sz w:val="24"/>
          <w:szCs w:val="24"/>
        </w:rPr>
        <w:t xml:space="preserve">formation of physical crosslinks by the </w:t>
      </w:r>
      <w:r w:rsidR="00EC14B0" w:rsidRPr="003737F1">
        <w:rPr>
          <w:rFonts w:ascii="Times New Roman" w:hAnsi="Times New Roman"/>
          <w:sz w:val="24"/>
          <w:szCs w:val="24"/>
        </w:rPr>
        <w:lastRenderedPageBreak/>
        <w:t>alkyl</w:t>
      </w:r>
      <w:r w:rsidR="00D90BD4" w:rsidRPr="003737F1">
        <w:rPr>
          <w:rFonts w:ascii="Times New Roman" w:hAnsi="Times New Roman"/>
          <w:sz w:val="24"/>
          <w:szCs w:val="24"/>
        </w:rPr>
        <w:t xml:space="preserve"> groups</w:t>
      </w:r>
      <w:r w:rsidR="00EC14B0" w:rsidRPr="003737F1">
        <w:rPr>
          <w:rFonts w:ascii="Times New Roman" w:hAnsi="Times New Roman"/>
          <w:sz w:val="24"/>
          <w:szCs w:val="24"/>
        </w:rPr>
        <w:t xml:space="preserve">, especially </w:t>
      </w:r>
      <w:r w:rsidRPr="003737F1">
        <w:rPr>
          <w:rFonts w:ascii="Times New Roman" w:hAnsi="Times New Roman"/>
          <w:sz w:val="24"/>
          <w:szCs w:val="24"/>
        </w:rPr>
        <w:t>the long alkyl chains,</w:t>
      </w:r>
      <w:r w:rsidR="00D90BD4" w:rsidRPr="003737F1">
        <w:rPr>
          <w:rFonts w:ascii="Times New Roman" w:hAnsi="Times New Roman"/>
          <w:sz w:val="24"/>
          <w:szCs w:val="24"/>
        </w:rPr>
        <w:t xml:space="preserve"> </w:t>
      </w:r>
      <w:r w:rsidR="00B848A7" w:rsidRPr="003737F1">
        <w:rPr>
          <w:rFonts w:ascii="Times New Roman" w:hAnsi="Times New Roman"/>
          <w:sz w:val="24"/>
          <w:szCs w:val="24"/>
        </w:rPr>
        <w:t>in addition to chemical crosslinking by 4S-PEG</w:t>
      </w:r>
      <w:r w:rsidR="00D90BD4" w:rsidRPr="003737F1">
        <w:rPr>
          <w:rFonts w:ascii="Times New Roman" w:hAnsi="Times New Roman"/>
          <w:sz w:val="24"/>
          <w:szCs w:val="24"/>
        </w:rPr>
        <w:t>.</w:t>
      </w:r>
      <w:r w:rsidR="00EC14B0" w:rsidRPr="003737F1">
        <w:rPr>
          <w:rFonts w:ascii="Times New Roman" w:hAnsi="Times New Roman"/>
          <w:sz w:val="24"/>
          <w:szCs w:val="24"/>
        </w:rPr>
        <w:t xml:space="preserve"> In contrast, the G’ of </w:t>
      </w:r>
      <w:r w:rsidRPr="003737F1">
        <w:rPr>
          <w:rFonts w:ascii="Times New Roman" w:hAnsi="Times New Roman"/>
          <w:sz w:val="24"/>
          <w:szCs w:val="24"/>
        </w:rPr>
        <w:t xml:space="preserve">the </w:t>
      </w:r>
      <w:r w:rsidR="00EC14B0" w:rsidRPr="003737F1">
        <w:rPr>
          <w:rFonts w:ascii="Times New Roman" w:hAnsi="Times New Roman"/>
          <w:sz w:val="24"/>
          <w:szCs w:val="24"/>
        </w:rPr>
        <w:t xml:space="preserve">Chol-ApGltn/4S-PEG </w:t>
      </w:r>
      <w:r w:rsidR="00AF3C0B" w:rsidRPr="003737F1">
        <w:rPr>
          <w:rFonts w:ascii="Times New Roman" w:hAnsi="Times New Roman"/>
          <w:sz w:val="24"/>
          <w:szCs w:val="24"/>
        </w:rPr>
        <w:t>adhesive hydrogel</w:t>
      </w:r>
      <w:r w:rsidR="00EC14B0" w:rsidRPr="003737F1">
        <w:rPr>
          <w:rFonts w:ascii="Times New Roman" w:hAnsi="Times New Roman"/>
          <w:sz w:val="24"/>
          <w:szCs w:val="24"/>
        </w:rPr>
        <w:t xml:space="preserve">s increased up to </w:t>
      </w:r>
      <w:r w:rsidRPr="003737F1">
        <w:rPr>
          <w:rFonts w:ascii="Times New Roman" w:hAnsi="Times New Roman"/>
          <w:sz w:val="24"/>
          <w:szCs w:val="24"/>
        </w:rPr>
        <w:t xml:space="preserve">a modification ratio of 7.5 </w:t>
      </w:r>
      <w:r w:rsidRPr="003737F1">
        <w:rPr>
          <w:rFonts w:ascii="Times New Roman" w:hAnsi="Times New Roman"/>
          <w:sz w:val="24"/>
          <w:szCs w:val="24"/>
        </w:rPr>
        <w:t>mol</w:t>
      </w:r>
      <w:r w:rsidR="00EC14B0" w:rsidRPr="003737F1">
        <w:rPr>
          <w:rFonts w:ascii="Times New Roman" w:hAnsi="Times New Roman"/>
          <w:sz w:val="24"/>
          <w:szCs w:val="24"/>
        </w:rPr>
        <w:t xml:space="preserve">%, </w:t>
      </w:r>
      <w:r w:rsidRPr="003737F1">
        <w:rPr>
          <w:rFonts w:ascii="Times New Roman" w:hAnsi="Times New Roman"/>
          <w:sz w:val="24"/>
          <w:szCs w:val="24"/>
        </w:rPr>
        <w:t>and then decreased.</w:t>
      </w:r>
      <w:r w:rsidR="00D90BD4" w:rsidRPr="003737F1">
        <w:rPr>
          <w:rFonts w:ascii="Times New Roman" w:hAnsi="Times New Roman"/>
          <w:sz w:val="24"/>
          <w:szCs w:val="24"/>
        </w:rPr>
        <w:t xml:space="preserve"> </w:t>
      </w:r>
      <w:r w:rsidR="00EC14B0" w:rsidRPr="003737F1">
        <w:rPr>
          <w:rFonts w:ascii="Times New Roman" w:hAnsi="Times New Roman"/>
          <w:sz w:val="24"/>
          <w:szCs w:val="24"/>
        </w:rPr>
        <w:t>The reason for this phenomen</w:t>
      </w:r>
      <w:r w:rsidR="00FF4595" w:rsidRPr="003737F1">
        <w:rPr>
          <w:rFonts w:ascii="Times New Roman" w:hAnsi="Times New Roman"/>
          <w:sz w:val="24"/>
          <w:szCs w:val="24"/>
        </w:rPr>
        <w:t>on</w:t>
      </w:r>
      <w:r w:rsidR="00EC14B0" w:rsidRPr="003737F1">
        <w:rPr>
          <w:rFonts w:ascii="Times New Roman" w:hAnsi="Times New Roman"/>
          <w:sz w:val="24"/>
          <w:szCs w:val="24"/>
        </w:rPr>
        <w:t xml:space="preserve"> is </w:t>
      </w:r>
      <w:r w:rsidR="00895A31" w:rsidRPr="003737F1">
        <w:rPr>
          <w:rFonts w:ascii="Times New Roman" w:hAnsi="Times New Roman"/>
          <w:sz w:val="24"/>
          <w:szCs w:val="24"/>
        </w:rPr>
        <w:t>un</w:t>
      </w:r>
      <w:r w:rsidR="00CF4EF3" w:rsidRPr="003737F1">
        <w:rPr>
          <w:rFonts w:ascii="Times New Roman" w:hAnsi="Times New Roman"/>
          <w:sz w:val="24"/>
          <w:szCs w:val="24"/>
        </w:rPr>
        <w:t>clear</w:t>
      </w:r>
      <w:r w:rsidR="00EC14B0" w:rsidRPr="003737F1">
        <w:rPr>
          <w:rFonts w:ascii="Times New Roman" w:hAnsi="Times New Roman"/>
          <w:sz w:val="24"/>
          <w:szCs w:val="24"/>
        </w:rPr>
        <w:t xml:space="preserve">; however, one possibility is that </w:t>
      </w:r>
      <w:r w:rsidRPr="003737F1">
        <w:rPr>
          <w:rFonts w:ascii="Times New Roman" w:hAnsi="Times New Roman"/>
          <w:sz w:val="24"/>
          <w:szCs w:val="24"/>
        </w:rPr>
        <w:t xml:space="preserve">the </w:t>
      </w:r>
      <w:r w:rsidR="00A83E3E" w:rsidRPr="003737F1">
        <w:rPr>
          <w:rFonts w:ascii="Times New Roman" w:hAnsi="Times New Roman"/>
          <w:sz w:val="24"/>
          <w:szCs w:val="24"/>
        </w:rPr>
        <w:t xml:space="preserve">heterogeneity of </w:t>
      </w:r>
      <w:r w:rsidRPr="003737F1">
        <w:rPr>
          <w:rFonts w:ascii="Times New Roman" w:hAnsi="Times New Roman"/>
          <w:sz w:val="24"/>
          <w:szCs w:val="24"/>
        </w:rPr>
        <w:t xml:space="preserve">the </w:t>
      </w:r>
      <w:r w:rsidR="000B6FE3" w:rsidRPr="003737F1">
        <w:rPr>
          <w:rFonts w:ascii="Times New Roman" w:hAnsi="Times New Roman"/>
          <w:sz w:val="24"/>
          <w:szCs w:val="24"/>
        </w:rPr>
        <w:t xml:space="preserve">Chol-ApGltn/4S-PEG </w:t>
      </w:r>
      <w:r w:rsidR="00AF3C0B" w:rsidRPr="003737F1">
        <w:rPr>
          <w:rFonts w:ascii="Times New Roman" w:hAnsi="Times New Roman"/>
          <w:sz w:val="24"/>
          <w:szCs w:val="24"/>
        </w:rPr>
        <w:t>adhesive hydrogel</w:t>
      </w:r>
      <w:r w:rsidR="00A83E3E" w:rsidRPr="003737F1">
        <w:rPr>
          <w:rFonts w:ascii="Times New Roman" w:hAnsi="Times New Roman"/>
          <w:sz w:val="24"/>
          <w:szCs w:val="24"/>
        </w:rPr>
        <w:t xml:space="preserve"> </w:t>
      </w:r>
      <w:r w:rsidR="00FF4595" w:rsidRPr="003737F1">
        <w:rPr>
          <w:rFonts w:ascii="Times New Roman" w:hAnsi="Times New Roman"/>
          <w:sz w:val="24"/>
          <w:szCs w:val="24"/>
        </w:rPr>
        <w:t xml:space="preserve">(12Chol) </w:t>
      </w:r>
      <w:r w:rsidR="00A83E3E" w:rsidRPr="003737F1">
        <w:rPr>
          <w:rFonts w:ascii="Times New Roman" w:hAnsi="Times New Roman"/>
          <w:sz w:val="24"/>
          <w:szCs w:val="24"/>
        </w:rPr>
        <w:t xml:space="preserve">structure </w:t>
      </w:r>
      <w:r w:rsidR="00895A31" w:rsidRPr="003737F1">
        <w:rPr>
          <w:rFonts w:ascii="Times New Roman" w:hAnsi="Times New Roman"/>
          <w:sz w:val="24"/>
          <w:szCs w:val="24"/>
        </w:rPr>
        <w:t>was greater than that of the</w:t>
      </w:r>
      <w:r w:rsidR="00A83E3E" w:rsidRPr="003737F1">
        <w:rPr>
          <w:rFonts w:ascii="Times New Roman" w:hAnsi="Times New Roman"/>
          <w:sz w:val="24"/>
          <w:szCs w:val="24"/>
        </w:rPr>
        <w:t xml:space="preserve"> Org-ApGltn/4S-PEG </w:t>
      </w:r>
      <w:r w:rsidR="00AF3C0B" w:rsidRPr="003737F1">
        <w:rPr>
          <w:rFonts w:ascii="Times New Roman" w:hAnsi="Times New Roman"/>
          <w:sz w:val="24"/>
          <w:szCs w:val="24"/>
        </w:rPr>
        <w:t>adhesive hydrogel</w:t>
      </w:r>
      <w:r w:rsidR="00A83E3E" w:rsidRPr="003737F1">
        <w:rPr>
          <w:rFonts w:ascii="Times New Roman" w:hAnsi="Times New Roman"/>
          <w:sz w:val="24"/>
          <w:szCs w:val="24"/>
        </w:rPr>
        <w:t xml:space="preserve"> owing to the high cohesive property of </w:t>
      </w:r>
      <w:r w:rsidRPr="003737F1">
        <w:rPr>
          <w:rFonts w:ascii="Times New Roman" w:hAnsi="Times New Roman"/>
          <w:sz w:val="24"/>
          <w:szCs w:val="24"/>
        </w:rPr>
        <w:t>the Chol group</w:t>
      </w:r>
      <w:r w:rsidR="00A83E3E" w:rsidRPr="003737F1">
        <w:rPr>
          <w:rFonts w:ascii="Times New Roman" w:hAnsi="Times New Roman"/>
          <w:sz w:val="24"/>
          <w:szCs w:val="24"/>
        </w:rPr>
        <w:t>s</w:t>
      </w:r>
      <w:r w:rsidR="00B848A7" w:rsidRPr="003737F1">
        <w:rPr>
          <w:rFonts w:ascii="Times New Roman" w:hAnsi="Times New Roman"/>
          <w:sz w:val="24"/>
          <w:szCs w:val="24"/>
        </w:rPr>
        <w:t>.</w:t>
      </w:r>
      <w:r w:rsidR="002139EC" w:rsidRPr="003737F1">
        <w:rPr>
          <w:rFonts w:ascii="Times New Roman" w:hAnsi="Times New Roman"/>
          <w:sz w:val="24"/>
          <w:szCs w:val="24"/>
        </w:rPr>
        <w:t xml:space="preserve"> In situ crosslinking of hm-ApGltn</w:t>
      </w:r>
      <w:r w:rsidR="00A83042" w:rsidRPr="003737F1">
        <w:rPr>
          <w:rFonts w:ascii="Times New Roman" w:hAnsi="Times New Roman"/>
          <w:sz w:val="24"/>
          <w:szCs w:val="24"/>
        </w:rPr>
        <w:t>s</w:t>
      </w:r>
      <w:r w:rsidR="002139EC" w:rsidRPr="003737F1">
        <w:rPr>
          <w:rFonts w:ascii="Times New Roman" w:hAnsi="Times New Roman"/>
          <w:sz w:val="24"/>
          <w:szCs w:val="24"/>
        </w:rPr>
        <w:t xml:space="preserve"> using 4S-PEG will show the adhesion property</w:t>
      </w:r>
      <w:r w:rsidR="00A83042" w:rsidRPr="003737F1">
        <w:rPr>
          <w:rFonts w:ascii="Times New Roman" w:hAnsi="Times New Roman"/>
          <w:sz w:val="24"/>
          <w:szCs w:val="24"/>
        </w:rPr>
        <w:t xml:space="preserve"> (Fig.1c), so we next measured adhesion strength using Org- or hm-ApGltns with different conditions.</w:t>
      </w:r>
    </w:p>
    <w:p w14:paraId="25E148E0" w14:textId="733BB0F2" w:rsidR="000B12EF" w:rsidRPr="003737F1" w:rsidRDefault="004D08EE" w:rsidP="00891EC6">
      <w:pPr>
        <w:pStyle w:val="VAFigureCaption"/>
        <w:snapToGrid w:val="0"/>
        <w:spacing w:after="0" w:line="240" w:lineRule="auto"/>
        <w:jc w:val="center"/>
        <w:rPr>
          <w:rFonts w:ascii="Times New Roman" w:hAnsi="Times New Roman"/>
          <w:b/>
          <w:szCs w:val="24"/>
        </w:rPr>
      </w:pPr>
      <w:r w:rsidRPr="003737F1">
        <w:rPr>
          <w:rFonts w:ascii="Century" w:hAnsi="Century"/>
          <w:noProof/>
          <w:kern w:val="2"/>
          <w:sz w:val="21"/>
          <w:szCs w:val="22"/>
          <w:lang w:eastAsia="ja-JP"/>
        </w:rPr>
        <w:lastRenderedPageBreak/>
        <w:t xml:space="preserve"> </w:t>
      </w:r>
      <w:r w:rsidR="002139EC" w:rsidRPr="003737F1">
        <w:rPr>
          <w:rFonts w:ascii="Century" w:hAnsi="Century"/>
          <w:noProof/>
          <w:kern w:val="2"/>
          <w:sz w:val="21"/>
          <w:szCs w:val="22"/>
          <w:lang w:eastAsia="ja-JP"/>
        </w:rPr>
        <w:drawing>
          <wp:inline distT="0" distB="0" distL="0" distR="0" wp14:anchorId="2736221D" wp14:editId="447E46DC">
            <wp:extent cx="5400040" cy="5882640"/>
            <wp:effectExtent l="0" t="0" r="0" b="3810"/>
            <wp:docPr id="31769" name="図 31768" descr="グラフィカル ユーザー インターフェイス が含まれている画像&#10;&#10;自動的に生成された説明">
              <a:extLst xmlns:a="http://schemas.openxmlformats.org/drawingml/2006/main">
                <a:ext uri="{FF2B5EF4-FFF2-40B4-BE49-F238E27FC236}">
                  <a16:creationId xmlns:a16="http://schemas.microsoft.com/office/drawing/2014/main" id="{12090EB6-61FD-2E6F-F5E0-A2FF501173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69" name="図 31768" descr="グラフィカル ユーザー インターフェイス が含まれている画像&#10;&#10;自動的に生成された説明">
                      <a:extLst>
                        <a:ext uri="{FF2B5EF4-FFF2-40B4-BE49-F238E27FC236}">
                          <a16:creationId xmlns:a16="http://schemas.microsoft.com/office/drawing/2014/main" id="{12090EB6-61FD-2E6F-F5E0-A2FF501173D5}"/>
                        </a:ext>
                      </a:extLst>
                    </pic:cNvPr>
                    <pic:cNvPicPr>
                      <a:picLocks noChangeAspect="1"/>
                    </pic:cNvPicPr>
                  </pic:nvPicPr>
                  <pic:blipFill>
                    <a:blip r:embed="rId8"/>
                    <a:stretch>
                      <a:fillRect/>
                    </a:stretch>
                  </pic:blipFill>
                  <pic:spPr>
                    <a:xfrm>
                      <a:off x="0" y="0"/>
                      <a:ext cx="5400040" cy="5882640"/>
                    </a:xfrm>
                    <a:prstGeom prst="rect">
                      <a:avLst/>
                    </a:prstGeom>
                  </pic:spPr>
                </pic:pic>
              </a:graphicData>
            </a:graphic>
          </wp:inline>
        </w:drawing>
      </w:r>
    </w:p>
    <w:p w14:paraId="4EB58B7F" w14:textId="5B246126" w:rsidR="000B12EF" w:rsidRPr="003737F1" w:rsidRDefault="00EB7148" w:rsidP="00891EC6">
      <w:pPr>
        <w:pStyle w:val="VAFigureCaption"/>
        <w:snapToGrid w:val="0"/>
        <w:spacing w:after="0" w:line="240" w:lineRule="auto"/>
        <w:rPr>
          <w:rFonts w:ascii="Times New Roman" w:hAnsi="Times New Roman"/>
          <w:szCs w:val="24"/>
        </w:rPr>
      </w:pPr>
      <w:r w:rsidRPr="003737F1">
        <w:rPr>
          <w:rFonts w:ascii="Times New Roman" w:hAnsi="Times New Roman"/>
          <w:b/>
          <w:szCs w:val="24"/>
        </w:rPr>
        <w:t>Figure</w:t>
      </w:r>
      <w:r w:rsidRPr="003737F1">
        <w:rPr>
          <w:rFonts w:ascii="Times New Roman" w:hAnsi="Times New Roman"/>
          <w:b/>
          <w:szCs w:val="24"/>
          <w:lang w:eastAsia="ja-JP"/>
        </w:rPr>
        <w:t xml:space="preserve"> </w:t>
      </w:r>
      <w:r w:rsidRPr="003737F1">
        <w:rPr>
          <w:rFonts w:ascii="Times New Roman" w:hAnsi="Times New Roman"/>
          <w:b/>
          <w:szCs w:val="24"/>
        </w:rPr>
        <w:t>1</w:t>
      </w:r>
      <w:r w:rsidRPr="003737F1">
        <w:rPr>
          <w:rFonts w:ascii="Times New Roman" w:hAnsi="Times New Roman"/>
          <w:b/>
          <w:szCs w:val="24"/>
          <w:lang w:eastAsia="ja-JP"/>
        </w:rPr>
        <w:t xml:space="preserve">. </w:t>
      </w:r>
      <w:r w:rsidRPr="003737F1">
        <w:rPr>
          <w:rFonts w:ascii="Times New Roman" w:hAnsi="Times New Roman"/>
          <w:bCs/>
          <w:szCs w:val="24"/>
          <w:lang w:eastAsia="ja-JP"/>
        </w:rPr>
        <w:t xml:space="preserve">Synthesis and </w:t>
      </w:r>
      <w:r w:rsidRPr="003737F1">
        <w:rPr>
          <w:rFonts w:ascii="Times New Roman" w:hAnsi="Times New Roman"/>
          <w:szCs w:val="24"/>
        </w:rPr>
        <w:t xml:space="preserve">chemical structure of the </w:t>
      </w:r>
      <w:r w:rsidR="00AD359B" w:rsidRPr="003737F1">
        <w:rPr>
          <w:rFonts w:ascii="Times New Roman" w:hAnsi="Times New Roman"/>
          <w:bCs/>
          <w:szCs w:val="24"/>
        </w:rPr>
        <w:t>hydrophobically modified Alaska pollock gelatin (</w:t>
      </w:r>
      <w:r w:rsidRPr="003737F1">
        <w:rPr>
          <w:rFonts w:ascii="Times New Roman" w:hAnsi="Times New Roman"/>
          <w:szCs w:val="24"/>
        </w:rPr>
        <w:t>hm-ApGltn</w:t>
      </w:r>
      <w:r w:rsidR="00AD359B" w:rsidRPr="003737F1">
        <w:rPr>
          <w:rFonts w:ascii="Times New Roman" w:hAnsi="Times New Roman"/>
          <w:szCs w:val="24"/>
        </w:rPr>
        <w:t>)</w:t>
      </w:r>
      <w:r w:rsidRPr="003737F1">
        <w:rPr>
          <w:rFonts w:ascii="Times New Roman" w:hAnsi="Times New Roman"/>
          <w:szCs w:val="24"/>
        </w:rPr>
        <w:t xml:space="preserve"> tissue adhesive</w:t>
      </w:r>
      <w:r w:rsidR="007D5DEB" w:rsidRPr="003737F1">
        <w:rPr>
          <w:rFonts w:ascii="Times New Roman" w:hAnsi="Times New Roman"/>
          <w:szCs w:val="24"/>
          <w:lang w:eastAsia="ja-JP"/>
        </w:rPr>
        <w:t xml:space="preserve"> components</w:t>
      </w:r>
      <w:r w:rsidRPr="003737F1">
        <w:rPr>
          <w:rFonts w:ascii="Times New Roman" w:hAnsi="Times New Roman"/>
          <w:szCs w:val="24"/>
        </w:rPr>
        <w:t xml:space="preserve">. a) </w:t>
      </w:r>
      <w:r w:rsidRPr="003737F1">
        <w:rPr>
          <w:rFonts w:ascii="Times New Roman" w:hAnsi="Times New Roman"/>
          <w:szCs w:val="24"/>
          <w:lang w:eastAsia="ja-JP"/>
        </w:rPr>
        <w:t xml:space="preserve">Modification of </w:t>
      </w:r>
      <w:r w:rsidRPr="003737F1">
        <w:rPr>
          <w:rFonts w:ascii="Times New Roman" w:hAnsi="Times New Roman"/>
          <w:szCs w:val="24"/>
        </w:rPr>
        <w:t xml:space="preserve">ApGltn with </w:t>
      </w:r>
      <w:r w:rsidR="00CF4EF3" w:rsidRPr="003737F1">
        <w:rPr>
          <w:rFonts w:ascii="Times New Roman" w:hAnsi="Times New Roman"/>
          <w:szCs w:val="24"/>
        </w:rPr>
        <w:t>different</w:t>
      </w:r>
      <w:r w:rsidRPr="003737F1">
        <w:rPr>
          <w:rFonts w:ascii="Times New Roman" w:hAnsi="Times New Roman"/>
          <w:szCs w:val="24"/>
        </w:rPr>
        <w:t xml:space="preserve"> fatty acid chlorides or cholesteryl chloroformate</w:t>
      </w:r>
      <w:r w:rsidRPr="003737F1">
        <w:rPr>
          <w:rFonts w:ascii="Times New Roman" w:hAnsi="Times New Roman"/>
          <w:szCs w:val="24"/>
          <w:lang w:eastAsia="ja-JP"/>
        </w:rPr>
        <w:t>.</w:t>
      </w:r>
      <w:r w:rsidRPr="003737F1">
        <w:rPr>
          <w:rFonts w:ascii="Times New Roman" w:hAnsi="Times New Roman"/>
          <w:szCs w:val="24"/>
        </w:rPr>
        <w:t xml:space="preserve"> b) </w:t>
      </w:r>
      <w:r w:rsidRPr="003737F1">
        <w:rPr>
          <w:rFonts w:ascii="Times New Roman" w:hAnsi="Times New Roman"/>
          <w:szCs w:val="24"/>
          <w:lang w:eastAsia="ja-JP"/>
        </w:rPr>
        <w:t>Chemical structure of pentaerythritol poly(ethylene glycol) ether tetrasuccinimidyl glutarate (</w:t>
      </w:r>
      <w:r w:rsidRPr="003737F1">
        <w:rPr>
          <w:rFonts w:ascii="Times New Roman" w:hAnsi="Times New Roman"/>
          <w:szCs w:val="24"/>
        </w:rPr>
        <w:t>4S-PEG</w:t>
      </w:r>
      <w:r w:rsidRPr="003737F1">
        <w:rPr>
          <w:rFonts w:ascii="Times New Roman" w:hAnsi="Times New Roman"/>
          <w:szCs w:val="24"/>
          <w:lang w:eastAsia="ja-JP"/>
        </w:rPr>
        <w:t>)</w:t>
      </w:r>
      <w:r w:rsidRPr="003737F1">
        <w:rPr>
          <w:rFonts w:ascii="Times New Roman" w:hAnsi="Times New Roman"/>
          <w:szCs w:val="24"/>
        </w:rPr>
        <w:t>.</w:t>
      </w:r>
      <w:r w:rsidR="004D08EE" w:rsidRPr="003737F1">
        <w:rPr>
          <w:rFonts w:ascii="Times New Roman" w:hAnsi="Times New Roman"/>
          <w:szCs w:val="24"/>
        </w:rPr>
        <w:t xml:space="preserve"> c) Adhesion of aortic media using hm-ApGltn/4S-PEG adhesive hydrogel.</w:t>
      </w:r>
    </w:p>
    <w:p w14:paraId="413F9041" w14:textId="77777777" w:rsidR="00492A10" w:rsidRPr="003737F1" w:rsidRDefault="00492A10" w:rsidP="005263C8">
      <w:pPr>
        <w:widowControl/>
        <w:spacing w:line="480" w:lineRule="auto"/>
        <w:rPr>
          <w:rFonts w:ascii="Times New Roman" w:hAnsi="Times New Roman"/>
          <w:sz w:val="24"/>
          <w:szCs w:val="24"/>
        </w:rPr>
      </w:pPr>
    </w:p>
    <w:p w14:paraId="3E8DE1C2" w14:textId="5006CAA1" w:rsidR="00492A10" w:rsidRPr="003737F1" w:rsidRDefault="00EB7148" w:rsidP="005263C8">
      <w:pPr>
        <w:widowControl/>
        <w:spacing w:line="480" w:lineRule="auto"/>
        <w:rPr>
          <w:rFonts w:ascii="Times New Roman" w:hAnsi="Times New Roman"/>
          <w:sz w:val="24"/>
          <w:szCs w:val="24"/>
        </w:rPr>
      </w:pPr>
      <w:r w:rsidRPr="003737F1">
        <w:rPr>
          <w:rFonts w:ascii="Times New Roman" w:hAnsi="Times New Roman"/>
          <w:sz w:val="24"/>
          <w:szCs w:val="24"/>
        </w:rPr>
        <w:t xml:space="preserve">3.2 Measurement of </w:t>
      </w:r>
      <w:r w:rsidR="00000F2F" w:rsidRPr="003737F1">
        <w:rPr>
          <w:rFonts w:ascii="Times New Roman" w:hAnsi="Times New Roman"/>
          <w:sz w:val="24"/>
          <w:szCs w:val="24"/>
        </w:rPr>
        <w:t>adhesion strength</w:t>
      </w:r>
    </w:p>
    <w:p w14:paraId="1640BC06" w14:textId="1DE897EB" w:rsidR="00492A10" w:rsidRPr="003737F1" w:rsidRDefault="00EB7148" w:rsidP="005263C8">
      <w:pPr>
        <w:widowControl/>
        <w:spacing w:line="480" w:lineRule="auto"/>
        <w:ind w:firstLine="840"/>
        <w:rPr>
          <w:rFonts w:ascii="Times New Roman" w:hAnsi="Times New Roman"/>
          <w:sz w:val="24"/>
          <w:szCs w:val="24"/>
        </w:rPr>
      </w:pPr>
      <w:r w:rsidRPr="003737F1">
        <w:rPr>
          <w:rFonts w:ascii="Times New Roman" w:hAnsi="Times New Roman"/>
          <w:sz w:val="24"/>
          <w:szCs w:val="24"/>
        </w:rPr>
        <w:lastRenderedPageBreak/>
        <w:t xml:space="preserve">The </w:t>
      </w:r>
      <w:r w:rsidR="00000F2F" w:rsidRPr="003737F1">
        <w:rPr>
          <w:rFonts w:ascii="Times New Roman" w:hAnsi="Times New Roman"/>
          <w:sz w:val="24"/>
          <w:szCs w:val="24"/>
        </w:rPr>
        <w:t>adhesion strength</w:t>
      </w:r>
      <w:r w:rsidRPr="003737F1">
        <w:rPr>
          <w:rFonts w:ascii="Times New Roman" w:hAnsi="Times New Roman"/>
          <w:sz w:val="24"/>
          <w:szCs w:val="24"/>
        </w:rPr>
        <w:t xml:space="preserve"> of the </w:t>
      </w:r>
      <w:r w:rsidR="008D0B99" w:rsidRPr="003737F1">
        <w:rPr>
          <w:rFonts w:ascii="Times New Roman" w:hAnsi="Times New Roman"/>
          <w:sz w:val="24"/>
          <w:szCs w:val="24"/>
        </w:rPr>
        <w:t>hm-ApGltn adhesive</w:t>
      </w:r>
      <w:r w:rsidRPr="003737F1">
        <w:rPr>
          <w:rFonts w:ascii="Times New Roman" w:hAnsi="Times New Roman"/>
          <w:sz w:val="24"/>
          <w:szCs w:val="24"/>
        </w:rPr>
        <w:t xml:space="preserve"> was measured using a fresh porcine </w:t>
      </w:r>
      <w:r w:rsidR="005367A0" w:rsidRPr="003737F1">
        <w:rPr>
          <w:rFonts w:ascii="Times New Roman" w:hAnsi="Times New Roman"/>
          <w:sz w:val="24"/>
          <w:szCs w:val="24"/>
        </w:rPr>
        <w:t>aortic medium</w:t>
      </w:r>
      <w:r w:rsidR="001C27F0" w:rsidRPr="003737F1">
        <w:rPr>
          <w:rFonts w:ascii="Times New Roman" w:hAnsi="Times New Roman"/>
          <w:sz w:val="24"/>
          <w:szCs w:val="24"/>
        </w:rPr>
        <w:t xml:space="preserve"> </w:t>
      </w:r>
      <w:r w:rsidR="00AD359B" w:rsidRPr="003737F1">
        <w:rPr>
          <w:rFonts w:ascii="Times New Roman" w:hAnsi="Times New Roman"/>
          <w:sz w:val="24"/>
          <w:szCs w:val="24"/>
        </w:rPr>
        <w:t>(</w:t>
      </w:r>
      <w:r w:rsidR="001C27F0" w:rsidRPr="003737F1">
        <w:rPr>
          <w:rFonts w:ascii="Times New Roman" w:hAnsi="Times New Roman"/>
          <w:sz w:val="24"/>
          <w:szCs w:val="24"/>
        </w:rPr>
        <w:t>Fig. 2</w:t>
      </w:r>
      <w:r w:rsidR="00FF3EAF" w:rsidRPr="003737F1">
        <w:rPr>
          <w:rFonts w:ascii="Times New Roman" w:hAnsi="Times New Roman"/>
          <w:sz w:val="24"/>
          <w:szCs w:val="24"/>
        </w:rPr>
        <w:t>)</w:t>
      </w:r>
      <w:r w:rsidRPr="003737F1">
        <w:rPr>
          <w:rFonts w:ascii="Times New Roman" w:hAnsi="Times New Roman"/>
          <w:sz w:val="24"/>
          <w:szCs w:val="24"/>
        </w:rPr>
        <w:t xml:space="preserve">. </w:t>
      </w:r>
      <w:r w:rsidR="001734BD" w:rsidRPr="003737F1">
        <w:rPr>
          <w:rFonts w:ascii="Times New Roman" w:hAnsi="Times New Roman"/>
          <w:sz w:val="24"/>
          <w:szCs w:val="24"/>
        </w:rPr>
        <w:t xml:space="preserve">To </w:t>
      </w:r>
      <w:r w:rsidRPr="003737F1">
        <w:rPr>
          <w:rFonts w:ascii="Times New Roman" w:hAnsi="Times New Roman"/>
          <w:sz w:val="24"/>
          <w:szCs w:val="24"/>
        </w:rPr>
        <w:t>optimize the adhes</w:t>
      </w:r>
      <w:r w:rsidR="001734BD" w:rsidRPr="003737F1">
        <w:rPr>
          <w:rFonts w:ascii="Times New Roman" w:hAnsi="Times New Roman"/>
          <w:sz w:val="24"/>
          <w:szCs w:val="24"/>
        </w:rPr>
        <w:t>ion</w:t>
      </w:r>
      <w:r w:rsidRPr="003737F1">
        <w:rPr>
          <w:rFonts w:ascii="Times New Roman" w:hAnsi="Times New Roman"/>
          <w:sz w:val="24"/>
          <w:szCs w:val="24"/>
        </w:rPr>
        <w:t xml:space="preserve"> conditions,</w:t>
      </w:r>
      <w:r w:rsidR="009776C8" w:rsidRPr="003737F1">
        <w:rPr>
          <w:rFonts w:ascii="Times New Roman" w:hAnsi="Times New Roman"/>
          <w:sz w:val="24"/>
          <w:szCs w:val="24"/>
        </w:rPr>
        <w:t xml:space="preserve"> we evaluated</w:t>
      </w:r>
      <w:r w:rsidR="00074DF3" w:rsidRPr="003737F1">
        <w:rPr>
          <w:rFonts w:ascii="Times New Roman" w:hAnsi="Times New Roman"/>
          <w:sz w:val="24"/>
          <w:szCs w:val="24"/>
        </w:rPr>
        <w:t xml:space="preserve"> </w:t>
      </w:r>
      <w:r w:rsidRPr="003737F1">
        <w:rPr>
          <w:rFonts w:ascii="Times New Roman" w:hAnsi="Times New Roman"/>
          <w:sz w:val="24"/>
          <w:szCs w:val="24"/>
        </w:rPr>
        <w:t>the effect</w:t>
      </w:r>
      <w:r w:rsidR="001734BD" w:rsidRPr="003737F1">
        <w:rPr>
          <w:rFonts w:ascii="Times New Roman" w:hAnsi="Times New Roman"/>
          <w:sz w:val="24"/>
          <w:szCs w:val="24"/>
        </w:rPr>
        <w:t>s</w:t>
      </w:r>
      <w:r w:rsidR="00074DF3" w:rsidRPr="003737F1">
        <w:rPr>
          <w:rFonts w:ascii="Times New Roman" w:hAnsi="Times New Roman"/>
          <w:sz w:val="24"/>
          <w:szCs w:val="24"/>
        </w:rPr>
        <w:t xml:space="preserve"> of physicochemical factors on </w:t>
      </w:r>
      <w:r w:rsidR="00000F2F" w:rsidRPr="003737F1">
        <w:rPr>
          <w:rFonts w:ascii="Times New Roman" w:hAnsi="Times New Roman"/>
          <w:sz w:val="24"/>
          <w:szCs w:val="24"/>
        </w:rPr>
        <w:t>adhesion strength</w:t>
      </w:r>
      <w:r w:rsidR="00074DF3" w:rsidRPr="003737F1">
        <w:rPr>
          <w:rFonts w:ascii="Times New Roman" w:hAnsi="Times New Roman"/>
          <w:sz w:val="24"/>
          <w:szCs w:val="24"/>
        </w:rPr>
        <w:t xml:space="preserve"> </w:t>
      </w:r>
      <w:r w:rsidR="008B4BB4" w:rsidRPr="003737F1">
        <w:rPr>
          <w:rFonts w:ascii="Times New Roman" w:hAnsi="Times New Roman"/>
          <w:sz w:val="24"/>
          <w:szCs w:val="24"/>
        </w:rPr>
        <w:t>in</w:t>
      </w:r>
      <w:r w:rsidR="00074DF3" w:rsidRPr="003737F1">
        <w:rPr>
          <w:rFonts w:ascii="Times New Roman" w:hAnsi="Times New Roman"/>
          <w:sz w:val="24"/>
          <w:szCs w:val="24"/>
        </w:rPr>
        <w:t xml:space="preserve"> Org-ApGltn. </w:t>
      </w:r>
      <w:r w:rsidR="008B4BB4" w:rsidRPr="003737F1">
        <w:rPr>
          <w:rFonts w:ascii="Times New Roman" w:hAnsi="Times New Roman"/>
          <w:sz w:val="24"/>
          <w:szCs w:val="24"/>
        </w:rPr>
        <w:t>T</w:t>
      </w:r>
      <w:r w:rsidRPr="003737F1">
        <w:rPr>
          <w:rFonts w:ascii="Times New Roman" w:hAnsi="Times New Roman"/>
          <w:sz w:val="24"/>
          <w:szCs w:val="24"/>
        </w:rPr>
        <w:t xml:space="preserve">he </w:t>
      </w:r>
      <w:r w:rsidR="00000F2F" w:rsidRPr="003737F1">
        <w:rPr>
          <w:rFonts w:ascii="Times New Roman" w:hAnsi="Times New Roman"/>
          <w:sz w:val="24"/>
          <w:szCs w:val="24"/>
        </w:rPr>
        <w:t>adhesion strength</w:t>
      </w:r>
      <w:r w:rsidR="00B37AFD" w:rsidRPr="003737F1">
        <w:rPr>
          <w:rFonts w:ascii="Times New Roman" w:hAnsi="Times New Roman"/>
          <w:sz w:val="24"/>
          <w:szCs w:val="24"/>
        </w:rPr>
        <w:t xml:space="preserve"> increased with increasing 4S-PEG concentration</w:t>
      </w:r>
      <w:r w:rsidR="008B4BB4" w:rsidRPr="003737F1">
        <w:rPr>
          <w:rFonts w:ascii="Times New Roman" w:hAnsi="Times New Roman"/>
          <w:sz w:val="24"/>
          <w:szCs w:val="24"/>
        </w:rPr>
        <w:t>s</w:t>
      </w:r>
      <w:r w:rsidR="00B37AFD" w:rsidRPr="003737F1">
        <w:rPr>
          <w:rFonts w:ascii="Times New Roman" w:hAnsi="Times New Roman"/>
          <w:sz w:val="24"/>
          <w:szCs w:val="24"/>
        </w:rPr>
        <w:t xml:space="preserve"> up to 11</w:t>
      </w:r>
      <w:r w:rsidR="008B4BB4" w:rsidRPr="003737F1">
        <w:rPr>
          <w:rFonts w:ascii="Times New Roman" w:hAnsi="Times New Roman"/>
          <w:sz w:val="24"/>
          <w:szCs w:val="24"/>
        </w:rPr>
        <w:t xml:space="preserve"> </w:t>
      </w:r>
      <w:r w:rsidR="00B37AFD" w:rsidRPr="003737F1">
        <w:rPr>
          <w:rFonts w:ascii="Times New Roman" w:hAnsi="Times New Roman"/>
          <w:sz w:val="24"/>
          <w:szCs w:val="24"/>
        </w:rPr>
        <w:t xml:space="preserve">mM, </w:t>
      </w:r>
      <w:r w:rsidR="008B4BB4" w:rsidRPr="003737F1">
        <w:rPr>
          <w:rFonts w:ascii="Times New Roman" w:hAnsi="Times New Roman"/>
          <w:sz w:val="24"/>
          <w:szCs w:val="24"/>
        </w:rPr>
        <w:t xml:space="preserve">after which it </w:t>
      </w:r>
      <w:r w:rsidR="00B37AFD" w:rsidRPr="003737F1">
        <w:rPr>
          <w:rFonts w:ascii="Times New Roman" w:hAnsi="Times New Roman"/>
          <w:sz w:val="24"/>
          <w:szCs w:val="24"/>
        </w:rPr>
        <w:t>decreased</w:t>
      </w:r>
      <w:r w:rsidR="008B4BB4" w:rsidRPr="003737F1">
        <w:rPr>
          <w:rFonts w:ascii="Times New Roman" w:hAnsi="Times New Roman"/>
          <w:sz w:val="24"/>
          <w:szCs w:val="24"/>
        </w:rPr>
        <w:t xml:space="preserve"> (Fig. 3a)</w:t>
      </w:r>
      <w:r w:rsidR="00B37AFD" w:rsidRPr="003737F1">
        <w:rPr>
          <w:rFonts w:ascii="Times New Roman" w:hAnsi="Times New Roman"/>
          <w:sz w:val="24"/>
          <w:szCs w:val="24"/>
        </w:rPr>
        <w:t xml:space="preserve">. At </w:t>
      </w:r>
      <w:r w:rsidRPr="003737F1">
        <w:rPr>
          <w:rFonts w:ascii="Times New Roman" w:hAnsi="Times New Roman"/>
          <w:sz w:val="24"/>
          <w:szCs w:val="24"/>
        </w:rPr>
        <w:t xml:space="preserve">a 4S-PEG concentration </w:t>
      </w:r>
      <w:r w:rsidR="0083472E" w:rsidRPr="003737F1">
        <w:rPr>
          <w:rFonts w:ascii="Times New Roman" w:hAnsi="Times New Roman"/>
          <w:sz w:val="24"/>
          <w:szCs w:val="24"/>
        </w:rPr>
        <w:t xml:space="preserve">of 13 </w:t>
      </w:r>
      <w:r w:rsidR="00B37AFD" w:rsidRPr="003737F1">
        <w:rPr>
          <w:rFonts w:ascii="Times New Roman" w:hAnsi="Times New Roman"/>
          <w:sz w:val="24"/>
          <w:szCs w:val="24"/>
        </w:rPr>
        <w:t xml:space="preserve">mM, </w:t>
      </w:r>
      <w:r w:rsidRPr="003737F1">
        <w:rPr>
          <w:rFonts w:ascii="Times New Roman" w:hAnsi="Times New Roman"/>
          <w:sz w:val="24"/>
          <w:szCs w:val="24"/>
        </w:rPr>
        <w:t xml:space="preserve">the </w:t>
      </w:r>
      <w:r w:rsidR="0005298A" w:rsidRPr="003737F1">
        <w:rPr>
          <w:rFonts w:ascii="Times New Roman" w:hAnsi="Times New Roman"/>
          <w:sz w:val="24"/>
          <w:szCs w:val="24"/>
        </w:rPr>
        <w:t xml:space="preserve">molar ratio of </w:t>
      </w:r>
      <w:r w:rsidRPr="003737F1">
        <w:rPr>
          <w:rFonts w:ascii="Times New Roman" w:hAnsi="Times New Roman"/>
          <w:sz w:val="24"/>
          <w:szCs w:val="24"/>
        </w:rPr>
        <w:t xml:space="preserve">the </w:t>
      </w:r>
      <w:r w:rsidR="0083472E" w:rsidRPr="003737F1">
        <w:rPr>
          <w:rFonts w:ascii="Times New Roman" w:hAnsi="Times New Roman"/>
          <w:sz w:val="24"/>
          <w:szCs w:val="24"/>
        </w:rPr>
        <w:t>amino groups of Org-ApGltn</w:t>
      </w:r>
      <w:r w:rsidR="00F815BA" w:rsidRPr="003737F1">
        <w:rPr>
          <w:rFonts w:ascii="Times New Roman" w:hAnsi="Times New Roman"/>
          <w:sz w:val="24"/>
          <w:szCs w:val="24"/>
        </w:rPr>
        <w:t xml:space="preserve"> (20wt%)</w:t>
      </w:r>
      <w:r w:rsidR="008B4BB4" w:rsidRPr="003737F1">
        <w:rPr>
          <w:rFonts w:ascii="Times New Roman" w:hAnsi="Times New Roman"/>
          <w:sz w:val="24"/>
          <w:szCs w:val="24"/>
        </w:rPr>
        <w:t>:</w:t>
      </w:r>
      <w:r w:rsidR="008B6514" w:rsidRPr="003737F1">
        <w:rPr>
          <w:rFonts w:ascii="Times New Roman" w:hAnsi="Times New Roman"/>
          <w:sz w:val="24"/>
          <w:szCs w:val="24"/>
        </w:rPr>
        <w:t xml:space="preserve"> </w:t>
      </w:r>
      <w:r w:rsidR="0083472E" w:rsidRPr="003737F1">
        <w:rPr>
          <w:rFonts w:ascii="Times New Roman" w:hAnsi="Times New Roman"/>
          <w:sz w:val="24"/>
          <w:szCs w:val="24"/>
        </w:rPr>
        <w:t>active</w:t>
      </w:r>
      <w:r w:rsidR="0005298A" w:rsidRPr="003737F1">
        <w:rPr>
          <w:rFonts w:ascii="Times New Roman" w:hAnsi="Times New Roman"/>
          <w:sz w:val="24"/>
          <w:szCs w:val="24"/>
        </w:rPr>
        <w:t xml:space="preserve"> ester groups of 4S-PEG was 1</w:t>
      </w:r>
      <w:r w:rsidR="001734BD" w:rsidRPr="003737F1">
        <w:rPr>
          <w:rFonts w:ascii="Times New Roman" w:hAnsi="Times New Roman"/>
          <w:sz w:val="24"/>
          <w:szCs w:val="24"/>
        </w:rPr>
        <w:t>/</w:t>
      </w:r>
      <w:r w:rsidR="0005298A" w:rsidRPr="003737F1">
        <w:rPr>
          <w:rFonts w:ascii="Times New Roman" w:hAnsi="Times New Roman"/>
          <w:sz w:val="24"/>
          <w:szCs w:val="24"/>
        </w:rPr>
        <w:t>1</w:t>
      </w:r>
      <w:r w:rsidR="001734BD" w:rsidRPr="003737F1">
        <w:rPr>
          <w:rFonts w:ascii="Times New Roman" w:hAnsi="Times New Roman"/>
          <w:sz w:val="24"/>
          <w:szCs w:val="24"/>
        </w:rPr>
        <w:t xml:space="preserve"> (mol/mol)</w:t>
      </w:r>
      <w:r w:rsidR="008B6514" w:rsidRPr="003737F1">
        <w:rPr>
          <w:rFonts w:ascii="Times New Roman" w:hAnsi="Times New Roman"/>
          <w:sz w:val="24"/>
          <w:szCs w:val="24"/>
        </w:rPr>
        <w:t>.</w:t>
      </w:r>
      <w:r w:rsidR="0005298A" w:rsidRPr="003737F1">
        <w:rPr>
          <w:rFonts w:ascii="Times New Roman" w:hAnsi="Times New Roman"/>
          <w:sz w:val="24"/>
          <w:szCs w:val="24"/>
        </w:rPr>
        <w:t xml:space="preserve"> </w:t>
      </w:r>
      <w:r w:rsidR="008B4BB4" w:rsidRPr="003737F1">
        <w:rPr>
          <w:rFonts w:ascii="Times New Roman" w:hAnsi="Times New Roman"/>
          <w:sz w:val="24"/>
          <w:szCs w:val="24"/>
        </w:rPr>
        <w:t>H</w:t>
      </w:r>
      <w:r w:rsidR="0005298A" w:rsidRPr="003737F1">
        <w:rPr>
          <w:rFonts w:ascii="Times New Roman" w:hAnsi="Times New Roman"/>
          <w:sz w:val="24"/>
          <w:szCs w:val="24"/>
        </w:rPr>
        <w:t xml:space="preserve">owever, </w:t>
      </w:r>
      <w:r w:rsidRPr="003737F1">
        <w:rPr>
          <w:rFonts w:ascii="Times New Roman" w:hAnsi="Times New Roman"/>
          <w:sz w:val="24"/>
          <w:szCs w:val="24"/>
        </w:rPr>
        <w:t xml:space="preserve">the </w:t>
      </w:r>
      <w:r w:rsidR="00B37AFD" w:rsidRPr="003737F1">
        <w:rPr>
          <w:rFonts w:ascii="Times New Roman" w:hAnsi="Times New Roman"/>
          <w:sz w:val="24"/>
          <w:szCs w:val="24"/>
        </w:rPr>
        <w:t xml:space="preserve">resulting Org-ApGltn/4S-PEG gel was </w:t>
      </w:r>
      <w:r w:rsidR="0005298A" w:rsidRPr="003737F1">
        <w:rPr>
          <w:rFonts w:ascii="Times New Roman" w:hAnsi="Times New Roman"/>
          <w:sz w:val="24"/>
          <w:szCs w:val="24"/>
        </w:rPr>
        <w:t>opaque</w:t>
      </w:r>
      <w:r w:rsidR="0029613D" w:rsidRPr="003737F1">
        <w:rPr>
          <w:rFonts w:ascii="Times New Roman" w:hAnsi="Times New Roman"/>
          <w:sz w:val="24"/>
          <w:szCs w:val="24"/>
        </w:rPr>
        <w:t>. This phenomenon is due to the fact that 4S-</w:t>
      </w:r>
      <w:r w:rsidR="0005298A" w:rsidRPr="003737F1">
        <w:rPr>
          <w:rFonts w:ascii="Times New Roman" w:hAnsi="Times New Roman"/>
          <w:sz w:val="24"/>
          <w:szCs w:val="24"/>
        </w:rPr>
        <w:t>PEG</w:t>
      </w:r>
      <w:r w:rsidR="0029613D" w:rsidRPr="003737F1">
        <w:rPr>
          <w:rFonts w:ascii="Times New Roman" w:hAnsi="Times New Roman"/>
          <w:sz w:val="24"/>
          <w:szCs w:val="24"/>
        </w:rPr>
        <w:t>induced the dehydration of Org-ApGltn</w:t>
      </w:r>
      <w:r w:rsidR="0083472E" w:rsidRPr="003737F1">
        <w:rPr>
          <w:rFonts w:ascii="Times New Roman" w:hAnsi="Times New Roman"/>
          <w:sz w:val="24"/>
          <w:szCs w:val="24"/>
        </w:rPr>
        <w:t xml:space="preserve">. </w:t>
      </w:r>
      <w:r w:rsidR="0005298A" w:rsidRPr="003737F1">
        <w:rPr>
          <w:rFonts w:ascii="Times New Roman" w:hAnsi="Times New Roman"/>
          <w:sz w:val="24"/>
          <w:szCs w:val="24"/>
        </w:rPr>
        <w:t xml:space="preserve">Based on these results, </w:t>
      </w:r>
      <w:r w:rsidR="008B4BB4" w:rsidRPr="003737F1">
        <w:rPr>
          <w:rFonts w:ascii="Times New Roman" w:hAnsi="Times New Roman"/>
          <w:sz w:val="24"/>
          <w:szCs w:val="24"/>
        </w:rPr>
        <w:t xml:space="preserve">we selected </w:t>
      </w:r>
      <w:r w:rsidR="0005298A" w:rsidRPr="003737F1">
        <w:rPr>
          <w:rFonts w:ascii="Times New Roman" w:hAnsi="Times New Roman"/>
          <w:sz w:val="24"/>
          <w:szCs w:val="24"/>
        </w:rPr>
        <w:t xml:space="preserve">11 mM </w:t>
      </w:r>
      <w:r w:rsidR="00450526" w:rsidRPr="003737F1">
        <w:rPr>
          <w:rFonts w:ascii="Times New Roman" w:hAnsi="Times New Roman"/>
          <w:sz w:val="24"/>
          <w:szCs w:val="24"/>
        </w:rPr>
        <w:t xml:space="preserve">4S-PEG </w:t>
      </w:r>
      <w:r w:rsidR="0005298A" w:rsidRPr="003737F1">
        <w:rPr>
          <w:rFonts w:ascii="Times New Roman" w:hAnsi="Times New Roman"/>
          <w:sz w:val="24"/>
          <w:szCs w:val="24"/>
        </w:rPr>
        <w:t xml:space="preserve">for subsequent experiments. </w:t>
      </w:r>
      <w:r w:rsidR="00A17BD8" w:rsidRPr="003737F1">
        <w:rPr>
          <w:rFonts w:ascii="Times New Roman" w:hAnsi="Times New Roman"/>
          <w:sz w:val="24"/>
          <w:szCs w:val="24"/>
        </w:rPr>
        <w:t xml:space="preserve">We evaluated </w:t>
      </w:r>
      <w:r w:rsidR="002D2BA5" w:rsidRPr="003737F1">
        <w:rPr>
          <w:rFonts w:ascii="Times New Roman" w:hAnsi="Times New Roman"/>
          <w:sz w:val="24"/>
          <w:szCs w:val="24"/>
        </w:rPr>
        <w:t xml:space="preserve">the </w:t>
      </w:r>
      <w:r w:rsidR="00A17BD8" w:rsidRPr="003737F1">
        <w:rPr>
          <w:rFonts w:ascii="Times New Roman" w:hAnsi="Times New Roman"/>
          <w:sz w:val="24"/>
          <w:szCs w:val="24"/>
        </w:rPr>
        <w:t xml:space="preserve">effect of </w:t>
      </w:r>
      <w:r w:rsidR="002D2BA5" w:rsidRPr="003737F1">
        <w:rPr>
          <w:rFonts w:ascii="Times New Roman" w:hAnsi="Times New Roman"/>
          <w:sz w:val="24"/>
          <w:szCs w:val="24"/>
        </w:rPr>
        <w:t xml:space="preserve">pH </w:t>
      </w:r>
      <w:r w:rsidR="00461F5A" w:rsidRPr="003737F1">
        <w:rPr>
          <w:rFonts w:ascii="Times New Roman" w:hAnsi="Times New Roman"/>
          <w:sz w:val="24"/>
          <w:szCs w:val="24"/>
        </w:rPr>
        <w:t xml:space="preserve">on </w:t>
      </w:r>
      <w:r w:rsidR="00000F2F" w:rsidRPr="003737F1">
        <w:rPr>
          <w:rFonts w:ascii="Times New Roman" w:hAnsi="Times New Roman"/>
          <w:sz w:val="24"/>
          <w:szCs w:val="24"/>
        </w:rPr>
        <w:t>adhesion strength</w:t>
      </w:r>
      <w:r w:rsidR="00461F5A" w:rsidRPr="003737F1">
        <w:rPr>
          <w:rFonts w:ascii="Times New Roman" w:hAnsi="Times New Roman"/>
          <w:sz w:val="24"/>
          <w:szCs w:val="24"/>
        </w:rPr>
        <w:t xml:space="preserve"> using 0.1 M PBS</w:t>
      </w:r>
      <w:r w:rsidR="0030684D" w:rsidRPr="003737F1">
        <w:rPr>
          <w:rFonts w:ascii="Times New Roman" w:hAnsi="Times New Roman"/>
          <w:sz w:val="24"/>
          <w:szCs w:val="24"/>
        </w:rPr>
        <w:t xml:space="preserve"> with different pHs</w:t>
      </w:r>
      <w:r w:rsidR="002D2BA5" w:rsidRPr="003737F1">
        <w:rPr>
          <w:rFonts w:ascii="Times New Roman" w:hAnsi="Times New Roman"/>
          <w:sz w:val="24"/>
          <w:szCs w:val="24"/>
        </w:rPr>
        <w:t xml:space="preserve">. </w:t>
      </w:r>
      <w:r w:rsidR="00450526" w:rsidRPr="003737F1">
        <w:rPr>
          <w:rFonts w:ascii="Times New Roman" w:hAnsi="Times New Roman"/>
          <w:sz w:val="24"/>
          <w:szCs w:val="24"/>
        </w:rPr>
        <w:t>A</w:t>
      </w:r>
      <w:r w:rsidR="00000F2F" w:rsidRPr="003737F1">
        <w:rPr>
          <w:rFonts w:ascii="Times New Roman" w:hAnsi="Times New Roman"/>
          <w:sz w:val="24"/>
          <w:szCs w:val="24"/>
        </w:rPr>
        <w:t>dhesion strength</w:t>
      </w:r>
      <w:r w:rsidR="00EC08EF" w:rsidRPr="003737F1">
        <w:rPr>
          <w:rFonts w:ascii="Times New Roman" w:hAnsi="Times New Roman"/>
          <w:sz w:val="24"/>
          <w:szCs w:val="24"/>
        </w:rPr>
        <w:t xml:space="preserve"> clearly increased with an increase in </w:t>
      </w:r>
      <w:r w:rsidRPr="003737F1">
        <w:rPr>
          <w:rFonts w:ascii="Times New Roman" w:hAnsi="Times New Roman"/>
          <w:sz w:val="24"/>
          <w:szCs w:val="24"/>
        </w:rPr>
        <w:t xml:space="preserve">the pH of the 0.1 M PBS </w:t>
      </w:r>
      <w:r w:rsidR="00450526" w:rsidRPr="003737F1">
        <w:rPr>
          <w:rFonts w:ascii="Times New Roman" w:hAnsi="Times New Roman"/>
          <w:sz w:val="24"/>
          <w:szCs w:val="24"/>
        </w:rPr>
        <w:t>(</w:t>
      </w:r>
      <w:r w:rsidRPr="003737F1">
        <w:rPr>
          <w:rFonts w:ascii="Times New Roman" w:hAnsi="Times New Roman"/>
          <w:sz w:val="24"/>
          <w:szCs w:val="24"/>
        </w:rPr>
        <w:t>Fig.</w:t>
      </w:r>
      <w:r w:rsidR="00450526" w:rsidRPr="003737F1">
        <w:rPr>
          <w:rFonts w:ascii="Times New Roman" w:hAnsi="Times New Roman"/>
          <w:sz w:val="24"/>
          <w:szCs w:val="24"/>
        </w:rPr>
        <w:t xml:space="preserve"> </w:t>
      </w:r>
      <w:r w:rsidRPr="003737F1">
        <w:rPr>
          <w:rFonts w:ascii="Times New Roman" w:hAnsi="Times New Roman"/>
          <w:sz w:val="24"/>
          <w:szCs w:val="24"/>
        </w:rPr>
        <w:t>3b</w:t>
      </w:r>
      <w:r w:rsidR="00450526" w:rsidRPr="003737F1">
        <w:rPr>
          <w:rFonts w:ascii="Times New Roman" w:hAnsi="Times New Roman"/>
          <w:sz w:val="24"/>
          <w:szCs w:val="24"/>
        </w:rPr>
        <w:t>)</w:t>
      </w:r>
      <w:r w:rsidRPr="003737F1">
        <w:rPr>
          <w:rFonts w:ascii="Times New Roman" w:hAnsi="Times New Roman"/>
          <w:sz w:val="24"/>
          <w:szCs w:val="24"/>
        </w:rPr>
        <w:t xml:space="preserve">. </w:t>
      </w:r>
      <w:r w:rsidR="003A027B" w:rsidRPr="003737F1">
        <w:rPr>
          <w:rFonts w:ascii="Times New Roman" w:hAnsi="Times New Roman"/>
          <w:sz w:val="24"/>
          <w:szCs w:val="24"/>
        </w:rPr>
        <w:t>Amide formation between amino groups and a</w:t>
      </w:r>
      <w:r w:rsidR="00EC08EF" w:rsidRPr="003737F1">
        <w:rPr>
          <w:rFonts w:ascii="Times New Roman" w:hAnsi="Times New Roman"/>
          <w:sz w:val="24"/>
          <w:szCs w:val="24"/>
        </w:rPr>
        <w:t>ctive ester groups</w:t>
      </w:r>
      <w:r w:rsidR="003A027B" w:rsidRPr="003737F1">
        <w:rPr>
          <w:rFonts w:ascii="Times New Roman" w:hAnsi="Times New Roman"/>
          <w:sz w:val="24"/>
          <w:szCs w:val="24"/>
        </w:rPr>
        <w:t xml:space="preserve"> </w:t>
      </w:r>
      <w:r w:rsidR="00461F5A" w:rsidRPr="003737F1">
        <w:rPr>
          <w:rFonts w:ascii="Times New Roman" w:hAnsi="Times New Roman"/>
          <w:sz w:val="24"/>
          <w:szCs w:val="24"/>
        </w:rPr>
        <w:t>is</w:t>
      </w:r>
      <w:r w:rsidR="003A027B" w:rsidRPr="003737F1">
        <w:rPr>
          <w:rFonts w:ascii="Times New Roman" w:hAnsi="Times New Roman"/>
          <w:sz w:val="24"/>
          <w:szCs w:val="24"/>
        </w:rPr>
        <w:t xml:space="preserve"> promote</w:t>
      </w:r>
      <w:r w:rsidR="00461F5A" w:rsidRPr="003737F1">
        <w:rPr>
          <w:rFonts w:ascii="Times New Roman" w:hAnsi="Times New Roman"/>
          <w:sz w:val="24"/>
          <w:szCs w:val="24"/>
        </w:rPr>
        <w:t>d</w:t>
      </w:r>
      <w:r w:rsidR="003A027B" w:rsidRPr="003737F1">
        <w:rPr>
          <w:rFonts w:ascii="Times New Roman" w:hAnsi="Times New Roman"/>
          <w:sz w:val="24"/>
          <w:szCs w:val="24"/>
        </w:rPr>
        <w:t xml:space="preserve"> in </w:t>
      </w:r>
      <w:r w:rsidRPr="003737F1">
        <w:rPr>
          <w:rFonts w:ascii="Times New Roman" w:hAnsi="Times New Roman"/>
          <w:sz w:val="24"/>
          <w:szCs w:val="24"/>
        </w:rPr>
        <w:t>an alkaline environment</w:t>
      </w:r>
      <w:r w:rsidR="003A027B" w:rsidRPr="003737F1">
        <w:rPr>
          <w:rFonts w:ascii="Times New Roman" w:hAnsi="Times New Roman"/>
          <w:sz w:val="24"/>
          <w:szCs w:val="24"/>
        </w:rPr>
        <w:t xml:space="preserve"> due to the deprotonation of amino groups at high pH. Therefore, </w:t>
      </w:r>
      <w:r w:rsidRPr="003737F1">
        <w:rPr>
          <w:rFonts w:ascii="Times New Roman" w:hAnsi="Times New Roman"/>
          <w:sz w:val="24"/>
          <w:szCs w:val="24"/>
        </w:rPr>
        <w:t xml:space="preserve">the increased </w:t>
      </w:r>
      <w:r w:rsidR="00000F2F" w:rsidRPr="003737F1">
        <w:rPr>
          <w:rFonts w:ascii="Times New Roman" w:hAnsi="Times New Roman"/>
          <w:sz w:val="24"/>
          <w:szCs w:val="24"/>
        </w:rPr>
        <w:t>adhesion strength</w:t>
      </w:r>
      <w:r w:rsidR="003A027B" w:rsidRPr="003737F1">
        <w:rPr>
          <w:rFonts w:ascii="Times New Roman" w:hAnsi="Times New Roman"/>
          <w:sz w:val="24"/>
          <w:szCs w:val="24"/>
        </w:rPr>
        <w:t xml:space="preserve"> was due to the high </w:t>
      </w:r>
      <w:r w:rsidR="00CC5268" w:rsidRPr="003737F1">
        <w:rPr>
          <w:rFonts w:ascii="Times New Roman" w:hAnsi="Times New Roman"/>
          <w:sz w:val="24"/>
          <w:szCs w:val="24"/>
        </w:rPr>
        <w:t xml:space="preserve">crosslinking density of </w:t>
      </w:r>
      <w:r w:rsidRPr="003737F1">
        <w:rPr>
          <w:rFonts w:ascii="Times New Roman" w:hAnsi="Times New Roman"/>
          <w:sz w:val="24"/>
          <w:szCs w:val="24"/>
        </w:rPr>
        <w:t>the Org-</w:t>
      </w:r>
      <w:r w:rsidR="00CC5268" w:rsidRPr="003737F1">
        <w:rPr>
          <w:rFonts w:ascii="Times New Roman" w:hAnsi="Times New Roman"/>
          <w:sz w:val="24"/>
          <w:szCs w:val="24"/>
        </w:rPr>
        <w:t>ApGltn/4S-PEG gel</w:t>
      </w:r>
      <w:r w:rsidR="003A027B" w:rsidRPr="003737F1">
        <w:rPr>
          <w:rFonts w:ascii="Times New Roman" w:hAnsi="Times New Roman"/>
          <w:sz w:val="24"/>
          <w:szCs w:val="24"/>
        </w:rPr>
        <w:t xml:space="preserve"> </w:t>
      </w:r>
      <w:r w:rsidR="00CC5268" w:rsidRPr="003737F1">
        <w:rPr>
          <w:rFonts w:ascii="Times New Roman" w:hAnsi="Times New Roman"/>
          <w:sz w:val="24"/>
          <w:szCs w:val="24"/>
        </w:rPr>
        <w:t xml:space="preserve">at pH 8. </w:t>
      </w:r>
      <w:r w:rsidR="0072352F" w:rsidRPr="003737F1">
        <w:rPr>
          <w:rFonts w:ascii="Times New Roman" w:hAnsi="Times New Roman"/>
          <w:sz w:val="24"/>
          <w:szCs w:val="24"/>
        </w:rPr>
        <w:t xml:space="preserve">We found that </w:t>
      </w:r>
      <w:r w:rsidR="00000F2F" w:rsidRPr="003737F1">
        <w:rPr>
          <w:rFonts w:ascii="Times New Roman" w:hAnsi="Times New Roman"/>
          <w:sz w:val="24"/>
          <w:szCs w:val="24"/>
        </w:rPr>
        <w:t>adhesion strength</w:t>
      </w:r>
      <w:r w:rsidR="00CC5268" w:rsidRPr="003737F1">
        <w:rPr>
          <w:rFonts w:ascii="Times New Roman" w:hAnsi="Times New Roman"/>
          <w:sz w:val="24"/>
          <w:szCs w:val="24"/>
        </w:rPr>
        <w:t xml:space="preserve"> varied </w:t>
      </w:r>
      <w:r w:rsidR="0072352F" w:rsidRPr="003737F1">
        <w:rPr>
          <w:rFonts w:ascii="Times New Roman" w:hAnsi="Times New Roman"/>
          <w:sz w:val="24"/>
          <w:szCs w:val="24"/>
        </w:rPr>
        <w:t xml:space="preserve">greatly between </w:t>
      </w:r>
      <w:r w:rsidR="00CC5268" w:rsidRPr="003737F1">
        <w:rPr>
          <w:rFonts w:ascii="Times New Roman" w:hAnsi="Times New Roman"/>
          <w:sz w:val="24"/>
          <w:szCs w:val="24"/>
        </w:rPr>
        <w:t xml:space="preserve">20 </w:t>
      </w:r>
      <w:r w:rsidR="0072352F" w:rsidRPr="003737F1">
        <w:rPr>
          <w:rFonts w:ascii="Times New Roman" w:hAnsi="Times New Roman"/>
          <w:sz w:val="24"/>
          <w:szCs w:val="24"/>
        </w:rPr>
        <w:t xml:space="preserve">and </w:t>
      </w:r>
      <w:r w:rsidR="00CC5268" w:rsidRPr="003737F1">
        <w:rPr>
          <w:rFonts w:ascii="Times New Roman" w:hAnsi="Times New Roman"/>
          <w:sz w:val="24"/>
          <w:szCs w:val="24"/>
        </w:rPr>
        <w:t>60</w:t>
      </w:r>
      <w:r w:rsidRPr="003737F1">
        <w:rPr>
          <w:rFonts w:ascii="Times New Roman" w:hAnsi="Times New Roman"/>
          <w:sz w:val="24"/>
          <w:szCs w:val="24"/>
        </w:rPr>
        <w:t xml:space="preserve">% </w:t>
      </w:r>
      <w:r w:rsidR="0072352F" w:rsidRPr="003737F1">
        <w:rPr>
          <w:rFonts w:ascii="Times New Roman" w:hAnsi="Times New Roman"/>
          <w:sz w:val="24"/>
          <w:szCs w:val="24"/>
        </w:rPr>
        <w:t>Org-ApGltn concentration (Fig. 3c),</w:t>
      </w:r>
      <w:r w:rsidR="00CC5268" w:rsidRPr="003737F1">
        <w:rPr>
          <w:rFonts w:ascii="Times New Roman" w:hAnsi="Times New Roman"/>
          <w:sz w:val="24"/>
          <w:szCs w:val="24"/>
        </w:rPr>
        <w:t xml:space="preserve"> </w:t>
      </w:r>
      <w:r w:rsidR="00623DE0" w:rsidRPr="003737F1">
        <w:rPr>
          <w:rFonts w:ascii="Times New Roman" w:hAnsi="Times New Roman"/>
          <w:sz w:val="24"/>
          <w:szCs w:val="24"/>
        </w:rPr>
        <w:t>indicat</w:t>
      </w:r>
      <w:r w:rsidR="0072352F" w:rsidRPr="003737F1">
        <w:rPr>
          <w:rFonts w:ascii="Times New Roman" w:hAnsi="Times New Roman"/>
          <w:sz w:val="24"/>
          <w:szCs w:val="24"/>
        </w:rPr>
        <w:t>ing</w:t>
      </w:r>
      <w:r w:rsidR="00AB3EFA" w:rsidRPr="003737F1">
        <w:rPr>
          <w:rFonts w:ascii="Times New Roman" w:hAnsi="Times New Roman"/>
          <w:sz w:val="24"/>
          <w:szCs w:val="24"/>
        </w:rPr>
        <w:t xml:space="preserve"> that </w:t>
      </w:r>
      <w:r w:rsidRPr="003737F1">
        <w:rPr>
          <w:rFonts w:ascii="Times New Roman" w:hAnsi="Times New Roman"/>
          <w:sz w:val="24"/>
          <w:szCs w:val="24"/>
        </w:rPr>
        <w:t>the appropriate concentration of Org-</w:t>
      </w:r>
      <w:r w:rsidR="00AB3EFA" w:rsidRPr="003737F1">
        <w:rPr>
          <w:rFonts w:ascii="Times New Roman" w:hAnsi="Times New Roman"/>
          <w:sz w:val="24"/>
          <w:szCs w:val="24"/>
        </w:rPr>
        <w:t>ApGltn was lower than 60</w:t>
      </w:r>
      <w:r w:rsidRPr="003737F1">
        <w:rPr>
          <w:rFonts w:ascii="Times New Roman" w:hAnsi="Times New Roman"/>
          <w:sz w:val="24"/>
          <w:szCs w:val="24"/>
        </w:rPr>
        <w:t>%</w:t>
      </w:r>
      <w:r w:rsidR="00AB3EFA" w:rsidRPr="003737F1">
        <w:rPr>
          <w:rFonts w:ascii="Times New Roman" w:hAnsi="Times New Roman"/>
          <w:sz w:val="24"/>
          <w:szCs w:val="24"/>
        </w:rPr>
        <w:t>.</w:t>
      </w:r>
      <w:r w:rsidR="00505D23" w:rsidRPr="003737F1">
        <w:rPr>
          <w:rFonts w:ascii="Times New Roman" w:hAnsi="Times New Roman"/>
          <w:sz w:val="24"/>
          <w:szCs w:val="24"/>
        </w:rPr>
        <w:t xml:space="preserve"> We further evaluated </w:t>
      </w:r>
      <w:r w:rsidRPr="003737F1">
        <w:rPr>
          <w:rFonts w:ascii="Times New Roman" w:hAnsi="Times New Roman"/>
          <w:sz w:val="24"/>
          <w:szCs w:val="24"/>
        </w:rPr>
        <w:t xml:space="preserve">the effect of </w:t>
      </w:r>
      <w:r w:rsidR="0030684D" w:rsidRPr="003737F1">
        <w:rPr>
          <w:rFonts w:ascii="Times New Roman" w:hAnsi="Times New Roman"/>
          <w:sz w:val="24"/>
          <w:szCs w:val="24"/>
        </w:rPr>
        <w:t>compressive stress</w:t>
      </w:r>
      <w:r w:rsidRPr="003737F1">
        <w:rPr>
          <w:rFonts w:ascii="Times New Roman" w:hAnsi="Times New Roman"/>
          <w:sz w:val="24"/>
          <w:szCs w:val="24"/>
        </w:rPr>
        <w:t xml:space="preserve"> on </w:t>
      </w:r>
      <w:r w:rsidR="00000F2F" w:rsidRPr="003737F1">
        <w:rPr>
          <w:rFonts w:ascii="Times New Roman" w:hAnsi="Times New Roman"/>
          <w:sz w:val="24"/>
          <w:szCs w:val="24"/>
        </w:rPr>
        <w:t>adhesion strength</w:t>
      </w:r>
      <w:r w:rsidR="00505D23" w:rsidRPr="003737F1">
        <w:rPr>
          <w:rFonts w:ascii="Times New Roman" w:hAnsi="Times New Roman"/>
          <w:sz w:val="24"/>
          <w:szCs w:val="24"/>
        </w:rPr>
        <w:t xml:space="preserve">, </w:t>
      </w:r>
      <w:r w:rsidR="006C3B6D" w:rsidRPr="003737F1">
        <w:rPr>
          <w:rFonts w:ascii="Times New Roman" w:hAnsi="Times New Roman"/>
          <w:sz w:val="24"/>
          <w:szCs w:val="24"/>
        </w:rPr>
        <w:t>and found that</w:t>
      </w:r>
      <w:r w:rsidRPr="003737F1">
        <w:rPr>
          <w:rFonts w:ascii="Times New Roman" w:hAnsi="Times New Roman"/>
          <w:sz w:val="24"/>
          <w:szCs w:val="24"/>
        </w:rPr>
        <w:t xml:space="preserve"> </w:t>
      </w:r>
      <w:r w:rsidR="00000F2F" w:rsidRPr="003737F1">
        <w:rPr>
          <w:rFonts w:ascii="Times New Roman" w:hAnsi="Times New Roman"/>
          <w:sz w:val="24"/>
          <w:szCs w:val="24"/>
        </w:rPr>
        <w:t>adhesion strength</w:t>
      </w:r>
      <w:r w:rsidR="00505D23" w:rsidRPr="003737F1">
        <w:rPr>
          <w:rFonts w:ascii="Times New Roman" w:hAnsi="Times New Roman"/>
          <w:sz w:val="24"/>
          <w:szCs w:val="24"/>
        </w:rPr>
        <w:t xml:space="preserve"> increased to 5 g/mm</w:t>
      </w:r>
      <w:r w:rsidR="00505D23" w:rsidRPr="003737F1">
        <w:rPr>
          <w:rFonts w:ascii="Times New Roman" w:hAnsi="Times New Roman"/>
          <w:sz w:val="24"/>
          <w:szCs w:val="24"/>
          <w:vertAlign w:val="superscript"/>
        </w:rPr>
        <w:t>2</w:t>
      </w:r>
      <w:r w:rsidR="00505D23" w:rsidRPr="003737F1">
        <w:rPr>
          <w:rFonts w:ascii="Times New Roman" w:hAnsi="Times New Roman"/>
          <w:sz w:val="24"/>
          <w:szCs w:val="24"/>
        </w:rPr>
        <w:t xml:space="preserve"> </w:t>
      </w:r>
      <w:r w:rsidR="00EA7C31" w:rsidRPr="003737F1">
        <w:rPr>
          <w:rFonts w:ascii="Times New Roman" w:hAnsi="Times New Roman"/>
          <w:sz w:val="24"/>
          <w:szCs w:val="24"/>
        </w:rPr>
        <w:t>(49</w:t>
      </w:r>
      <w:r w:rsidR="00660542" w:rsidRPr="003737F1">
        <w:rPr>
          <w:rFonts w:ascii="Times New Roman" w:hAnsi="Times New Roman"/>
          <w:sz w:val="24"/>
          <w:szCs w:val="24"/>
        </w:rPr>
        <w:t>kPa</w:t>
      </w:r>
      <w:r w:rsidR="00EA7C31" w:rsidRPr="003737F1">
        <w:rPr>
          <w:rFonts w:ascii="Times New Roman" w:hAnsi="Times New Roman"/>
          <w:sz w:val="24"/>
          <w:szCs w:val="24"/>
        </w:rPr>
        <w:t xml:space="preserve">) </w:t>
      </w:r>
      <w:r w:rsidR="00505D23" w:rsidRPr="003737F1">
        <w:rPr>
          <w:rFonts w:ascii="Times New Roman" w:hAnsi="Times New Roman"/>
          <w:sz w:val="24"/>
          <w:szCs w:val="24"/>
        </w:rPr>
        <w:t xml:space="preserve">and then became </w:t>
      </w:r>
      <w:r w:rsidR="007568A8" w:rsidRPr="003737F1">
        <w:rPr>
          <w:rFonts w:ascii="Times New Roman" w:hAnsi="Times New Roman"/>
          <w:sz w:val="24"/>
          <w:szCs w:val="24"/>
        </w:rPr>
        <w:t>constant</w:t>
      </w:r>
      <w:r w:rsidR="006C3B6D" w:rsidRPr="003737F1">
        <w:rPr>
          <w:rFonts w:ascii="Times New Roman" w:hAnsi="Times New Roman"/>
          <w:sz w:val="24"/>
          <w:szCs w:val="24"/>
        </w:rPr>
        <w:t xml:space="preserve"> (Fig. 3d)</w:t>
      </w:r>
      <w:r w:rsidR="007568A8" w:rsidRPr="003737F1">
        <w:rPr>
          <w:rFonts w:ascii="Times New Roman" w:hAnsi="Times New Roman"/>
          <w:sz w:val="24"/>
          <w:szCs w:val="24"/>
        </w:rPr>
        <w:t>.</w:t>
      </w:r>
      <w:r w:rsidR="00623DE0" w:rsidRPr="003737F1">
        <w:rPr>
          <w:rFonts w:ascii="Times New Roman" w:hAnsi="Times New Roman"/>
          <w:sz w:val="24"/>
          <w:szCs w:val="24"/>
        </w:rPr>
        <w:t xml:space="preserve"> </w:t>
      </w:r>
      <w:r w:rsidR="008E7296" w:rsidRPr="003737F1">
        <w:rPr>
          <w:rFonts w:ascii="Times New Roman" w:hAnsi="Times New Roman"/>
          <w:sz w:val="24"/>
          <w:szCs w:val="24"/>
        </w:rPr>
        <w:lastRenderedPageBreak/>
        <w:t xml:space="preserve">Based on this result, we employed </w:t>
      </w:r>
      <w:r w:rsidRPr="003737F1">
        <w:rPr>
          <w:rFonts w:ascii="Times New Roman" w:hAnsi="Times New Roman"/>
          <w:sz w:val="24"/>
          <w:szCs w:val="24"/>
        </w:rPr>
        <w:t xml:space="preserve">a </w:t>
      </w:r>
      <w:r w:rsidR="0030684D" w:rsidRPr="003737F1">
        <w:rPr>
          <w:rFonts w:ascii="Times New Roman" w:hAnsi="Times New Roman"/>
          <w:sz w:val="24"/>
          <w:szCs w:val="24"/>
        </w:rPr>
        <w:t>compressive stress</w:t>
      </w:r>
      <w:r w:rsidRPr="003737F1">
        <w:rPr>
          <w:rFonts w:ascii="Times New Roman" w:hAnsi="Times New Roman"/>
          <w:sz w:val="24"/>
          <w:szCs w:val="24"/>
        </w:rPr>
        <w:t xml:space="preserve"> of 5 g/mm</w:t>
      </w:r>
      <w:r w:rsidR="008E7296" w:rsidRPr="003737F1">
        <w:rPr>
          <w:rFonts w:ascii="Times New Roman" w:hAnsi="Times New Roman"/>
          <w:sz w:val="24"/>
          <w:szCs w:val="24"/>
          <w:vertAlign w:val="superscript"/>
        </w:rPr>
        <w:t>2</w:t>
      </w:r>
      <w:r w:rsidR="008E7296" w:rsidRPr="003737F1">
        <w:rPr>
          <w:rFonts w:ascii="Times New Roman" w:hAnsi="Times New Roman"/>
          <w:sz w:val="24"/>
          <w:szCs w:val="24"/>
        </w:rPr>
        <w:t xml:space="preserve"> to </w:t>
      </w:r>
      <w:r w:rsidR="006C3B6D" w:rsidRPr="003737F1">
        <w:rPr>
          <w:rFonts w:ascii="Times New Roman" w:hAnsi="Times New Roman"/>
          <w:sz w:val="24"/>
          <w:szCs w:val="24"/>
        </w:rPr>
        <w:t xml:space="preserve">further </w:t>
      </w:r>
      <w:r w:rsidR="008E7296" w:rsidRPr="003737F1">
        <w:rPr>
          <w:rFonts w:ascii="Times New Roman" w:hAnsi="Times New Roman"/>
          <w:sz w:val="24"/>
          <w:szCs w:val="24"/>
        </w:rPr>
        <w:t xml:space="preserve">evaluate the </w:t>
      </w:r>
      <w:r w:rsidR="00000F2F" w:rsidRPr="003737F1">
        <w:rPr>
          <w:rFonts w:ascii="Times New Roman" w:hAnsi="Times New Roman"/>
          <w:sz w:val="24"/>
          <w:szCs w:val="24"/>
        </w:rPr>
        <w:t>adhesion strength</w:t>
      </w:r>
      <w:r w:rsidR="008E7296" w:rsidRPr="003737F1">
        <w:rPr>
          <w:rFonts w:ascii="Times New Roman" w:hAnsi="Times New Roman"/>
          <w:sz w:val="24"/>
          <w:szCs w:val="24"/>
        </w:rPr>
        <w:t xml:space="preserve"> of </w:t>
      </w:r>
      <w:r w:rsidRPr="003737F1">
        <w:rPr>
          <w:rFonts w:ascii="Times New Roman" w:hAnsi="Times New Roman"/>
          <w:sz w:val="24"/>
          <w:szCs w:val="24"/>
        </w:rPr>
        <w:t xml:space="preserve">the </w:t>
      </w:r>
      <w:r w:rsidR="008D0B99" w:rsidRPr="003737F1">
        <w:rPr>
          <w:rFonts w:ascii="Times New Roman" w:hAnsi="Times New Roman"/>
          <w:sz w:val="24"/>
          <w:szCs w:val="24"/>
        </w:rPr>
        <w:t>hm-ApGltn adhesive</w:t>
      </w:r>
      <w:r w:rsidR="008E7296" w:rsidRPr="003737F1">
        <w:rPr>
          <w:rFonts w:ascii="Times New Roman" w:hAnsi="Times New Roman"/>
          <w:sz w:val="24"/>
          <w:szCs w:val="24"/>
        </w:rPr>
        <w:t>s.</w:t>
      </w:r>
    </w:p>
    <w:p w14:paraId="2F36F3D9" w14:textId="294D4E95" w:rsidR="00134305" w:rsidRPr="003737F1" w:rsidRDefault="00EB7148" w:rsidP="00891EC6">
      <w:pPr>
        <w:pStyle w:val="VAFigureCaption"/>
        <w:snapToGrid w:val="0"/>
        <w:spacing w:after="0" w:line="240" w:lineRule="auto"/>
        <w:jc w:val="center"/>
        <w:rPr>
          <w:rFonts w:ascii="Times New Roman" w:hAnsi="Times New Roman"/>
          <w:b/>
          <w:szCs w:val="24"/>
        </w:rPr>
      </w:pPr>
      <w:r w:rsidRPr="003737F1">
        <w:rPr>
          <w:rFonts w:ascii="Times New Roman" w:hAnsi="Times New Roman"/>
          <w:b/>
          <w:noProof/>
          <w:szCs w:val="24"/>
        </w:rPr>
        <w:drawing>
          <wp:inline distT="0" distB="0" distL="0" distR="0" wp14:anchorId="69948C67" wp14:editId="02DB3080">
            <wp:extent cx="3987600" cy="2634558"/>
            <wp:effectExtent l="0" t="0" r="0" b="0"/>
            <wp:docPr id="33" name="図 32" descr="機械の部品&#10;&#10;低い精度で自動的に生成された説明">
              <a:extLst xmlns:a="http://schemas.openxmlformats.org/drawingml/2006/main">
                <a:ext uri="{FF2B5EF4-FFF2-40B4-BE49-F238E27FC236}">
                  <a16:creationId xmlns:a16="http://schemas.microsoft.com/office/drawing/2014/main" id="{4C24F06F-F1BF-24C4-A7B4-A6C3D45840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図 32" descr="機械の部品&#10;&#10;低い精度で自動的に生成された説明">
                      <a:extLst>
                        <a:ext uri="{FF2B5EF4-FFF2-40B4-BE49-F238E27FC236}">
                          <a16:creationId xmlns:a16="http://schemas.microsoft.com/office/drawing/2014/main" id="{4C24F06F-F1BF-24C4-A7B4-A6C3D45840D3}"/>
                        </a:ext>
                      </a:extLst>
                    </pic:cNvPr>
                    <pic:cNvPicPr>
                      <a:picLocks noChangeAspect="1"/>
                    </pic:cNvPicPr>
                  </pic:nvPicPr>
                  <pic:blipFill>
                    <a:blip r:embed="rId9"/>
                    <a:stretch>
                      <a:fillRect/>
                    </a:stretch>
                  </pic:blipFill>
                  <pic:spPr>
                    <a:xfrm>
                      <a:off x="0" y="0"/>
                      <a:ext cx="4023631" cy="2658363"/>
                    </a:xfrm>
                    <a:prstGeom prst="rect">
                      <a:avLst/>
                    </a:prstGeom>
                  </pic:spPr>
                </pic:pic>
              </a:graphicData>
            </a:graphic>
          </wp:inline>
        </w:drawing>
      </w:r>
    </w:p>
    <w:p w14:paraId="6A359B8E" w14:textId="37CE996D" w:rsidR="00134305" w:rsidRPr="003737F1" w:rsidRDefault="00EB7148" w:rsidP="00891EC6">
      <w:pPr>
        <w:pStyle w:val="VAFigureCaption"/>
        <w:snapToGrid w:val="0"/>
        <w:spacing w:after="0" w:line="240" w:lineRule="auto"/>
        <w:jc w:val="center"/>
        <w:rPr>
          <w:rFonts w:ascii="Times New Roman" w:hAnsi="Times New Roman"/>
          <w:szCs w:val="24"/>
        </w:rPr>
      </w:pPr>
      <w:r w:rsidRPr="003737F1">
        <w:rPr>
          <w:rFonts w:ascii="Times New Roman" w:hAnsi="Times New Roman"/>
          <w:b/>
          <w:szCs w:val="24"/>
        </w:rPr>
        <w:t>Figure</w:t>
      </w:r>
      <w:r w:rsidRPr="003737F1">
        <w:rPr>
          <w:rFonts w:ascii="Times New Roman" w:hAnsi="Times New Roman"/>
          <w:b/>
          <w:szCs w:val="24"/>
          <w:lang w:eastAsia="ja-JP"/>
        </w:rPr>
        <w:t xml:space="preserve"> </w:t>
      </w:r>
      <w:r w:rsidRPr="003737F1">
        <w:rPr>
          <w:rFonts w:ascii="Times New Roman" w:hAnsi="Times New Roman"/>
          <w:b/>
          <w:szCs w:val="24"/>
        </w:rPr>
        <w:t>2</w:t>
      </w:r>
      <w:r w:rsidRPr="003737F1">
        <w:rPr>
          <w:rFonts w:ascii="Times New Roman" w:hAnsi="Times New Roman"/>
          <w:b/>
          <w:szCs w:val="24"/>
          <w:lang w:eastAsia="ja-JP"/>
        </w:rPr>
        <w:t xml:space="preserve">. </w:t>
      </w:r>
      <w:r w:rsidRPr="003737F1">
        <w:rPr>
          <w:rFonts w:ascii="Times New Roman" w:hAnsi="Times New Roman"/>
          <w:bCs/>
          <w:szCs w:val="24"/>
          <w:lang w:eastAsia="ja-JP"/>
        </w:rPr>
        <w:t xml:space="preserve">Procedure </w:t>
      </w:r>
      <w:r w:rsidR="006C3B6D" w:rsidRPr="003737F1">
        <w:rPr>
          <w:rFonts w:ascii="Times New Roman" w:hAnsi="Times New Roman"/>
          <w:bCs/>
          <w:szCs w:val="24"/>
          <w:lang w:eastAsia="ja-JP"/>
        </w:rPr>
        <w:t xml:space="preserve">for </w:t>
      </w:r>
      <w:r w:rsidR="00000F2F" w:rsidRPr="003737F1">
        <w:rPr>
          <w:rFonts w:ascii="Times New Roman" w:hAnsi="Times New Roman"/>
          <w:bCs/>
          <w:szCs w:val="24"/>
          <w:lang w:eastAsia="ja-JP"/>
        </w:rPr>
        <w:t>adhesion strength</w:t>
      </w:r>
      <w:r w:rsidRPr="003737F1">
        <w:rPr>
          <w:rFonts w:ascii="Times New Roman" w:hAnsi="Times New Roman"/>
          <w:bCs/>
          <w:szCs w:val="24"/>
          <w:lang w:eastAsia="ja-JP"/>
        </w:rPr>
        <w:t xml:space="preserve"> measurement</w:t>
      </w:r>
      <w:r w:rsidR="00D56B40" w:rsidRPr="003737F1">
        <w:rPr>
          <w:rFonts w:ascii="Times New Roman" w:hAnsi="Times New Roman"/>
          <w:bCs/>
          <w:szCs w:val="24"/>
          <w:lang w:eastAsia="ja-JP"/>
        </w:rPr>
        <w:t>s</w:t>
      </w:r>
      <w:r w:rsidRPr="003737F1">
        <w:rPr>
          <w:rFonts w:ascii="Times New Roman" w:hAnsi="Times New Roman"/>
          <w:bCs/>
          <w:szCs w:val="24"/>
          <w:lang w:eastAsia="ja-JP"/>
        </w:rPr>
        <w:t xml:space="preserve"> </w:t>
      </w:r>
      <w:r w:rsidR="00D56B40" w:rsidRPr="003737F1">
        <w:rPr>
          <w:rFonts w:ascii="Times New Roman" w:hAnsi="Times New Roman"/>
          <w:bCs/>
          <w:szCs w:val="24"/>
          <w:lang w:eastAsia="ja-JP"/>
        </w:rPr>
        <w:t xml:space="preserve">in </w:t>
      </w:r>
      <w:r w:rsidR="00000F2F" w:rsidRPr="003737F1">
        <w:rPr>
          <w:rFonts w:ascii="Times New Roman" w:hAnsi="Times New Roman"/>
          <w:bCs/>
          <w:szCs w:val="24"/>
          <w:lang w:eastAsia="ja-JP"/>
        </w:rPr>
        <w:t>aortic</w:t>
      </w:r>
      <w:r w:rsidRPr="003737F1">
        <w:rPr>
          <w:rFonts w:ascii="Times New Roman" w:hAnsi="Times New Roman"/>
          <w:bCs/>
          <w:szCs w:val="24"/>
          <w:lang w:eastAsia="ja-JP"/>
        </w:rPr>
        <w:t xml:space="preserve"> media.</w:t>
      </w:r>
    </w:p>
    <w:p w14:paraId="2A4D168E" w14:textId="7F18D175" w:rsidR="00891EC6" w:rsidRPr="003737F1" w:rsidRDefault="00AD6123" w:rsidP="00891EC6">
      <w:pPr>
        <w:pStyle w:val="VAFigureCaption"/>
        <w:snapToGrid w:val="0"/>
        <w:spacing w:after="0" w:line="240" w:lineRule="auto"/>
        <w:jc w:val="center"/>
        <w:rPr>
          <w:rFonts w:ascii="Times New Roman" w:hAnsi="Times New Roman"/>
          <w:b/>
          <w:szCs w:val="24"/>
        </w:rPr>
      </w:pPr>
      <w:r w:rsidRPr="003737F1">
        <w:rPr>
          <w:rFonts w:ascii="Century" w:hAnsi="Century"/>
          <w:noProof/>
          <w:kern w:val="2"/>
          <w:sz w:val="21"/>
          <w:szCs w:val="22"/>
          <w:lang w:eastAsia="ja-JP"/>
        </w:rPr>
        <w:lastRenderedPageBreak/>
        <w:t xml:space="preserve"> </w:t>
      </w:r>
      <w:r w:rsidRPr="003737F1">
        <w:rPr>
          <w:rFonts w:ascii="Times New Roman" w:hAnsi="Times New Roman"/>
          <w:b/>
          <w:noProof/>
          <w:szCs w:val="24"/>
        </w:rPr>
        <w:drawing>
          <wp:inline distT="0" distB="0" distL="0" distR="0" wp14:anchorId="44A235B3" wp14:editId="47EB4192">
            <wp:extent cx="5400040" cy="4970145"/>
            <wp:effectExtent l="0" t="0" r="0" b="0"/>
            <wp:docPr id="22" name="図 21" descr="図形&#10;&#10;中程度の精度で自動的に生成された説明">
              <a:extLst xmlns:a="http://schemas.openxmlformats.org/drawingml/2006/main">
                <a:ext uri="{FF2B5EF4-FFF2-40B4-BE49-F238E27FC236}">
                  <a16:creationId xmlns:a16="http://schemas.microsoft.com/office/drawing/2014/main" id="{02D4A66E-0BF9-38EB-1B6F-5F856E8182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図 21" descr="図形&#10;&#10;中程度の精度で自動的に生成された説明">
                      <a:extLst>
                        <a:ext uri="{FF2B5EF4-FFF2-40B4-BE49-F238E27FC236}">
                          <a16:creationId xmlns:a16="http://schemas.microsoft.com/office/drawing/2014/main" id="{02D4A66E-0BF9-38EB-1B6F-5F856E81828D}"/>
                        </a:ext>
                      </a:extLst>
                    </pic:cNvPr>
                    <pic:cNvPicPr>
                      <a:picLocks noChangeAspect="1"/>
                    </pic:cNvPicPr>
                  </pic:nvPicPr>
                  <pic:blipFill>
                    <a:blip r:embed="rId10"/>
                    <a:stretch>
                      <a:fillRect/>
                    </a:stretch>
                  </pic:blipFill>
                  <pic:spPr>
                    <a:xfrm>
                      <a:off x="0" y="0"/>
                      <a:ext cx="5400040" cy="4970145"/>
                    </a:xfrm>
                    <a:prstGeom prst="rect">
                      <a:avLst/>
                    </a:prstGeom>
                  </pic:spPr>
                </pic:pic>
              </a:graphicData>
            </a:graphic>
          </wp:inline>
        </w:drawing>
      </w:r>
    </w:p>
    <w:p w14:paraId="37CDCF2B" w14:textId="28EEF55E" w:rsidR="005575CD" w:rsidRPr="003737F1" w:rsidRDefault="003B6CEB" w:rsidP="00891EC6">
      <w:pPr>
        <w:pStyle w:val="VAFigureCaption"/>
        <w:snapToGrid w:val="0"/>
        <w:spacing w:after="0" w:line="240" w:lineRule="auto"/>
        <w:rPr>
          <w:rFonts w:ascii="Times New Roman" w:hAnsi="Times New Roman"/>
          <w:szCs w:val="24"/>
        </w:rPr>
      </w:pPr>
      <w:r w:rsidRPr="003737F1">
        <w:rPr>
          <w:rFonts w:ascii="Times New Roman" w:hAnsi="Times New Roman"/>
          <w:b/>
          <w:szCs w:val="24"/>
        </w:rPr>
        <w:t>Fig</w:t>
      </w:r>
      <w:r w:rsidRPr="003737F1">
        <w:rPr>
          <w:rFonts w:ascii="Times New Roman" w:hAnsi="Times New Roman"/>
          <w:b/>
          <w:szCs w:val="24"/>
          <w:lang w:eastAsia="ja-JP"/>
        </w:rPr>
        <w:t xml:space="preserve">ure </w:t>
      </w:r>
      <w:r w:rsidRPr="003737F1">
        <w:rPr>
          <w:rFonts w:ascii="Times New Roman" w:hAnsi="Times New Roman"/>
          <w:b/>
          <w:szCs w:val="24"/>
        </w:rPr>
        <w:t>3</w:t>
      </w:r>
      <w:r w:rsidRPr="003737F1">
        <w:rPr>
          <w:rFonts w:ascii="Times New Roman" w:hAnsi="Times New Roman"/>
          <w:b/>
          <w:szCs w:val="24"/>
          <w:lang w:eastAsia="ja-JP"/>
        </w:rPr>
        <w:t xml:space="preserve">. </w:t>
      </w:r>
      <w:r w:rsidRPr="003737F1">
        <w:rPr>
          <w:rFonts w:ascii="Times New Roman" w:hAnsi="Times New Roman"/>
          <w:szCs w:val="24"/>
        </w:rPr>
        <w:t xml:space="preserve">Effect of physico-chemical factors on </w:t>
      </w:r>
      <w:r w:rsidR="00000F2F" w:rsidRPr="003737F1">
        <w:rPr>
          <w:rFonts w:ascii="Times New Roman" w:hAnsi="Times New Roman"/>
          <w:szCs w:val="24"/>
        </w:rPr>
        <w:t>adhesion strength</w:t>
      </w:r>
      <w:r w:rsidRPr="003737F1">
        <w:rPr>
          <w:rFonts w:ascii="Times New Roman" w:hAnsi="Times New Roman"/>
          <w:szCs w:val="24"/>
        </w:rPr>
        <w:t xml:space="preserve"> of Org-ApGltn adhesives. a) Effect of 4S-PEG concentration, b) pH, </w:t>
      </w:r>
      <w:r w:rsidR="00300285" w:rsidRPr="003737F1">
        <w:rPr>
          <w:rFonts w:ascii="Times New Roman" w:hAnsi="Times New Roman"/>
          <w:szCs w:val="24"/>
        </w:rPr>
        <w:t>c</w:t>
      </w:r>
      <w:r w:rsidRPr="003737F1">
        <w:rPr>
          <w:rFonts w:ascii="Times New Roman" w:hAnsi="Times New Roman"/>
          <w:szCs w:val="24"/>
        </w:rPr>
        <w:t>) Org-ApGltn concentration</w:t>
      </w:r>
      <w:r w:rsidR="00D56B40" w:rsidRPr="003737F1">
        <w:rPr>
          <w:rFonts w:ascii="Times New Roman" w:hAnsi="Times New Roman"/>
          <w:szCs w:val="24"/>
        </w:rPr>
        <w:t>,</w:t>
      </w:r>
      <w:r w:rsidRPr="003737F1">
        <w:rPr>
          <w:rFonts w:ascii="Times New Roman" w:hAnsi="Times New Roman"/>
          <w:szCs w:val="24"/>
        </w:rPr>
        <w:t xml:space="preserve"> and d) </w:t>
      </w:r>
      <w:r w:rsidR="0030684D" w:rsidRPr="003737F1">
        <w:rPr>
          <w:rFonts w:ascii="Times New Roman" w:hAnsi="Times New Roman"/>
          <w:szCs w:val="24"/>
        </w:rPr>
        <w:t>compressive stress</w:t>
      </w:r>
      <w:r w:rsidRPr="003737F1">
        <w:rPr>
          <w:rFonts w:ascii="Times New Roman" w:hAnsi="Times New Roman"/>
          <w:szCs w:val="24"/>
        </w:rPr>
        <w:t xml:space="preserve"> on </w:t>
      </w:r>
      <w:r w:rsidR="00000F2F" w:rsidRPr="003737F1">
        <w:rPr>
          <w:rFonts w:ascii="Times New Roman" w:hAnsi="Times New Roman"/>
          <w:szCs w:val="24"/>
        </w:rPr>
        <w:t>adhesion strength</w:t>
      </w:r>
      <w:r w:rsidRPr="003737F1">
        <w:rPr>
          <w:rFonts w:ascii="Times New Roman" w:hAnsi="Times New Roman"/>
          <w:szCs w:val="24"/>
        </w:rPr>
        <w:t xml:space="preserve">. Data </w:t>
      </w:r>
      <w:r w:rsidR="00D56B40" w:rsidRPr="003737F1">
        <w:rPr>
          <w:rFonts w:ascii="Times New Roman" w:hAnsi="Times New Roman"/>
          <w:szCs w:val="24"/>
        </w:rPr>
        <w:t>a</w:t>
      </w:r>
      <w:r w:rsidRPr="003737F1">
        <w:rPr>
          <w:rFonts w:ascii="Times New Roman" w:hAnsi="Times New Roman"/>
          <w:szCs w:val="24"/>
        </w:rPr>
        <w:t>re</w:t>
      </w:r>
      <w:r w:rsidR="00D56B40" w:rsidRPr="003737F1">
        <w:rPr>
          <w:rFonts w:ascii="Times New Roman" w:hAnsi="Times New Roman"/>
          <w:szCs w:val="24"/>
        </w:rPr>
        <w:t xml:space="preserve"> </w:t>
      </w:r>
      <w:r w:rsidRPr="003737F1">
        <w:rPr>
          <w:rFonts w:ascii="Times New Roman" w:hAnsi="Times New Roman"/>
          <w:szCs w:val="24"/>
        </w:rPr>
        <w:t>present</w:t>
      </w:r>
      <w:r w:rsidR="00D56B40" w:rsidRPr="003737F1">
        <w:rPr>
          <w:rFonts w:ascii="Times New Roman" w:hAnsi="Times New Roman"/>
          <w:szCs w:val="24"/>
        </w:rPr>
        <w:t>ed as</w:t>
      </w:r>
      <w:r w:rsidRPr="003737F1">
        <w:rPr>
          <w:rFonts w:ascii="Times New Roman" w:hAnsi="Times New Roman"/>
          <w:szCs w:val="24"/>
        </w:rPr>
        <w:t xml:space="preserve"> the mean ± SD of three samples. *p&lt;0.05, **p&lt;0.01, ****p&lt;0.0001</w:t>
      </w:r>
      <w:r w:rsidR="00192DCC" w:rsidRPr="003737F1">
        <w:rPr>
          <w:rFonts w:ascii="Times New Roman" w:hAnsi="Times New Roman"/>
          <w:szCs w:val="24"/>
        </w:rPr>
        <w:t>;</w:t>
      </w:r>
      <w:r w:rsidRPr="003737F1">
        <w:rPr>
          <w:rFonts w:ascii="Times New Roman" w:hAnsi="Times New Roman"/>
          <w:szCs w:val="24"/>
        </w:rPr>
        <w:t xml:space="preserve"> NS</w:t>
      </w:r>
      <w:r w:rsidR="00192DCC" w:rsidRPr="003737F1">
        <w:rPr>
          <w:rFonts w:ascii="Times New Roman" w:hAnsi="Times New Roman"/>
          <w:szCs w:val="24"/>
        </w:rPr>
        <w:t>,</w:t>
      </w:r>
      <w:r w:rsidRPr="003737F1">
        <w:rPr>
          <w:rFonts w:ascii="Times New Roman" w:hAnsi="Times New Roman"/>
          <w:szCs w:val="24"/>
        </w:rPr>
        <w:t xml:space="preserve"> not significant.</w:t>
      </w:r>
    </w:p>
    <w:p w14:paraId="7147709F" w14:textId="48D139BD" w:rsidR="00D90BD4" w:rsidRPr="003737F1" w:rsidRDefault="00EB7148" w:rsidP="005263C8">
      <w:pPr>
        <w:widowControl/>
        <w:spacing w:line="480" w:lineRule="auto"/>
        <w:ind w:firstLine="840"/>
        <w:rPr>
          <w:rFonts w:ascii="Times New Roman" w:hAnsi="Times New Roman"/>
          <w:sz w:val="24"/>
          <w:szCs w:val="24"/>
        </w:rPr>
      </w:pPr>
      <w:r w:rsidRPr="003737F1">
        <w:rPr>
          <w:rFonts w:ascii="Times New Roman" w:hAnsi="Times New Roman"/>
          <w:sz w:val="24"/>
          <w:szCs w:val="24"/>
        </w:rPr>
        <w:t>Fig.</w:t>
      </w:r>
      <w:r w:rsidR="00192DCC" w:rsidRPr="003737F1">
        <w:rPr>
          <w:rFonts w:ascii="Times New Roman" w:hAnsi="Times New Roman"/>
          <w:sz w:val="24"/>
          <w:szCs w:val="24"/>
        </w:rPr>
        <w:t xml:space="preserve"> </w:t>
      </w:r>
      <w:r w:rsidRPr="003737F1">
        <w:rPr>
          <w:rFonts w:ascii="Times New Roman" w:hAnsi="Times New Roman"/>
          <w:sz w:val="24"/>
          <w:szCs w:val="24"/>
        </w:rPr>
        <w:t xml:space="preserve">4 shows the </w:t>
      </w:r>
      <w:r w:rsidR="00000F2F" w:rsidRPr="003737F1">
        <w:rPr>
          <w:rFonts w:ascii="Times New Roman" w:hAnsi="Times New Roman"/>
          <w:sz w:val="24"/>
          <w:szCs w:val="24"/>
        </w:rPr>
        <w:t>adhesion strength</w:t>
      </w:r>
      <w:r w:rsidRPr="003737F1">
        <w:rPr>
          <w:rFonts w:ascii="Times New Roman" w:hAnsi="Times New Roman"/>
          <w:sz w:val="24"/>
          <w:szCs w:val="24"/>
        </w:rPr>
        <w:t xml:space="preserve"> of </w:t>
      </w:r>
      <w:r w:rsidR="008D0B99" w:rsidRPr="003737F1">
        <w:rPr>
          <w:rFonts w:ascii="Times New Roman" w:hAnsi="Times New Roman"/>
          <w:sz w:val="24"/>
          <w:szCs w:val="24"/>
        </w:rPr>
        <w:t>hm-ApGltn adhesive</w:t>
      </w:r>
      <w:r w:rsidRPr="003737F1">
        <w:rPr>
          <w:rFonts w:ascii="Times New Roman" w:hAnsi="Times New Roman"/>
          <w:sz w:val="24"/>
          <w:szCs w:val="24"/>
        </w:rPr>
        <w:t xml:space="preserve">s after application to fresh porcine </w:t>
      </w:r>
      <w:r w:rsidR="00000F2F" w:rsidRPr="003737F1">
        <w:rPr>
          <w:rFonts w:ascii="Times New Roman" w:hAnsi="Times New Roman"/>
          <w:sz w:val="24"/>
          <w:szCs w:val="24"/>
        </w:rPr>
        <w:t>aortic media</w:t>
      </w:r>
      <w:r w:rsidRPr="003737F1">
        <w:rPr>
          <w:rFonts w:ascii="Times New Roman" w:hAnsi="Times New Roman"/>
          <w:sz w:val="24"/>
          <w:szCs w:val="24"/>
        </w:rPr>
        <w:t>. The hydrophobic groups employed were different alkyl groups</w:t>
      </w:r>
      <w:r w:rsidR="009156B8" w:rsidRPr="003737F1">
        <w:rPr>
          <w:rFonts w:ascii="Times New Roman" w:hAnsi="Times New Roman"/>
          <w:sz w:val="24"/>
          <w:szCs w:val="24"/>
        </w:rPr>
        <w:t xml:space="preserve"> (C3, C6, C12</w:t>
      </w:r>
      <w:r w:rsidRPr="003737F1">
        <w:rPr>
          <w:rFonts w:ascii="Times New Roman" w:hAnsi="Times New Roman"/>
          <w:sz w:val="24"/>
          <w:szCs w:val="24"/>
        </w:rPr>
        <w:t xml:space="preserve">, and C18) </w:t>
      </w:r>
      <w:r w:rsidR="009A4C68" w:rsidRPr="003737F1">
        <w:rPr>
          <w:rFonts w:ascii="Times New Roman" w:hAnsi="Times New Roman"/>
          <w:sz w:val="24"/>
          <w:szCs w:val="24"/>
        </w:rPr>
        <w:t xml:space="preserve">or a Chol group </w:t>
      </w:r>
      <w:r w:rsidR="00FD1C9C" w:rsidRPr="003737F1">
        <w:rPr>
          <w:rFonts w:ascii="Times New Roman" w:hAnsi="Times New Roman"/>
          <w:sz w:val="24"/>
          <w:szCs w:val="24"/>
        </w:rPr>
        <w:t xml:space="preserve">at </w:t>
      </w:r>
      <w:r w:rsidRPr="003737F1">
        <w:rPr>
          <w:rFonts w:ascii="Times New Roman" w:hAnsi="Times New Roman"/>
          <w:sz w:val="24"/>
          <w:szCs w:val="24"/>
        </w:rPr>
        <w:t>different modification ratios</w:t>
      </w:r>
      <w:r w:rsidR="009156B8" w:rsidRPr="003737F1">
        <w:rPr>
          <w:rFonts w:ascii="Times New Roman" w:hAnsi="Times New Roman"/>
          <w:sz w:val="24"/>
          <w:szCs w:val="24"/>
        </w:rPr>
        <w:t>.</w:t>
      </w:r>
      <w:r w:rsidRPr="003737F1">
        <w:rPr>
          <w:rFonts w:ascii="Times New Roman" w:hAnsi="Times New Roman"/>
          <w:sz w:val="24"/>
          <w:szCs w:val="24"/>
        </w:rPr>
        <w:t xml:space="preserve"> </w:t>
      </w:r>
      <w:r w:rsidR="00C85D16" w:rsidRPr="003737F1">
        <w:rPr>
          <w:rFonts w:ascii="Times New Roman" w:hAnsi="Times New Roman"/>
          <w:sz w:val="24"/>
          <w:szCs w:val="24"/>
        </w:rPr>
        <w:t>A</w:t>
      </w:r>
      <w:r w:rsidR="002B61FF" w:rsidRPr="003737F1">
        <w:rPr>
          <w:rFonts w:ascii="Times New Roman" w:hAnsi="Times New Roman"/>
          <w:sz w:val="24"/>
          <w:szCs w:val="24"/>
        </w:rPr>
        <w:t>dhesion strength was enhanced by modifying all the hydrophobic groups in Org-ApGltn</w:t>
      </w:r>
      <w:r w:rsidR="00C63F87" w:rsidRPr="003737F1">
        <w:rPr>
          <w:rFonts w:ascii="Times New Roman" w:hAnsi="Times New Roman"/>
          <w:sz w:val="24"/>
          <w:szCs w:val="24"/>
        </w:rPr>
        <w:t xml:space="preserve"> (Fig. 4a)</w:t>
      </w:r>
      <w:r w:rsidR="002B61FF" w:rsidRPr="003737F1">
        <w:rPr>
          <w:rFonts w:ascii="Times New Roman" w:hAnsi="Times New Roman"/>
          <w:sz w:val="24"/>
          <w:szCs w:val="24"/>
        </w:rPr>
        <w:t xml:space="preserve">. </w:t>
      </w:r>
      <w:r w:rsidRPr="003737F1">
        <w:rPr>
          <w:rFonts w:ascii="Times New Roman" w:hAnsi="Times New Roman"/>
          <w:sz w:val="24"/>
          <w:szCs w:val="24"/>
        </w:rPr>
        <w:t xml:space="preserve">The </w:t>
      </w:r>
      <w:r w:rsidR="004C026F" w:rsidRPr="003737F1">
        <w:rPr>
          <w:rFonts w:ascii="Times New Roman" w:hAnsi="Times New Roman"/>
          <w:sz w:val="24"/>
          <w:szCs w:val="24"/>
        </w:rPr>
        <w:t xml:space="preserve">9.6C18-ApGltn adhesive showed the highest </w:t>
      </w:r>
      <w:r w:rsidR="00000F2F" w:rsidRPr="003737F1">
        <w:rPr>
          <w:rFonts w:ascii="Times New Roman" w:hAnsi="Times New Roman"/>
          <w:sz w:val="24"/>
          <w:szCs w:val="24"/>
        </w:rPr>
        <w:t>adhesion strength</w:t>
      </w:r>
      <w:r w:rsidR="004C026F" w:rsidRPr="003737F1">
        <w:rPr>
          <w:rFonts w:ascii="Times New Roman" w:hAnsi="Times New Roman"/>
          <w:sz w:val="24"/>
          <w:szCs w:val="24"/>
        </w:rPr>
        <w:t xml:space="preserve"> among </w:t>
      </w:r>
      <w:r w:rsidRPr="003737F1">
        <w:rPr>
          <w:rFonts w:ascii="Times New Roman" w:hAnsi="Times New Roman"/>
          <w:sz w:val="24"/>
          <w:szCs w:val="24"/>
        </w:rPr>
        <w:t xml:space="preserve">the adhesives </w:t>
      </w:r>
      <w:r w:rsidRPr="003737F1">
        <w:rPr>
          <w:rFonts w:ascii="Times New Roman" w:hAnsi="Times New Roman"/>
          <w:sz w:val="24"/>
          <w:szCs w:val="24"/>
        </w:rPr>
        <w:lastRenderedPageBreak/>
        <w:t>and had a 16</w:t>
      </w:r>
      <w:r w:rsidR="009E4F5F" w:rsidRPr="003737F1">
        <w:rPr>
          <w:rFonts w:ascii="Times New Roman" w:hAnsi="Times New Roman"/>
          <w:sz w:val="24"/>
          <w:szCs w:val="24"/>
        </w:rPr>
        <w:t>-</w:t>
      </w:r>
      <w:r w:rsidR="004C026F" w:rsidRPr="003737F1">
        <w:rPr>
          <w:rFonts w:ascii="Times New Roman" w:hAnsi="Times New Roman"/>
          <w:sz w:val="24"/>
          <w:szCs w:val="24"/>
        </w:rPr>
        <w:t xml:space="preserve">fold higher </w:t>
      </w:r>
      <w:r w:rsidR="00000F2F" w:rsidRPr="003737F1">
        <w:rPr>
          <w:rFonts w:ascii="Times New Roman" w:hAnsi="Times New Roman"/>
          <w:sz w:val="24"/>
          <w:szCs w:val="24"/>
        </w:rPr>
        <w:t>adhesion strength</w:t>
      </w:r>
      <w:r w:rsidR="004C026F" w:rsidRPr="003737F1">
        <w:rPr>
          <w:rFonts w:ascii="Times New Roman" w:hAnsi="Times New Roman"/>
          <w:sz w:val="24"/>
          <w:szCs w:val="24"/>
        </w:rPr>
        <w:t xml:space="preserve"> than </w:t>
      </w:r>
      <w:r w:rsidRPr="003737F1">
        <w:rPr>
          <w:rFonts w:ascii="Times New Roman" w:hAnsi="Times New Roman"/>
          <w:sz w:val="24"/>
          <w:szCs w:val="24"/>
        </w:rPr>
        <w:t>the c</w:t>
      </w:r>
      <w:r w:rsidR="00E37068" w:rsidRPr="003737F1">
        <w:rPr>
          <w:rFonts w:ascii="Times New Roman" w:hAnsi="Times New Roman"/>
          <w:sz w:val="24"/>
          <w:szCs w:val="24"/>
        </w:rPr>
        <w:t>ommercial aldehyde-based glue</w:t>
      </w:r>
      <w:r w:rsidR="004C026F" w:rsidRPr="003737F1">
        <w:rPr>
          <w:rFonts w:ascii="Times New Roman" w:hAnsi="Times New Roman"/>
          <w:sz w:val="24"/>
          <w:szCs w:val="24"/>
        </w:rPr>
        <w:t xml:space="preserve">. </w:t>
      </w:r>
      <w:r w:rsidR="00C63F87" w:rsidRPr="003737F1">
        <w:rPr>
          <w:rFonts w:ascii="Times New Roman" w:hAnsi="Times New Roman"/>
          <w:sz w:val="24"/>
          <w:szCs w:val="24"/>
        </w:rPr>
        <w:t>A</w:t>
      </w:r>
      <w:r w:rsidR="00000F2F" w:rsidRPr="003737F1">
        <w:rPr>
          <w:rFonts w:ascii="Times New Roman" w:hAnsi="Times New Roman"/>
          <w:sz w:val="24"/>
          <w:szCs w:val="24"/>
        </w:rPr>
        <w:t>dhesion strength</w:t>
      </w:r>
      <w:r w:rsidR="00962E6D" w:rsidRPr="003737F1">
        <w:rPr>
          <w:rFonts w:ascii="Times New Roman" w:hAnsi="Times New Roman"/>
          <w:sz w:val="24"/>
          <w:szCs w:val="24"/>
        </w:rPr>
        <w:t xml:space="preserve"> increased with an increasing </w:t>
      </w:r>
      <w:r w:rsidR="00415CB2" w:rsidRPr="003737F1">
        <w:rPr>
          <w:rFonts w:ascii="Times New Roman" w:hAnsi="Times New Roman"/>
          <w:sz w:val="24"/>
          <w:szCs w:val="24"/>
        </w:rPr>
        <w:t xml:space="preserve">modification ratio when </w:t>
      </w:r>
      <w:r w:rsidRPr="003737F1">
        <w:rPr>
          <w:rFonts w:ascii="Times New Roman" w:hAnsi="Times New Roman"/>
          <w:sz w:val="24"/>
          <w:szCs w:val="24"/>
        </w:rPr>
        <w:t xml:space="preserve">the alkyl chains were C3, C6, </w:t>
      </w:r>
      <w:r w:rsidR="00415CB2" w:rsidRPr="003737F1">
        <w:rPr>
          <w:rFonts w:ascii="Times New Roman" w:hAnsi="Times New Roman"/>
          <w:sz w:val="24"/>
          <w:szCs w:val="24"/>
        </w:rPr>
        <w:t xml:space="preserve">or C12. Interestingly, </w:t>
      </w:r>
      <w:r w:rsidRPr="003737F1">
        <w:rPr>
          <w:rFonts w:ascii="Times New Roman" w:hAnsi="Times New Roman"/>
          <w:sz w:val="24"/>
          <w:szCs w:val="24"/>
        </w:rPr>
        <w:t xml:space="preserve">the </w:t>
      </w:r>
      <w:r w:rsidR="00000F2F" w:rsidRPr="003737F1">
        <w:rPr>
          <w:rFonts w:ascii="Times New Roman" w:hAnsi="Times New Roman"/>
          <w:sz w:val="24"/>
          <w:szCs w:val="24"/>
        </w:rPr>
        <w:t>adhesion strength</w:t>
      </w:r>
      <w:r w:rsidR="00F11295" w:rsidRPr="003737F1">
        <w:rPr>
          <w:rFonts w:ascii="Times New Roman" w:hAnsi="Times New Roman"/>
          <w:sz w:val="24"/>
          <w:szCs w:val="24"/>
        </w:rPr>
        <w:t xml:space="preserve"> increased up to a modification ratio of approximately 10 mol% and then decreased when C18- or Chol-ApGltn adhesives were used. </w:t>
      </w:r>
      <w:r w:rsidR="00F83DA1" w:rsidRPr="003737F1">
        <w:rPr>
          <w:rFonts w:ascii="Times New Roman" w:hAnsi="Times New Roman"/>
          <w:sz w:val="24"/>
          <w:szCs w:val="24"/>
        </w:rPr>
        <w:t xml:space="preserve">The decreased </w:t>
      </w:r>
      <w:r w:rsidR="00000F2F" w:rsidRPr="003737F1">
        <w:rPr>
          <w:rFonts w:ascii="Times New Roman" w:hAnsi="Times New Roman"/>
          <w:sz w:val="24"/>
          <w:szCs w:val="24"/>
        </w:rPr>
        <w:t>adhesion strength</w:t>
      </w:r>
      <w:r w:rsidR="00F83DA1" w:rsidRPr="003737F1">
        <w:rPr>
          <w:rFonts w:ascii="Times New Roman" w:hAnsi="Times New Roman"/>
          <w:sz w:val="24"/>
          <w:szCs w:val="24"/>
        </w:rPr>
        <w:t xml:space="preserve"> of C18- or Chol-ApGltn adhesives with high modification ratios (19C18 and </w:t>
      </w:r>
      <w:r w:rsidR="0077428C" w:rsidRPr="003737F1">
        <w:rPr>
          <w:rFonts w:ascii="Times New Roman" w:hAnsi="Times New Roman"/>
          <w:sz w:val="24"/>
          <w:szCs w:val="24"/>
        </w:rPr>
        <w:t>12Chol</w:t>
      </w:r>
      <w:r w:rsidR="00F83DA1" w:rsidRPr="003737F1">
        <w:rPr>
          <w:rFonts w:ascii="Times New Roman" w:hAnsi="Times New Roman"/>
          <w:sz w:val="24"/>
          <w:szCs w:val="24"/>
        </w:rPr>
        <w:t>)</w:t>
      </w:r>
      <w:r w:rsidR="0077428C" w:rsidRPr="003737F1">
        <w:rPr>
          <w:rFonts w:ascii="Times New Roman" w:hAnsi="Times New Roman"/>
          <w:sz w:val="24"/>
          <w:szCs w:val="24"/>
        </w:rPr>
        <w:t xml:space="preserve"> was due to the</w:t>
      </w:r>
      <w:r w:rsidR="00A825FE" w:rsidRPr="003737F1">
        <w:rPr>
          <w:rFonts w:ascii="Times New Roman" w:hAnsi="Times New Roman"/>
          <w:sz w:val="24"/>
          <w:szCs w:val="24"/>
        </w:rPr>
        <w:t xml:space="preserve"> increased</w:t>
      </w:r>
      <w:r w:rsidR="0077428C" w:rsidRPr="003737F1">
        <w:rPr>
          <w:rFonts w:ascii="Times New Roman" w:hAnsi="Times New Roman"/>
          <w:sz w:val="24"/>
          <w:szCs w:val="24"/>
        </w:rPr>
        <w:t xml:space="preserve"> aggregation or assembly of C18 or Chol group</w:t>
      </w:r>
      <w:r w:rsidRPr="003737F1">
        <w:rPr>
          <w:rFonts w:ascii="Times New Roman" w:hAnsi="Times New Roman"/>
          <w:sz w:val="24"/>
          <w:szCs w:val="24"/>
        </w:rPr>
        <w:t xml:space="preserve">s in cured adhesives (gels), and that C18 or Chol groups </w:t>
      </w:r>
      <w:r w:rsidR="008032D1" w:rsidRPr="003737F1">
        <w:rPr>
          <w:rFonts w:ascii="Times New Roman" w:hAnsi="Times New Roman"/>
          <w:sz w:val="24"/>
          <w:szCs w:val="24"/>
        </w:rPr>
        <w:t xml:space="preserve">in ApGltn </w:t>
      </w:r>
      <w:r w:rsidR="0077428C" w:rsidRPr="003737F1">
        <w:rPr>
          <w:rFonts w:ascii="Times New Roman" w:hAnsi="Times New Roman"/>
          <w:sz w:val="24"/>
          <w:szCs w:val="24"/>
        </w:rPr>
        <w:t xml:space="preserve">could not effectively interpenetrate the surface of porcine </w:t>
      </w:r>
      <w:r w:rsidR="00000F2F" w:rsidRPr="003737F1">
        <w:rPr>
          <w:rFonts w:ascii="Times New Roman" w:hAnsi="Times New Roman"/>
          <w:sz w:val="24"/>
          <w:szCs w:val="24"/>
        </w:rPr>
        <w:t>aortic media</w:t>
      </w:r>
      <w:r w:rsidR="0077428C" w:rsidRPr="003737F1">
        <w:rPr>
          <w:rFonts w:ascii="Times New Roman" w:hAnsi="Times New Roman"/>
          <w:sz w:val="24"/>
          <w:szCs w:val="24"/>
        </w:rPr>
        <w:t xml:space="preserve">. </w:t>
      </w:r>
      <w:r w:rsidR="0066751B" w:rsidRPr="003737F1">
        <w:rPr>
          <w:rFonts w:ascii="Times New Roman" w:hAnsi="Times New Roman"/>
          <w:sz w:val="24"/>
          <w:szCs w:val="24"/>
        </w:rPr>
        <w:t>Fig.</w:t>
      </w:r>
      <w:r w:rsidR="00A825FE" w:rsidRPr="003737F1">
        <w:rPr>
          <w:rFonts w:ascii="Times New Roman" w:hAnsi="Times New Roman"/>
          <w:sz w:val="24"/>
          <w:szCs w:val="24"/>
        </w:rPr>
        <w:t xml:space="preserve"> </w:t>
      </w:r>
      <w:r w:rsidR="0066751B" w:rsidRPr="003737F1">
        <w:rPr>
          <w:rFonts w:ascii="Times New Roman" w:hAnsi="Times New Roman"/>
          <w:sz w:val="24"/>
          <w:szCs w:val="24"/>
        </w:rPr>
        <w:t xml:space="preserve">4b shows </w:t>
      </w:r>
      <w:r w:rsidR="0077428C" w:rsidRPr="003737F1">
        <w:rPr>
          <w:rFonts w:ascii="Times New Roman" w:hAnsi="Times New Roman"/>
          <w:sz w:val="24"/>
          <w:szCs w:val="24"/>
        </w:rPr>
        <w:t xml:space="preserve">the effect of alkyl chain length on </w:t>
      </w:r>
      <w:r w:rsidRPr="003737F1">
        <w:rPr>
          <w:rFonts w:ascii="Times New Roman" w:hAnsi="Times New Roman"/>
          <w:sz w:val="24"/>
          <w:szCs w:val="24"/>
        </w:rPr>
        <w:t xml:space="preserve">the </w:t>
      </w:r>
      <w:r w:rsidR="00000F2F" w:rsidRPr="003737F1">
        <w:rPr>
          <w:rFonts w:ascii="Times New Roman" w:hAnsi="Times New Roman"/>
          <w:sz w:val="24"/>
          <w:szCs w:val="24"/>
        </w:rPr>
        <w:t>adhesion strength</w:t>
      </w:r>
      <w:r w:rsidR="00E167F6" w:rsidRPr="003737F1">
        <w:rPr>
          <w:rFonts w:ascii="Times New Roman" w:hAnsi="Times New Roman"/>
          <w:sz w:val="24"/>
          <w:szCs w:val="24"/>
        </w:rPr>
        <w:t xml:space="preserve"> of alkyl group-modified ApGltn adhesives with modification ratios of </w:t>
      </w:r>
      <w:r w:rsidR="00A825FE" w:rsidRPr="003737F1">
        <w:rPr>
          <w:rFonts w:ascii="Times New Roman" w:hAnsi="Times New Roman"/>
          <w:sz w:val="24"/>
          <w:szCs w:val="24"/>
        </w:rPr>
        <w:t>~</w:t>
      </w:r>
      <w:r w:rsidR="00E167F6" w:rsidRPr="003737F1">
        <w:rPr>
          <w:rFonts w:ascii="Times New Roman" w:hAnsi="Times New Roman"/>
          <w:sz w:val="24"/>
          <w:szCs w:val="24"/>
        </w:rPr>
        <w:t>20 mol%</w:t>
      </w:r>
      <w:r w:rsidR="0066751B" w:rsidRPr="003737F1">
        <w:rPr>
          <w:rFonts w:ascii="Times New Roman" w:hAnsi="Times New Roman"/>
          <w:sz w:val="24"/>
          <w:szCs w:val="24"/>
        </w:rPr>
        <w:t xml:space="preserve">. </w:t>
      </w:r>
      <w:r w:rsidR="00A825FE" w:rsidRPr="003737F1">
        <w:rPr>
          <w:rFonts w:ascii="Times New Roman" w:hAnsi="Times New Roman"/>
          <w:sz w:val="24"/>
          <w:szCs w:val="24"/>
        </w:rPr>
        <w:t>A</w:t>
      </w:r>
      <w:r w:rsidR="00000F2F" w:rsidRPr="003737F1">
        <w:rPr>
          <w:rFonts w:ascii="Times New Roman" w:hAnsi="Times New Roman"/>
          <w:sz w:val="24"/>
          <w:szCs w:val="24"/>
        </w:rPr>
        <w:t>dhesion strength</w:t>
      </w:r>
      <w:r w:rsidR="00263727" w:rsidRPr="003737F1">
        <w:rPr>
          <w:rFonts w:ascii="Times New Roman" w:hAnsi="Times New Roman"/>
          <w:sz w:val="24"/>
          <w:szCs w:val="24"/>
        </w:rPr>
        <w:t xml:space="preserve"> </w:t>
      </w:r>
      <w:r w:rsidR="00A825FE" w:rsidRPr="003737F1">
        <w:rPr>
          <w:rFonts w:ascii="Times New Roman" w:hAnsi="Times New Roman"/>
          <w:sz w:val="24"/>
          <w:szCs w:val="24"/>
        </w:rPr>
        <w:t xml:space="preserve">clearly </w:t>
      </w:r>
      <w:r w:rsidR="00263727" w:rsidRPr="003737F1">
        <w:rPr>
          <w:rFonts w:ascii="Times New Roman" w:hAnsi="Times New Roman"/>
          <w:sz w:val="24"/>
          <w:szCs w:val="24"/>
        </w:rPr>
        <w:t xml:space="preserve">increased with increasing alkyl chain length up to C12 and then decreased. </w:t>
      </w:r>
      <w:r w:rsidR="00E71296" w:rsidRPr="003737F1">
        <w:rPr>
          <w:rFonts w:ascii="Times New Roman" w:hAnsi="Times New Roman"/>
          <w:sz w:val="24"/>
          <w:szCs w:val="24"/>
        </w:rPr>
        <w:t>Although f</w:t>
      </w:r>
      <w:r w:rsidR="00263727" w:rsidRPr="003737F1">
        <w:rPr>
          <w:rFonts w:ascii="Times New Roman" w:hAnsi="Times New Roman"/>
          <w:sz w:val="24"/>
          <w:szCs w:val="24"/>
        </w:rPr>
        <w:t xml:space="preserve">urther experiments are needed, </w:t>
      </w:r>
      <w:r w:rsidR="00AC42E0" w:rsidRPr="003737F1">
        <w:rPr>
          <w:rFonts w:ascii="Times New Roman" w:hAnsi="Times New Roman"/>
          <w:sz w:val="24"/>
          <w:szCs w:val="24"/>
        </w:rPr>
        <w:t xml:space="preserve">we believe that </w:t>
      </w:r>
      <w:r w:rsidR="00263727" w:rsidRPr="003737F1">
        <w:rPr>
          <w:rFonts w:ascii="Times New Roman" w:hAnsi="Times New Roman"/>
          <w:sz w:val="24"/>
          <w:szCs w:val="24"/>
        </w:rPr>
        <w:t xml:space="preserve">this </w:t>
      </w:r>
      <w:r w:rsidR="00AC42E0" w:rsidRPr="003737F1">
        <w:rPr>
          <w:rFonts w:ascii="Times New Roman" w:hAnsi="Times New Roman"/>
          <w:sz w:val="24"/>
          <w:szCs w:val="24"/>
        </w:rPr>
        <w:t>indicates that</w:t>
      </w:r>
      <w:r w:rsidR="00263727" w:rsidRPr="003737F1">
        <w:rPr>
          <w:rFonts w:ascii="Times New Roman" w:hAnsi="Times New Roman"/>
          <w:sz w:val="24"/>
          <w:szCs w:val="24"/>
        </w:rPr>
        <w:t xml:space="preserve"> the</w:t>
      </w:r>
      <w:r w:rsidR="00A3581C" w:rsidRPr="003737F1">
        <w:rPr>
          <w:rFonts w:ascii="Times New Roman" w:hAnsi="Times New Roman"/>
          <w:sz w:val="24"/>
          <w:szCs w:val="24"/>
        </w:rPr>
        <w:t xml:space="preserve"> aggregation/assembly of </w:t>
      </w:r>
      <w:r w:rsidRPr="003737F1">
        <w:rPr>
          <w:rFonts w:ascii="Times New Roman" w:hAnsi="Times New Roman"/>
          <w:sz w:val="24"/>
          <w:szCs w:val="24"/>
        </w:rPr>
        <w:t xml:space="preserve">the C18 group </w:t>
      </w:r>
      <w:r w:rsidR="00E71296" w:rsidRPr="003737F1">
        <w:rPr>
          <w:rFonts w:ascii="Times New Roman" w:hAnsi="Times New Roman"/>
          <w:sz w:val="24"/>
          <w:szCs w:val="24"/>
        </w:rPr>
        <w:t>potentially</w:t>
      </w:r>
      <w:r w:rsidR="00A3581C" w:rsidRPr="003737F1">
        <w:rPr>
          <w:rFonts w:ascii="Times New Roman" w:hAnsi="Times New Roman"/>
          <w:sz w:val="24"/>
          <w:szCs w:val="24"/>
        </w:rPr>
        <w:t xml:space="preserve"> decreases </w:t>
      </w:r>
      <w:r w:rsidR="00000F2F" w:rsidRPr="003737F1">
        <w:rPr>
          <w:rFonts w:ascii="Times New Roman" w:hAnsi="Times New Roman"/>
          <w:sz w:val="24"/>
          <w:szCs w:val="24"/>
        </w:rPr>
        <w:t>adhesion strength</w:t>
      </w:r>
      <w:r w:rsidR="00A3581C" w:rsidRPr="003737F1">
        <w:rPr>
          <w:rFonts w:ascii="Times New Roman" w:hAnsi="Times New Roman"/>
          <w:sz w:val="24"/>
          <w:szCs w:val="24"/>
        </w:rPr>
        <w:t>.</w:t>
      </w:r>
      <w:r w:rsidR="00263727" w:rsidRPr="003737F1">
        <w:rPr>
          <w:rFonts w:ascii="Times New Roman" w:hAnsi="Times New Roman"/>
          <w:sz w:val="24"/>
          <w:szCs w:val="24"/>
        </w:rPr>
        <w:t xml:space="preserve"> </w:t>
      </w:r>
    </w:p>
    <w:p w14:paraId="2A60188C" w14:textId="7247EAD7" w:rsidR="00134305" w:rsidRPr="003737F1" w:rsidRDefault="00AD6123" w:rsidP="00891EC6">
      <w:pPr>
        <w:pStyle w:val="VAFigureCaption"/>
        <w:snapToGrid w:val="0"/>
        <w:spacing w:after="0" w:line="240" w:lineRule="auto"/>
        <w:jc w:val="center"/>
        <w:rPr>
          <w:rFonts w:ascii="Times New Roman" w:hAnsi="Times New Roman"/>
          <w:b/>
          <w:szCs w:val="24"/>
        </w:rPr>
      </w:pPr>
      <w:r w:rsidRPr="003737F1">
        <w:rPr>
          <w:rFonts w:ascii="Century" w:hAnsi="Century"/>
          <w:noProof/>
          <w:kern w:val="2"/>
          <w:sz w:val="21"/>
          <w:szCs w:val="22"/>
          <w:lang w:eastAsia="ja-JP"/>
        </w:rPr>
        <w:lastRenderedPageBreak/>
        <w:t xml:space="preserve"> </w:t>
      </w:r>
      <w:r w:rsidRPr="003737F1">
        <w:rPr>
          <w:rFonts w:ascii="Times New Roman" w:hAnsi="Times New Roman"/>
          <w:b/>
          <w:noProof/>
          <w:szCs w:val="24"/>
        </w:rPr>
        <w:drawing>
          <wp:inline distT="0" distB="0" distL="0" distR="0" wp14:anchorId="238CE776" wp14:editId="5CA73308">
            <wp:extent cx="5400040" cy="5119370"/>
            <wp:effectExtent l="0" t="0" r="0" b="0"/>
            <wp:docPr id="13" name="図 12" descr="黒い背景と白い文字&#10;&#10;自動的に生成された説明">
              <a:extLst xmlns:a="http://schemas.openxmlformats.org/drawingml/2006/main">
                <a:ext uri="{FF2B5EF4-FFF2-40B4-BE49-F238E27FC236}">
                  <a16:creationId xmlns:a16="http://schemas.microsoft.com/office/drawing/2014/main" id="{2B15270A-FDAE-71EC-0D51-7F22EA9D24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図 12" descr="黒い背景と白い文字&#10;&#10;自動的に生成された説明">
                      <a:extLst>
                        <a:ext uri="{FF2B5EF4-FFF2-40B4-BE49-F238E27FC236}">
                          <a16:creationId xmlns:a16="http://schemas.microsoft.com/office/drawing/2014/main" id="{2B15270A-FDAE-71EC-0D51-7F22EA9D2427}"/>
                        </a:ext>
                      </a:extLst>
                    </pic:cNvPr>
                    <pic:cNvPicPr>
                      <a:picLocks noChangeAspect="1"/>
                    </pic:cNvPicPr>
                  </pic:nvPicPr>
                  <pic:blipFill>
                    <a:blip r:embed="rId11"/>
                    <a:stretch>
                      <a:fillRect/>
                    </a:stretch>
                  </pic:blipFill>
                  <pic:spPr>
                    <a:xfrm>
                      <a:off x="0" y="0"/>
                      <a:ext cx="5400040" cy="5119370"/>
                    </a:xfrm>
                    <a:prstGeom prst="rect">
                      <a:avLst/>
                    </a:prstGeom>
                  </pic:spPr>
                </pic:pic>
              </a:graphicData>
            </a:graphic>
          </wp:inline>
        </w:drawing>
      </w:r>
    </w:p>
    <w:p w14:paraId="439A7A31" w14:textId="68AAC71A" w:rsidR="00134305" w:rsidRPr="003737F1" w:rsidRDefault="00EB7148" w:rsidP="00891EC6">
      <w:pPr>
        <w:pStyle w:val="VAFigureCaption"/>
        <w:snapToGrid w:val="0"/>
        <w:spacing w:after="0" w:line="240" w:lineRule="auto"/>
        <w:rPr>
          <w:rFonts w:ascii="Times New Roman" w:hAnsi="Times New Roman"/>
          <w:szCs w:val="24"/>
        </w:rPr>
      </w:pPr>
      <w:r w:rsidRPr="003737F1">
        <w:rPr>
          <w:rFonts w:ascii="Times New Roman" w:hAnsi="Times New Roman"/>
          <w:b/>
          <w:szCs w:val="24"/>
        </w:rPr>
        <w:t>Fig</w:t>
      </w:r>
      <w:r w:rsidRPr="003737F1">
        <w:rPr>
          <w:rFonts w:ascii="Times New Roman" w:hAnsi="Times New Roman"/>
          <w:b/>
          <w:szCs w:val="24"/>
          <w:lang w:eastAsia="ja-JP"/>
        </w:rPr>
        <w:t xml:space="preserve">ure </w:t>
      </w:r>
      <w:r w:rsidRPr="003737F1">
        <w:rPr>
          <w:rFonts w:ascii="Times New Roman" w:hAnsi="Times New Roman"/>
          <w:b/>
          <w:szCs w:val="24"/>
        </w:rPr>
        <w:t>4</w:t>
      </w:r>
      <w:r w:rsidRPr="003737F1">
        <w:rPr>
          <w:rFonts w:ascii="Times New Roman" w:hAnsi="Times New Roman"/>
          <w:b/>
          <w:szCs w:val="24"/>
          <w:lang w:eastAsia="ja-JP"/>
        </w:rPr>
        <w:t xml:space="preserve">. </w:t>
      </w:r>
      <w:r w:rsidR="00000F2F" w:rsidRPr="003737F1">
        <w:rPr>
          <w:rFonts w:ascii="Times New Roman" w:hAnsi="Times New Roman"/>
          <w:szCs w:val="24"/>
          <w:lang w:eastAsia="ja-JP"/>
        </w:rPr>
        <w:t>Adhesion strength</w:t>
      </w:r>
      <w:r w:rsidRPr="003737F1">
        <w:rPr>
          <w:rFonts w:ascii="Times New Roman" w:hAnsi="Times New Roman"/>
          <w:szCs w:val="24"/>
        </w:rPr>
        <w:t xml:space="preserve"> of </w:t>
      </w:r>
      <w:bookmarkStart w:id="2" w:name="_Hlk108602672"/>
      <w:r w:rsidRPr="003737F1">
        <w:rPr>
          <w:rFonts w:ascii="Times New Roman" w:hAnsi="Times New Roman"/>
          <w:szCs w:val="24"/>
          <w:lang w:eastAsia="ja-JP"/>
        </w:rPr>
        <w:t>hm-ApGltn adhesive</w:t>
      </w:r>
      <w:r w:rsidRPr="003737F1">
        <w:rPr>
          <w:rFonts w:ascii="Times New Roman" w:hAnsi="Times New Roman"/>
          <w:szCs w:val="24"/>
        </w:rPr>
        <w:t xml:space="preserve">s </w:t>
      </w:r>
      <w:r w:rsidRPr="003737F1">
        <w:rPr>
          <w:rFonts w:ascii="Times New Roman" w:hAnsi="Times New Roman"/>
          <w:szCs w:val="24"/>
          <w:lang w:eastAsia="ja-JP"/>
        </w:rPr>
        <w:t>appli</w:t>
      </w:r>
      <w:r w:rsidR="00E71296" w:rsidRPr="003737F1">
        <w:rPr>
          <w:rFonts w:ascii="Times New Roman" w:hAnsi="Times New Roman"/>
          <w:szCs w:val="24"/>
          <w:lang w:eastAsia="ja-JP"/>
        </w:rPr>
        <w:t>ed</w:t>
      </w:r>
      <w:r w:rsidRPr="003737F1">
        <w:rPr>
          <w:rFonts w:ascii="Times New Roman" w:hAnsi="Times New Roman"/>
          <w:szCs w:val="24"/>
          <w:lang w:eastAsia="ja-JP"/>
        </w:rPr>
        <w:t xml:space="preserve"> on fresh porcine</w:t>
      </w:r>
      <w:r w:rsidRPr="003737F1">
        <w:rPr>
          <w:rFonts w:ascii="Times New Roman" w:hAnsi="Times New Roman"/>
          <w:szCs w:val="24"/>
        </w:rPr>
        <w:t xml:space="preserve"> </w:t>
      </w:r>
      <w:r w:rsidR="00000F2F" w:rsidRPr="003737F1">
        <w:rPr>
          <w:rFonts w:ascii="Times New Roman" w:hAnsi="Times New Roman"/>
          <w:szCs w:val="24"/>
        </w:rPr>
        <w:t>aortic media</w:t>
      </w:r>
      <w:bookmarkEnd w:id="2"/>
      <w:r w:rsidRPr="003737F1">
        <w:rPr>
          <w:rFonts w:ascii="Times New Roman" w:hAnsi="Times New Roman"/>
          <w:szCs w:val="24"/>
        </w:rPr>
        <w:t xml:space="preserve">. a) </w:t>
      </w:r>
      <w:r w:rsidR="00E71296" w:rsidRPr="003737F1">
        <w:rPr>
          <w:rFonts w:ascii="Times New Roman" w:hAnsi="Times New Roman"/>
          <w:szCs w:val="24"/>
        </w:rPr>
        <w:t>A</w:t>
      </w:r>
      <w:r w:rsidR="00000F2F" w:rsidRPr="003737F1">
        <w:rPr>
          <w:rFonts w:ascii="Times New Roman" w:hAnsi="Times New Roman"/>
          <w:szCs w:val="24"/>
        </w:rPr>
        <w:t>dhesion strength</w:t>
      </w:r>
      <w:r w:rsidRPr="003737F1">
        <w:rPr>
          <w:rFonts w:ascii="Times New Roman" w:hAnsi="Times New Roman"/>
          <w:szCs w:val="24"/>
        </w:rPr>
        <w:t xml:space="preserve"> of hm-ApGltn adhesives with various modification ratios. b) Effect of alkyl chain length on </w:t>
      </w:r>
      <w:r w:rsidR="00000F2F" w:rsidRPr="003737F1">
        <w:rPr>
          <w:rFonts w:ascii="Times New Roman" w:hAnsi="Times New Roman"/>
          <w:szCs w:val="24"/>
        </w:rPr>
        <w:t>adhesion strength</w:t>
      </w:r>
      <w:r w:rsidRPr="003737F1">
        <w:rPr>
          <w:rFonts w:ascii="Times New Roman" w:hAnsi="Times New Roman"/>
          <w:szCs w:val="24"/>
        </w:rPr>
        <w:t xml:space="preserve">. Modification ratios of alkyl chain length </w:t>
      </w:r>
      <w:r w:rsidR="00E71296" w:rsidRPr="003737F1">
        <w:rPr>
          <w:rFonts w:ascii="Times New Roman" w:hAnsi="Times New Roman"/>
          <w:szCs w:val="24"/>
        </w:rPr>
        <w:t>we</w:t>
      </w:r>
      <w:r w:rsidRPr="003737F1">
        <w:rPr>
          <w:rFonts w:ascii="Times New Roman" w:hAnsi="Times New Roman"/>
          <w:szCs w:val="24"/>
        </w:rPr>
        <w:t xml:space="preserve">re </w:t>
      </w:r>
      <w:r w:rsidR="00E71296" w:rsidRPr="003737F1">
        <w:rPr>
          <w:rFonts w:ascii="Times New Roman" w:hAnsi="Times New Roman"/>
          <w:szCs w:val="24"/>
        </w:rPr>
        <w:t>~</w:t>
      </w:r>
      <w:r w:rsidR="00E27DF6" w:rsidRPr="003737F1">
        <w:rPr>
          <w:rFonts w:ascii="Times New Roman" w:hAnsi="Times New Roman"/>
          <w:szCs w:val="24"/>
        </w:rPr>
        <w:t>20</w:t>
      </w:r>
      <w:r w:rsidRPr="003737F1">
        <w:rPr>
          <w:rFonts w:ascii="Times New Roman" w:hAnsi="Times New Roman"/>
          <w:szCs w:val="24"/>
        </w:rPr>
        <w:t xml:space="preserve"> mol%. </w:t>
      </w:r>
      <w:r w:rsidR="00475887" w:rsidRPr="003737F1">
        <w:rPr>
          <w:rFonts w:ascii="Times New Roman" w:hAnsi="Times New Roman"/>
          <w:szCs w:val="24"/>
        </w:rPr>
        <w:t>(C3: 14 mol%, C6: 18mol%, C12: 19 mol%, C18: 19 mol%)</w:t>
      </w:r>
      <w:r w:rsidR="00E71296" w:rsidRPr="003737F1">
        <w:rPr>
          <w:rFonts w:ascii="Times New Roman" w:hAnsi="Times New Roman"/>
          <w:szCs w:val="24"/>
        </w:rPr>
        <w:t xml:space="preserve">. </w:t>
      </w:r>
      <w:r w:rsidRPr="003737F1">
        <w:rPr>
          <w:rFonts w:ascii="Times New Roman" w:hAnsi="Times New Roman"/>
          <w:szCs w:val="24"/>
        </w:rPr>
        <w:t xml:space="preserve">Data </w:t>
      </w:r>
      <w:r w:rsidR="00E71296" w:rsidRPr="003737F1">
        <w:rPr>
          <w:rFonts w:ascii="Times New Roman" w:hAnsi="Times New Roman"/>
          <w:szCs w:val="24"/>
        </w:rPr>
        <w:t>a</w:t>
      </w:r>
      <w:r w:rsidRPr="003737F1">
        <w:rPr>
          <w:rFonts w:ascii="Times New Roman" w:hAnsi="Times New Roman"/>
          <w:szCs w:val="24"/>
        </w:rPr>
        <w:t>re</w:t>
      </w:r>
      <w:r w:rsidR="00E71296" w:rsidRPr="003737F1">
        <w:rPr>
          <w:rFonts w:ascii="Times New Roman" w:hAnsi="Times New Roman"/>
          <w:szCs w:val="24"/>
        </w:rPr>
        <w:t xml:space="preserve"> </w:t>
      </w:r>
      <w:r w:rsidRPr="003737F1">
        <w:rPr>
          <w:rFonts w:ascii="Times New Roman" w:hAnsi="Times New Roman"/>
          <w:szCs w:val="24"/>
        </w:rPr>
        <w:t>present</w:t>
      </w:r>
      <w:r w:rsidR="00E71296" w:rsidRPr="003737F1">
        <w:rPr>
          <w:rFonts w:ascii="Times New Roman" w:hAnsi="Times New Roman"/>
          <w:szCs w:val="24"/>
        </w:rPr>
        <w:t>ed as</w:t>
      </w:r>
      <w:r w:rsidRPr="003737F1">
        <w:rPr>
          <w:rFonts w:ascii="Times New Roman" w:hAnsi="Times New Roman"/>
          <w:szCs w:val="24"/>
        </w:rPr>
        <w:t xml:space="preserve"> the mean ± SD of three samples. *p&lt;0.05, **p&lt;0.01, ***p&lt;0.001</w:t>
      </w:r>
      <w:r w:rsidR="00AD6123" w:rsidRPr="003737F1">
        <w:rPr>
          <w:rFonts w:ascii="Times New Roman" w:hAnsi="Times New Roman"/>
          <w:szCs w:val="24"/>
        </w:rPr>
        <w:t>, ****p&lt;0.0001; NS, not significant</w:t>
      </w:r>
      <w:r w:rsidRPr="003737F1">
        <w:rPr>
          <w:rFonts w:ascii="Times New Roman" w:hAnsi="Times New Roman"/>
          <w:szCs w:val="24"/>
        </w:rPr>
        <w:t>.</w:t>
      </w:r>
    </w:p>
    <w:p w14:paraId="508ECADB" w14:textId="7AA512E6" w:rsidR="000B12EF" w:rsidRPr="003737F1" w:rsidRDefault="00E71296" w:rsidP="005263C8">
      <w:pPr>
        <w:widowControl/>
        <w:spacing w:line="480" w:lineRule="auto"/>
        <w:ind w:firstLine="840"/>
        <w:rPr>
          <w:rFonts w:ascii="Times New Roman" w:hAnsi="Times New Roman"/>
          <w:sz w:val="24"/>
          <w:szCs w:val="24"/>
        </w:rPr>
      </w:pPr>
      <w:r w:rsidRPr="003737F1">
        <w:rPr>
          <w:rFonts w:ascii="Times New Roman" w:hAnsi="Times New Roman"/>
          <w:sz w:val="24"/>
          <w:szCs w:val="24"/>
        </w:rPr>
        <w:t>We investigated the mechanisms of adhesion by hm-ApGltn adhesives</w:t>
      </w:r>
      <w:r w:rsidR="006C3663" w:rsidRPr="003737F1">
        <w:rPr>
          <w:rFonts w:ascii="Times New Roman" w:hAnsi="Times New Roman"/>
          <w:sz w:val="24"/>
          <w:szCs w:val="24"/>
        </w:rPr>
        <w:t xml:space="preserve"> by</w:t>
      </w:r>
      <w:r w:rsidRPr="003737F1">
        <w:rPr>
          <w:rFonts w:ascii="Times New Roman" w:hAnsi="Times New Roman"/>
          <w:sz w:val="24"/>
          <w:szCs w:val="24"/>
        </w:rPr>
        <w:t xml:space="preserve"> histological observation</w:t>
      </w:r>
      <w:r w:rsidR="006C3663" w:rsidRPr="003737F1">
        <w:rPr>
          <w:rFonts w:ascii="Times New Roman" w:hAnsi="Times New Roman"/>
          <w:sz w:val="24"/>
          <w:szCs w:val="24"/>
        </w:rPr>
        <w:t>s</w:t>
      </w:r>
      <w:r w:rsidRPr="003737F1">
        <w:rPr>
          <w:rFonts w:ascii="Times New Roman" w:hAnsi="Times New Roman"/>
          <w:sz w:val="24"/>
          <w:szCs w:val="24"/>
        </w:rPr>
        <w:t xml:space="preserve"> of the porcine </w:t>
      </w:r>
      <w:r w:rsidR="00000F2F" w:rsidRPr="003737F1">
        <w:rPr>
          <w:rFonts w:ascii="Times New Roman" w:hAnsi="Times New Roman"/>
          <w:sz w:val="24"/>
          <w:szCs w:val="24"/>
        </w:rPr>
        <w:t>aortic media</w:t>
      </w:r>
      <w:r w:rsidRPr="003737F1">
        <w:rPr>
          <w:rFonts w:ascii="Times New Roman" w:hAnsi="Times New Roman"/>
          <w:sz w:val="24"/>
          <w:szCs w:val="24"/>
        </w:rPr>
        <w:t xml:space="preserve">. A residual adhesive layer was observed </w:t>
      </w:r>
      <w:r w:rsidR="00CF7BDB" w:rsidRPr="003737F1">
        <w:rPr>
          <w:rFonts w:ascii="Times New Roman" w:hAnsi="Times New Roman"/>
          <w:sz w:val="24"/>
          <w:szCs w:val="24"/>
        </w:rPr>
        <w:t xml:space="preserve">on </w:t>
      </w:r>
      <w:r w:rsidR="00D41FB5" w:rsidRPr="003737F1">
        <w:rPr>
          <w:rFonts w:ascii="Times New Roman" w:hAnsi="Times New Roman"/>
          <w:sz w:val="24"/>
          <w:szCs w:val="24"/>
        </w:rPr>
        <w:t xml:space="preserve">porcine </w:t>
      </w:r>
      <w:r w:rsidR="00000F2F" w:rsidRPr="003737F1">
        <w:rPr>
          <w:rFonts w:ascii="Times New Roman" w:hAnsi="Times New Roman"/>
          <w:sz w:val="24"/>
          <w:szCs w:val="24"/>
        </w:rPr>
        <w:t>aortic media</w:t>
      </w:r>
      <w:r w:rsidR="00D41FB5" w:rsidRPr="003737F1">
        <w:rPr>
          <w:rFonts w:ascii="Times New Roman" w:hAnsi="Times New Roman"/>
          <w:sz w:val="24"/>
          <w:szCs w:val="24"/>
        </w:rPr>
        <w:t xml:space="preserve"> </w:t>
      </w:r>
      <w:r w:rsidR="006C3663" w:rsidRPr="003737F1">
        <w:rPr>
          <w:rFonts w:ascii="Times New Roman" w:hAnsi="Times New Roman"/>
          <w:sz w:val="24"/>
          <w:szCs w:val="24"/>
        </w:rPr>
        <w:t xml:space="preserve">with </w:t>
      </w:r>
      <w:r w:rsidR="00D41FB5" w:rsidRPr="003737F1">
        <w:rPr>
          <w:rFonts w:ascii="Times New Roman" w:hAnsi="Times New Roman"/>
          <w:sz w:val="24"/>
          <w:szCs w:val="24"/>
        </w:rPr>
        <w:t>most adhesives</w:t>
      </w:r>
      <w:r w:rsidRPr="003737F1">
        <w:rPr>
          <w:rFonts w:ascii="Times New Roman" w:hAnsi="Times New Roman"/>
          <w:sz w:val="24"/>
          <w:szCs w:val="24"/>
        </w:rPr>
        <w:t xml:space="preserve">, except 12Chol and </w:t>
      </w:r>
      <w:r w:rsidR="00E37068" w:rsidRPr="003737F1">
        <w:rPr>
          <w:rFonts w:ascii="Times New Roman" w:hAnsi="Times New Roman"/>
          <w:sz w:val="24"/>
          <w:szCs w:val="24"/>
        </w:rPr>
        <w:t>commercial aldehyde-based glue</w:t>
      </w:r>
      <w:r w:rsidR="00D41FB5" w:rsidRPr="003737F1">
        <w:rPr>
          <w:rFonts w:ascii="Times New Roman" w:hAnsi="Times New Roman"/>
          <w:sz w:val="24"/>
          <w:szCs w:val="24"/>
        </w:rPr>
        <w:t xml:space="preserve">. </w:t>
      </w:r>
      <w:r w:rsidR="009E4F5F" w:rsidRPr="003737F1">
        <w:rPr>
          <w:rFonts w:ascii="Times New Roman" w:hAnsi="Times New Roman"/>
          <w:sz w:val="24"/>
          <w:szCs w:val="24"/>
        </w:rPr>
        <w:t xml:space="preserve">Compared </w:t>
      </w:r>
      <w:r w:rsidRPr="003737F1">
        <w:rPr>
          <w:rFonts w:ascii="Times New Roman" w:hAnsi="Times New Roman"/>
          <w:sz w:val="24"/>
          <w:szCs w:val="24"/>
        </w:rPr>
        <w:t>with t</w:t>
      </w:r>
      <w:r w:rsidR="009E4F5F" w:rsidRPr="003737F1">
        <w:rPr>
          <w:rFonts w:ascii="Times New Roman" w:hAnsi="Times New Roman"/>
          <w:sz w:val="24"/>
          <w:szCs w:val="24"/>
        </w:rPr>
        <w:t>he</w:t>
      </w:r>
      <w:r w:rsidR="006A4BF5" w:rsidRPr="003737F1">
        <w:rPr>
          <w:rFonts w:ascii="Times New Roman" w:hAnsi="Times New Roman"/>
          <w:sz w:val="24"/>
          <w:szCs w:val="24"/>
        </w:rPr>
        <w:t xml:space="preserve"> Org-ApGltn adhesive, </w:t>
      </w:r>
      <w:r w:rsidRPr="003737F1">
        <w:rPr>
          <w:rFonts w:ascii="Times New Roman" w:hAnsi="Times New Roman"/>
          <w:sz w:val="24"/>
          <w:szCs w:val="24"/>
        </w:rPr>
        <w:t>a t</w:t>
      </w:r>
      <w:r w:rsidR="00EB2403" w:rsidRPr="003737F1">
        <w:rPr>
          <w:rFonts w:ascii="Times New Roman" w:hAnsi="Times New Roman"/>
          <w:sz w:val="24"/>
          <w:szCs w:val="24"/>
        </w:rPr>
        <w:t>hick</w:t>
      </w:r>
      <w:r w:rsidR="00D41FB5" w:rsidRPr="003737F1">
        <w:rPr>
          <w:rFonts w:ascii="Times New Roman" w:hAnsi="Times New Roman"/>
          <w:sz w:val="24"/>
          <w:szCs w:val="24"/>
        </w:rPr>
        <w:t xml:space="preserve"> adhesive layer </w:t>
      </w:r>
      <w:r w:rsidR="00AF2A6D" w:rsidRPr="003737F1">
        <w:rPr>
          <w:rFonts w:ascii="Times New Roman" w:hAnsi="Times New Roman"/>
          <w:sz w:val="24"/>
          <w:szCs w:val="24"/>
        </w:rPr>
        <w:lastRenderedPageBreak/>
        <w:t>occurred</w:t>
      </w:r>
      <w:r w:rsidR="00D41FB5" w:rsidRPr="003737F1">
        <w:rPr>
          <w:rFonts w:ascii="Times New Roman" w:hAnsi="Times New Roman"/>
          <w:sz w:val="24"/>
          <w:szCs w:val="24"/>
        </w:rPr>
        <w:t xml:space="preserve"> </w:t>
      </w:r>
      <w:r w:rsidR="00EB2403" w:rsidRPr="003737F1">
        <w:rPr>
          <w:rFonts w:ascii="Times New Roman" w:hAnsi="Times New Roman"/>
          <w:sz w:val="24"/>
          <w:szCs w:val="24"/>
        </w:rPr>
        <w:t xml:space="preserve">on </w:t>
      </w:r>
      <w:r w:rsidR="00000F2F" w:rsidRPr="003737F1">
        <w:rPr>
          <w:rFonts w:ascii="Times New Roman" w:hAnsi="Times New Roman"/>
          <w:sz w:val="24"/>
          <w:szCs w:val="24"/>
        </w:rPr>
        <w:t>aortic media</w:t>
      </w:r>
      <w:r w:rsidR="00EB2403" w:rsidRPr="003737F1">
        <w:rPr>
          <w:rFonts w:ascii="Times New Roman" w:hAnsi="Times New Roman"/>
          <w:sz w:val="24"/>
          <w:szCs w:val="24"/>
        </w:rPr>
        <w:t xml:space="preserve"> </w:t>
      </w:r>
      <w:r w:rsidR="00AF2A6D" w:rsidRPr="003737F1">
        <w:rPr>
          <w:rFonts w:ascii="Times New Roman" w:hAnsi="Times New Roman"/>
          <w:sz w:val="24"/>
          <w:szCs w:val="24"/>
        </w:rPr>
        <w:t xml:space="preserve">applied with long-alkyl-chain </w:t>
      </w:r>
      <w:r w:rsidR="00D41FB5" w:rsidRPr="003737F1">
        <w:rPr>
          <w:rFonts w:ascii="Times New Roman" w:hAnsi="Times New Roman"/>
          <w:sz w:val="24"/>
          <w:szCs w:val="24"/>
        </w:rPr>
        <w:t>hm-ApGltn adhesives, such as C12 and C18.</w:t>
      </w:r>
      <w:r w:rsidR="006A4BF5" w:rsidRPr="003737F1">
        <w:rPr>
          <w:rFonts w:ascii="Times New Roman" w:hAnsi="Times New Roman"/>
          <w:sz w:val="24"/>
          <w:szCs w:val="24"/>
        </w:rPr>
        <w:t xml:space="preserve"> This indicates that the modification of </w:t>
      </w:r>
      <w:r w:rsidRPr="003737F1">
        <w:rPr>
          <w:rFonts w:ascii="Times New Roman" w:hAnsi="Times New Roman"/>
          <w:sz w:val="24"/>
          <w:szCs w:val="24"/>
        </w:rPr>
        <w:t xml:space="preserve">the hydrophobic </w:t>
      </w:r>
      <w:r w:rsidR="006A4BF5" w:rsidRPr="003737F1">
        <w:rPr>
          <w:rFonts w:ascii="Times New Roman" w:hAnsi="Times New Roman"/>
          <w:sz w:val="24"/>
          <w:szCs w:val="24"/>
        </w:rPr>
        <w:t>groups effectively enhance</w:t>
      </w:r>
      <w:r w:rsidR="00734186" w:rsidRPr="003737F1">
        <w:rPr>
          <w:rFonts w:ascii="Times New Roman" w:hAnsi="Times New Roman"/>
          <w:sz w:val="24"/>
          <w:szCs w:val="24"/>
        </w:rPr>
        <w:t>d</w:t>
      </w:r>
      <w:r w:rsidR="006A4BF5" w:rsidRPr="003737F1">
        <w:rPr>
          <w:rFonts w:ascii="Times New Roman" w:hAnsi="Times New Roman"/>
          <w:sz w:val="24"/>
          <w:szCs w:val="24"/>
        </w:rPr>
        <w:t xml:space="preserve"> the interfacial strength between </w:t>
      </w:r>
      <w:r w:rsidRPr="003737F1">
        <w:rPr>
          <w:rFonts w:ascii="Times New Roman" w:hAnsi="Times New Roman"/>
          <w:sz w:val="24"/>
          <w:szCs w:val="24"/>
        </w:rPr>
        <w:t xml:space="preserve">the cured adhesives and the </w:t>
      </w:r>
      <w:r w:rsidR="00000F2F" w:rsidRPr="003737F1">
        <w:rPr>
          <w:rFonts w:ascii="Times New Roman" w:hAnsi="Times New Roman"/>
          <w:sz w:val="24"/>
          <w:szCs w:val="24"/>
        </w:rPr>
        <w:t>aortic media</w:t>
      </w:r>
      <w:r w:rsidR="006A4BF5" w:rsidRPr="003737F1">
        <w:rPr>
          <w:rFonts w:ascii="Times New Roman" w:hAnsi="Times New Roman"/>
          <w:sz w:val="24"/>
          <w:szCs w:val="24"/>
        </w:rPr>
        <w:t xml:space="preserve">. </w:t>
      </w:r>
      <w:r w:rsidR="005A228F" w:rsidRPr="003737F1">
        <w:rPr>
          <w:rFonts w:ascii="Times New Roman" w:hAnsi="Times New Roman"/>
          <w:sz w:val="24"/>
          <w:szCs w:val="24"/>
        </w:rPr>
        <w:t>In other words, cohesive fractur</w:t>
      </w:r>
      <w:r w:rsidR="00AF2A6D" w:rsidRPr="003737F1">
        <w:rPr>
          <w:rFonts w:ascii="Times New Roman" w:hAnsi="Times New Roman"/>
          <w:sz w:val="24"/>
          <w:szCs w:val="24"/>
        </w:rPr>
        <w:t>ing</w:t>
      </w:r>
      <w:r w:rsidR="005A228F" w:rsidRPr="003737F1">
        <w:rPr>
          <w:rFonts w:ascii="Times New Roman" w:hAnsi="Times New Roman"/>
          <w:sz w:val="24"/>
          <w:szCs w:val="24"/>
        </w:rPr>
        <w:t xml:space="preserve"> occurred when</w:t>
      </w:r>
      <w:r w:rsidR="00AF2A6D" w:rsidRPr="003737F1">
        <w:rPr>
          <w:rFonts w:ascii="Times New Roman" w:hAnsi="Times New Roman"/>
          <w:sz w:val="24"/>
          <w:szCs w:val="24"/>
        </w:rPr>
        <w:t xml:space="preserve"> applying</w:t>
      </w:r>
      <w:r w:rsidR="005A228F" w:rsidRPr="003737F1">
        <w:rPr>
          <w:rFonts w:ascii="Times New Roman" w:hAnsi="Times New Roman"/>
          <w:sz w:val="24"/>
          <w:szCs w:val="24"/>
        </w:rPr>
        <w:t xml:space="preserve"> hm-ApGltn. </w:t>
      </w:r>
      <w:r w:rsidR="00D41FB5" w:rsidRPr="003737F1">
        <w:rPr>
          <w:rFonts w:ascii="Times New Roman" w:hAnsi="Times New Roman"/>
          <w:sz w:val="24"/>
          <w:szCs w:val="24"/>
        </w:rPr>
        <w:t xml:space="preserve">In particular, the </w:t>
      </w:r>
      <w:r w:rsidR="00F57F40" w:rsidRPr="003737F1">
        <w:rPr>
          <w:rFonts w:ascii="Times New Roman" w:hAnsi="Times New Roman"/>
          <w:sz w:val="24"/>
          <w:szCs w:val="24"/>
        </w:rPr>
        <w:t xml:space="preserve">thickness of </w:t>
      </w:r>
      <w:r w:rsidRPr="003737F1">
        <w:rPr>
          <w:rFonts w:ascii="Times New Roman" w:hAnsi="Times New Roman"/>
          <w:sz w:val="24"/>
          <w:szCs w:val="24"/>
        </w:rPr>
        <w:t xml:space="preserve">the </w:t>
      </w:r>
      <w:r w:rsidR="00EB2403" w:rsidRPr="003737F1">
        <w:rPr>
          <w:rFonts w:ascii="Times New Roman" w:hAnsi="Times New Roman"/>
          <w:sz w:val="24"/>
          <w:szCs w:val="24"/>
        </w:rPr>
        <w:t xml:space="preserve">residual </w:t>
      </w:r>
      <w:r w:rsidR="00F57F40" w:rsidRPr="003737F1">
        <w:rPr>
          <w:rFonts w:ascii="Times New Roman" w:hAnsi="Times New Roman"/>
          <w:sz w:val="24"/>
          <w:szCs w:val="24"/>
        </w:rPr>
        <w:t>9.6C18-ApGltn a</w:t>
      </w:r>
      <w:r w:rsidR="00EB2403" w:rsidRPr="003737F1">
        <w:rPr>
          <w:rFonts w:ascii="Times New Roman" w:hAnsi="Times New Roman"/>
          <w:sz w:val="24"/>
          <w:szCs w:val="24"/>
        </w:rPr>
        <w:t>dhesive was</w:t>
      </w:r>
      <w:r w:rsidR="00F57F40" w:rsidRPr="003737F1">
        <w:rPr>
          <w:rFonts w:ascii="Times New Roman" w:hAnsi="Times New Roman"/>
          <w:sz w:val="24"/>
          <w:szCs w:val="24"/>
        </w:rPr>
        <w:t xml:space="preserve"> </w:t>
      </w:r>
      <w:r w:rsidR="000F7833" w:rsidRPr="003737F1">
        <w:rPr>
          <w:rFonts w:ascii="Times New Roman" w:hAnsi="Times New Roman"/>
          <w:sz w:val="24"/>
          <w:szCs w:val="24"/>
        </w:rPr>
        <w:t xml:space="preserve">significantly </w:t>
      </w:r>
      <w:r w:rsidR="00F57F40" w:rsidRPr="003737F1">
        <w:rPr>
          <w:rFonts w:ascii="Times New Roman" w:hAnsi="Times New Roman"/>
          <w:sz w:val="24"/>
          <w:szCs w:val="24"/>
        </w:rPr>
        <w:t xml:space="preserve">greater </w:t>
      </w:r>
      <w:r w:rsidR="000F7833" w:rsidRPr="003737F1">
        <w:rPr>
          <w:rFonts w:ascii="Times New Roman" w:hAnsi="Times New Roman"/>
          <w:sz w:val="24"/>
          <w:szCs w:val="24"/>
        </w:rPr>
        <w:t xml:space="preserve">than </w:t>
      </w:r>
      <w:r w:rsidR="009E4F5F" w:rsidRPr="003737F1">
        <w:rPr>
          <w:rFonts w:ascii="Times New Roman" w:hAnsi="Times New Roman"/>
          <w:sz w:val="24"/>
          <w:szCs w:val="24"/>
        </w:rPr>
        <w:t>that of</w:t>
      </w:r>
      <w:r w:rsidR="00F57F40" w:rsidRPr="003737F1">
        <w:rPr>
          <w:rFonts w:ascii="Times New Roman" w:hAnsi="Times New Roman"/>
          <w:sz w:val="24"/>
          <w:szCs w:val="24"/>
        </w:rPr>
        <w:t xml:space="preserve"> </w:t>
      </w:r>
      <w:r w:rsidRPr="003737F1">
        <w:rPr>
          <w:rFonts w:ascii="Times New Roman" w:hAnsi="Times New Roman"/>
          <w:sz w:val="24"/>
          <w:szCs w:val="24"/>
        </w:rPr>
        <w:t>the other adhesives</w:t>
      </w:r>
      <w:r w:rsidR="00AF2A6D" w:rsidRPr="003737F1">
        <w:rPr>
          <w:rFonts w:ascii="Times New Roman" w:hAnsi="Times New Roman"/>
          <w:sz w:val="24"/>
          <w:szCs w:val="24"/>
        </w:rPr>
        <w:t>,</w:t>
      </w:r>
      <w:r w:rsidRPr="003737F1">
        <w:rPr>
          <w:rFonts w:ascii="Times New Roman" w:hAnsi="Times New Roman"/>
          <w:sz w:val="24"/>
          <w:szCs w:val="24"/>
        </w:rPr>
        <w:t xml:space="preserve"> </w:t>
      </w:r>
      <w:r w:rsidR="00AF2A6D" w:rsidRPr="003737F1">
        <w:rPr>
          <w:rFonts w:ascii="Times New Roman" w:hAnsi="Times New Roman"/>
          <w:sz w:val="24"/>
          <w:szCs w:val="24"/>
        </w:rPr>
        <w:t>which</w:t>
      </w:r>
      <w:r w:rsidRPr="003737F1">
        <w:rPr>
          <w:rFonts w:ascii="Times New Roman" w:hAnsi="Times New Roman"/>
          <w:sz w:val="24"/>
          <w:szCs w:val="24"/>
        </w:rPr>
        <w:t xml:space="preserve"> </w:t>
      </w:r>
      <w:r w:rsidR="00F57F40" w:rsidRPr="003737F1">
        <w:rPr>
          <w:rFonts w:ascii="Times New Roman" w:hAnsi="Times New Roman"/>
          <w:sz w:val="24"/>
          <w:szCs w:val="24"/>
        </w:rPr>
        <w:t>correlated</w:t>
      </w:r>
      <w:r w:rsidRPr="003737F1">
        <w:rPr>
          <w:rFonts w:ascii="Times New Roman" w:hAnsi="Times New Roman"/>
          <w:sz w:val="24"/>
          <w:szCs w:val="24"/>
        </w:rPr>
        <w:t xml:space="preserve"> well </w:t>
      </w:r>
      <w:r w:rsidR="00F57F40" w:rsidRPr="003737F1">
        <w:rPr>
          <w:rFonts w:ascii="Times New Roman" w:hAnsi="Times New Roman"/>
          <w:sz w:val="24"/>
          <w:szCs w:val="24"/>
        </w:rPr>
        <w:t xml:space="preserve">with </w:t>
      </w:r>
      <w:r w:rsidR="00000F2F" w:rsidRPr="003737F1">
        <w:rPr>
          <w:rFonts w:ascii="Times New Roman" w:hAnsi="Times New Roman"/>
          <w:sz w:val="24"/>
          <w:szCs w:val="24"/>
        </w:rPr>
        <w:t>adhesion strength</w:t>
      </w:r>
      <w:r w:rsidR="00F57F40" w:rsidRPr="003737F1">
        <w:rPr>
          <w:rFonts w:ascii="Times New Roman" w:hAnsi="Times New Roman"/>
          <w:sz w:val="24"/>
          <w:szCs w:val="24"/>
        </w:rPr>
        <w:t xml:space="preserve">. </w:t>
      </w:r>
      <w:r w:rsidR="00E076A0" w:rsidRPr="003737F1">
        <w:rPr>
          <w:rFonts w:ascii="Times New Roman" w:hAnsi="Times New Roman"/>
          <w:sz w:val="24"/>
          <w:szCs w:val="24"/>
        </w:rPr>
        <w:t xml:space="preserve">In contrast, no </w:t>
      </w:r>
      <w:r w:rsidR="008B6C09" w:rsidRPr="003737F1">
        <w:rPr>
          <w:rFonts w:ascii="Times New Roman" w:hAnsi="Times New Roman"/>
          <w:sz w:val="24"/>
          <w:szCs w:val="24"/>
        </w:rPr>
        <w:t xml:space="preserve">residual </w:t>
      </w:r>
      <w:r w:rsidR="00E076A0" w:rsidRPr="003737F1">
        <w:rPr>
          <w:rFonts w:ascii="Times New Roman" w:hAnsi="Times New Roman"/>
          <w:sz w:val="24"/>
          <w:szCs w:val="24"/>
        </w:rPr>
        <w:t xml:space="preserve">12Chol-ApGltn adhesive layer was </w:t>
      </w:r>
      <w:r w:rsidR="00AF2A6D" w:rsidRPr="003737F1">
        <w:rPr>
          <w:rFonts w:ascii="Times New Roman" w:hAnsi="Times New Roman"/>
          <w:sz w:val="24"/>
          <w:szCs w:val="24"/>
        </w:rPr>
        <w:t>observed</w:t>
      </w:r>
      <w:r w:rsidR="00F90034" w:rsidRPr="003737F1">
        <w:rPr>
          <w:rFonts w:ascii="Times New Roman" w:hAnsi="Times New Roman"/>
          <w:sz w:val="24"/>
          <w:szCs w:val="24"/>
        </w:rPr>
        <w:t>, indicating</w:t>
      </w:r>
      <w:r w:rsidR="00E076A0" w:rsidRPr="003737F1">
        <w:rPr>
          <w:rFonts w:ascii="Times New Roman" w:hAnsi="Times New Roman"/>
          <w:sz w:val="24"/>
          <w:szCs w:val="24"/>
        </w:rPr>
        <w:t xml:space="preserve"> that</w:t>
      </w:r>
      <w:r w:rsidR="00251FD1" w:rsidRPr="003737F1">
        <w:rPr>
          <w:rFonts w:ascii="Times New Roman" w:hAnsi="Times New Roman"/>
          <w:sz w:val="24"/>
          <w:szCs w:val="24"/>
        </w:rPr>
        <w:t xml:space="preserve"> </w:t>
      </w:r>
      <w:r w:rsidR="00F90034" w:rsidRPr="003737F1">
        <w:rPr>
          <w:rFonts w:ascii="Times New Roman" w:hAnsi="Times New Roman"/>
          <w:sz w:val="24"/>
          <w:szCs w:val="24"/>
        </w:rPr>
        <w:t>this</w:t>
      </w:r>
      <w:r w:rsidR="008B6C09" w:rsidRPr="003737F1">
        <w:rPr>
          <w:rFonts w:ascii="Times New Roman" w:hAnsi="Times New Roman"/>
          <w:sz w:val="24"/>
          <w:szCs w:val="24"/>
        </w:rPr>
        <w:t xml:space="preserve"> </w:t>
      </w:r>
      <w:r w:rsidR="00251FD1" w:rsidRPr="003737F1">
        <w:rPr>
          <w:rFonts w:ascii="Times New Roman" w:hAnsi="Times New Roman"/>
          <w:sz w:val="24"/>
          <w:szCs w:val="24"/>
        </w:rPr>
        <w:t xml:space="preserve">adhesive peeled away from the surface of the </w:t>
      </w:r>
      <w:r w:rsidR="00000F2F" w:rsidRPr="003737F1">
        <w:rPr>
          <w:rFonts w:ascii="Times New Roman" w:hAnsi="Times New Roman"/>
          <w:sz w:val="24"/>
          <w:szCs w:val="24"/>
        </w:rPr>
        <w:t>aortic media</w:t>
      </w:r>
      <w:r w:rsidR="00251FD1" w:rsidRPr="003737F1">
        <w:rPr>
          <w:rFonts w:ascii="Times New Roman" w:hAnsi="Times New Roman"/>
          <w:sz w:val="24"/>
          <w:szCs w:val="24"/>
        </w:rPr>
        <w:t xml:space="preserve">, despite the high modification ratio of Chol in </w:t>
      </w:r>
      <w:r w:rsidRPr="003737F1">
        <w:rPr>
          <w:rFonts w:ascii="Times New Roman" w:hAnsi="Times New Roman"/>
          <w:sz w:val="24"/>
          <w:szCs w:val="24"/>
        </w:rPr>
        <w:t xml:space="preserve">the </w:t>
      </w:r>
      <w:r w:rsidR="00251FD1" w:rsidRPr="003737F1">
        <w:rPr>
          <w:rFonts w:ascii="Times New Roman" w:hAnsi="Times New Roman"/>
          <w:sz w:val="24"/>
          <w:szCs w:val="24"/>
        </w:rPr>
        <w:t>ApGltn molecule.</w:t>
      </w:r>
      <w:r w:rsidR="00606FA4" w:rsidRPr="003737F1">
        <w:rPr>
          <w:rFonts w:ascii="Times New Roman" w:hAnsi="Times New Roman"/>
          <w:sz w:val="24"/>
          <w:szCs w:val="24"/>
        </w:rPr>
        <w:t xml:space="preserve"> </w:t>
      </w:r>
      <w:r w:rsidR="00AF2A6D" w:rsidRPr="003737F1">
        <w:rPr>
          <w:rFonts w:ascii="Times New Roman" w:hAnsi="Times New Roman"/>
          <w:sz w:val="24"/>
          <w:szCs w:val="24"/>
        </w:rPr>
        <w:t>T</w:t>
      </w:r>
      <w:r w:rsidRPr="003737F1">
        <w:rPr>
          <w:rFonts w:ascii="Times New Roman" w:hAnsi="Times New Roman"/>
          <w:sz w:val="24"/>
          <w:szCs w:val="24"/>
        </w:rPr>
        <w:t xml:space="preserve">he </w:t>
      </w:r>
      <w:r w:rsidR="004436DC" w:rsidRPr="003737F1">
        <w:rPr>
          <w:rFonts w:ascii="Times New Roman" w:hAnsi="Times New Roman"/>
          <w:sz w:val="24"/>
          <w:szCs w:val="24"/>
        </w:rPr>
        <w:t xml:space="preserve">decreased </w:t>
      </w:r>
      <w:r w:rsidR="00000F2F" w:rsidRPr="003737F1">
        <w:rPr>
          <w:rFonts w:ascii="Times New Roman" w:hAnsi="Times New Roman"/>
          <w:sz w:val="24"/>
          <w:szCs w:val="24"/>
        </w:rPr>
        <w:t>adhesion strength</w:t>
      </w:r>
      <w:r w:rsidR="004436DC" w:rsidRPr="003737F1">
        <w:rPr>
          <w:rFonts w:ascii="Times New Roman" w:hAnsi="Times New Roman"/>
          <w:sz w:val="24"/>
          <w:szCs w:val="24"/>
        </w:rPr>
        <w:t xml:space="preserve"> of </w:t>
      </w:r>
      <w:r w:rsidRPr="003737F1">
        <w:rPr>
          <w:rFonts w:ascii="Times New Roman" w:hAnsi="Times New Roman"/>
          <w:sz w:val="24"/>
          <w:szCs w:val="24"/>
        </w:rPr>
        <w:t xml:space="preserve">the 12Chol-ApGltn adhesive was </w:t>
      </w:r>
      <w:r w:rsidR="00AF2A6D" w:rsidRPr="003737F1">
        <w:rPr>
          <w:rFonts w:ascii="Times New Roman" w:hAnsi="Times New Roman"/>
          <w:sz w:val="24"/>
          <w:szCs w:val="24"/>
        </w:rPr>
        <w:t>related to</w:t>
      </w:r>
      <w:r w:rsidR="004436DC" w:rsidRPr="003737F1">
        <w:rPr>
          <w:rFonts w:ascii="Times New Roman" w:hAnsi="Times New Roman"/>
          <w:sz w:val="24"/>
          <w:szCs w:val="24"/>
        </w:rPr>
        <w:t xml:space="preserve"> the inter/intramolecular aggregation or assembly of 12Chol-ApGltn</w:t>
      </w:r>
      <w:r w:rsidR="000E0C3F" w:rsidRPr="003737F1">
        <w:rPr>
          <w:rFonts w:ascii="Times New Roman" w:hAnsi="Times New Roman"/>
          <w:sz w:val="24"/>
          <w:szCs w:val="24"/>
        </w:rPr>
        <w:t xml:space="preserve"> molecules</w:t>
      </w:r>
      <w:r w:rsidR="00AF2A6D" w:rsidRPr="003737F1">
        <w:rPr>
          <w:rFonts w:ascii="Times New Roman" w:hAnsi="Times New Roman"/>
          <w:sz w:val="24"/>
          <w:szCs w:val="24"/>
        </w:rPr>
        <w:t>, which</w:t>
      </w:r>
      <w:r w:rsidR="004436DC" w:rsidRPr="003737F1">
        <w:rPr>
          <w:rFonts w:ascii="Times New Roman" w:hAnsi="Times New Roman"/>
          <w:sz w:val="24"/>
          <w:szCs w:val="24"/>
        </w:rPr>
        <w:t xml:space="preserve"> </w:t>
      </w:r>
      <w:r w:rsidR="00BB6852" w:rsidRPr="003737F1">
        <w:rPr>
          <w:rFonts w:ascii="Times New Roman" w:hAnsi="Times New Roman"/>
          <w:sz w:val="24"/>
          <w:szCs w:val="24"/>
        </w:rPr>
        <w:t>weaken</w:t>
      </w:r>
      <w:r w:rsidRPr="003737F1">
        <w:rPr>
          <w:rFonts w:ascii="Times New Roman" w:hAnsi="Times New Roman"/>
          <w:sz w:val="24"/>
          <w:szCs w:val="24"/>
        </w:rPr>
        <w:t>ed the</w:t>
      </w:r>
      <w:r w:rsidR="00AF2A6D" w:rsidRPr="003737F1">
        <w:rPr>
          <w:rFonts w:ascii="Times New Roman" w:hAnsi="Times New Roman"/>
          <w:sz w:val="24"/>
          <w:szCs w:val="24"/>
        </w:rPr>
        <w:t>ir</w:t>
      </w:r>
      <w:r w:rsidRPr="003737F1">
        <w:rPr>
          <w:rFonts w:ascii="Times New Roman" w:hAnsi="Times New Roman"/>
          <w:sz w:val="24"/>
          <w:szCs w:val="24"/>
        </w:rPr>
        <w:t xml:space="preserve"> interpenetration into the surface of the </w:t>
      </w:r>
      <w:r w:rsidR="00000F2F" w:rsidRPr="003737F1">
        <w:rPr>
          <w:rFonts w:ascii="Times New Roman" w:hAnsi="Times New Roman"/>
          <w:sz w:val="24"/>
          <w:szCs w:val="24"/>
        </w:rPr>
        <w:t>aortic media</w:t>
      </w:r>
      <w:r w:rsidR="00AF2A6D" w:rsidRPr="003737F1">
        <w:rPr>
          <w:rFonts w:ascii="Times New Roman" w:hAnsi="Times New Roman"/>
          <w:sz w:val="24"/>
          <w:szCs w:val="24"/>
        </w:rPr>
        <w:t xml:space="preserve"> (Figs. 4a</w:t>
      </w:r>
      <w:r w:rsidR="00581F15" w:rsidRPr="003737F1">
        <w:rPr>
          <w:rFonts w:ascii="Times New Roman" w:hAnsi="Times New Roman"/>
          <w:sz w:val="24"/>
          <w:szCs w:val="24"/>
        </w:rPr>
        <w:t xml:space="preserve">, </w:t>
      </w:r>
      <w:r w:rsidR="00AF2A6D" w:rsidRPr="003737F1">
        <w:rPr>
          <w:rFonts w:ascii="Times New Roman" w:hAnsi="Times New Roman"/>
          <w:sz w:val="24"/>
          <w:szCs w:val="24"/>
        </w:rPr>
        <w:t>5</w:t>
      </w:r>
      <w:r w:rsidR="00581F15" w:rsidRPr="003737F1">
        <w:rPr>
          <w:rFonts w:ascii="Times New Roman" w:hAnsi="Times New Roman"/>
          <w:sz w:val="24"/>
          <w:szCs w:val="24"/>
        </w:rPr>
        <w:t xml:space="preserve"> and S2</w:t>
      </w:r>
      <w:r w:rsidR="00AF2A6D" w:rsidRPr="003737F1">
        <w:rPr>
          <w:rFonts w:ascii="Times New Roman" w:hAnsi="Times New Roman"/>
          <w:sz w:val="24"/>
          <w:szCs w:val="24"/>
        </w:rPr>
        <w:t>)</w:t>
      </w:r>
      <w:r w:rsidR="00BB6852" w:rsidRPr="003737F1">
        <w:rPr>
          <w:rFonts w:ascii="Times New Roman" w:hAnsi="Times New Roman"/>
          <w:sz w:val="24"/>
          <w:szCs w:val="24"/>
        </w:rPr>
        <w:t>.</w:t>
      </w:r>
      <w:r w:rsidR="004436DC" w:rsidRPr="003737F1">
        <w:rPr>
          <w:rFonts w:ascii="Times New Roman" w:hAnsi="Times New Roman"/>
          <w:sz w:val="24"/>
          <w:szCs w:val="24"/>
        </w:rPr>
        <w:t xml:space="preserve"> </w:t>
      </w:r>
    </w:p>
    <w:p w14:paraId="54C7D4B2" w14:textId="77777777" w:rsidR="008B6514" w:rsidRPr="003737F1" w:rsidRDefault="00EB7148" w:rsidP="00891EC6">
      <w:pPr>
        <w:pStyle w:val="VAFigureCaption"/>
        <w:snapToGrid w:val="0"/>
        <w:spacing w:after="0" w:line="240" w:lineRule="auto"/>
        <w:jc w:val="center"/>
        <w:rPr>
          <w:rFonts w:ascii="Times New Roman" w:hAnsi="Times New Roman"/>
          <w:b/>
          <w:szCs w:val="24"/>
        </w:rPr>
      </w:pPr>
      <w:r w:rsidRPr="003737F1">
        <w:rPr>
          <w:rFonts w:ascii="Times New Roman" w:hAnsi="Times New Roman"/>
          <w:b/>
          <w:noProof/>
          <w:szCs w:val="24"/>
        </w:rPr>
        <w:lastRenderedPageBreak/>
        <w:drawing>
          <wp:inline distT="0" distB="0" distL="0" distR="0" wp14:anchorId="26F2D2F7" wp14:editId="4942A319">
            <wp:extent cx="5269442" cy="3172571"/>
            <wp:effectExtent l="0" t="0" r="7620" b="8890"/>
            <wp:docPr id="36" name="図 35" descr="モニター画面に映る文字&#10;&#10;低い精度で自動的に生成された説明">
              <a:extLst xmlns:a="http://schemas.openxmlformats.org/drawingml/2006/main">
                <a:ext uri="{FF2B5EF4-FFF2-40B4-BE49-F238E27FC236}">
                  <a16:creationId xmlns:a16="http://schemas.microsoft.com/office/drawing/2014/main" id="{787F9DF2-7967-48F7-9E0F-8E0E695E4C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図 35" descr="モニター画面に映る文字&#10;&#10;低い精度で自動的に生成された説明">
                      <a:extLst>
                        <a:ext uri="{FF2B5EF4-FFF2-40B4-BE49-F238E27FC236}">
                          <a16:creationId xmlns:a16="http://schemas.microsoft.com/office/drawing/2014/main" id="{787F9DF2-7967-48F7-9E0F-8E0E695E4CD0}"/>
                        </a:ext>
                      </a:extLst>
                    </pic:cNvPr>
                    <pic:cNvPicPr>
                      <a:picLocks noChangeAspect="1"/>
                    </pic:cNvPicPr>
                  </pic:nvPicPr>
                  <pic:blipFill>
                    <a:blip r:embed="rId12"/>
                    <a:stretch>
                      <a:fillRect/>
                    </a:stretch>
                  </pic:blipFill>
                  <pic:spPr>
                    <a:xfrm>
                      <a:off x="0" y="0"/>
                      <a:ext cx="5303379" cy="3193004"/>
                    </a:xfrm>
                    <a:prstGeom prst="rect">
                      <a:avLst/>
                    </a:prstGeom>
                  </pic:spPr>
                </pic:pic>
              </a:graphicData>
            </a:graphic>
          </wp:inline>
        </w:drawing>
      </w:r>
    </w:p>
    <w:p w14:paraId="2575FB28" w14:textId="4699AC97" w:rsidR="000B12EF" w:rsidRPr="003737F1" w:rsidRDefault="00EB7148" w:rsidP="00891EC6">
      <w:pPr>
        <w:pStyle w:val="VAFigureCaption"/>
        <w:snapToGrid w:val="0"/>
        <w:spacing w:after="0" w:line="240" w:lineRule="auto"/>
        <w:rPr>
          <w:rFonts w:ascii="Times New Roman" w:hAnsi="Times New Roman"/>
        </w:rPr>
      </w:pPr>
      <w:bookmarkStart w:id="3" w:name="_Hlk146294947"/>
      <w:r w:rsidRPr="003737F1">
        <w:rPr>
          <w:rFonts w:ascii="Times New Roman" w:hAnsi="Times New Roman"/>
          <w:b/>
          <w:szCs w:val="24"/>
        </w:rPr>
        <w:t>Figure</w:t>
      </w:r>
      <w:r w:rsidRPr="003737F1">
        <w:rPr>
          <w:rFonts w:ascii="Times New Roman" w:hAnsi="Times New Roman"/>
          <w:b/>
          <w:szCs w:val="24"/>
          <w:lang w:eastAsia="ja-JP"/>
        </w:rPr>
        <w:t xml:space="preserve"> 5. </w:t>
      </w:r>
      <w:r w:rsidRPr="003737F1">
        <w:rPr>
          <w:rFonts w:ascii="Times New Roman" w:hAnsi="Times New Roman"/>
          <w:szCs w:val="24"/>
        </w:rPr>
        <w:t xml:space="preserve">Histology of porcine </w:t>
      </w:r>
      <w:r w:rsidR="00000F2F" w:rsidRPr="003737F1">
        <w:rPr>
          <w:rFonts w:ascii="Times New Roman" w:hAnsi="Times New Roman"/>
          <w:szCs w:val="24"/>
        </w:rPr>
        <w:t>aortic media</w:t>
      </w:r>
      <w:r w:rsidRPr="003737F1">
        <w:rPr>
          <w:rFonts w:ascii="Times New Roman" w:hAnsi="Times New Roman"/>
          <w:szCs w:val="24"/>
        </w:rPr>
        <w:t xml:space="preserve"> after </w:t>
      </w:r>
      <w:r w:rsidR="00000F2F" w:rsidRPr="003737F1">
        <w:rPr>
          <w:rFonts w:ascii="Times New Roman" w:hAnsi="Times New Roman"/>
          <w:szCs w:val="24"/>
          <w:lang w:eastAsia="ja-JP"/>
        </w:rPr>
        <w:t>adhesion strength</w:t>
      </w:r>
      <w:r w:rsidRPr="003737F1">
        <w:rPr>
          <w:rFonts w:ascii="Times New Roman" w:hAnsi="Times New Roman"/>
          <w:szCs w:val="24"/>
        </w:rPr>
        <w:t xml:space="preserve"> measurement using </w:t>
      </w:r>
      <w:r w:rsidRPr="003737F1">
        <w:rPr>
          <w:rFonts w:ascii="Times New Roman" w:hAnsi="Times New Roman"/>
          <w:szCs w:val="24"/>
          <w:lang w:eastAsia="ja-JP"/>
        </w:rPr>
        <w:t>h</w:t>
      </w:r>
      <w:r w:rsidRPr="003737F1">
        <w:rPr>
          <w:rFonts w:ascii="Times New Roman" w:hAnsi="Times New Roman"/>
          <w:szCs w:val="24"/>
        </w:rPr>
        <w:t>m-ApGltn adhesives</w:t>
      </w:r>
      <w:r w:rsidRPr="003737F1">
        <w:rPr>
          <w:rFonts w:ascii="Times New Roman" w:hAnsi="Times New Roman"/>
          <w:szCs w:val="24"/>
          <w:lang w:eastAsia="ja-JP"/>
        </w:rPr>
        <w:t>. Org-ApGltn and GRG glue</w:t>
      </w:r>
      <w:r w:rsidR="00541D53" w:rsidRPr="003737F1">
        <w:rPr>
          <w:rFonts w:ascii="Times New Roman" w:eastAsia="GulliverRM" w:hAnsi="Times New Roman"/>
          <w:szCs w:val="24"/>
        </w:rPr>
        <w:t>®</w:t>
      </w:r>
      <w:r w:rsidRPr="003737F1">
        <w:rPr>
          <w:rFonts w:ascii="Times New Roman" w:hAnsi="Times New Roman"/>
          <w:szCs w:val="24"/>
          <w:lang w:eastAsia="ja-JP"/>
        </w:rPr>
        <w:t xml:space="preserve"> were</w:t>
      </w:r>
      <w:r w:rsidRPr="003737F1">
        <w:rPr>
          <w:rFonts w:ascii="Times New Roman" w:hAnsi="Times New Roman"/>
          <w:szCs w:val="24"/>
        </w:rPr>
        <w:t xml:space="preserve"> used as </w:t>
      </w:r>
      <w:r w:rsidR="00541D53" w:rsidRPr="003737F1">
        <w:rPr>
          <w:rFonts w:ascii="Times New Roman" w:hAnsi="Times New Roman"/>
          <w:szCs w:val="24"/>
        </w:rPr>
        <w:t>control adhesive</w:t>
      </w:r>
      <w:r w:rsidRPr="003737F1">
        <w:rPr>
          <w:rFonts w:ascii="Times New Roman" w:hAnsi="Times New Roman"/>
          <w:szCs w:val="24"/>
          <w:lang w:eastAsia="ja-JP"/>
        </w:rPr>
        <w:t>s</w:t>
      </w:r>
      <w:r w:rsidRPr="003737F1">
        <w:rPr>
          <w:rFonts w:ascii="Times New Roman" w:hAnsi="Times New Roman"/>
          <w:szCs w:val="24"/>
        </w:rPr>
        <w:t>.</w:t>
      </w:r>
      <w:r w:rsidRPr="003737F1">
        <w:rPr>
          <w:rFonts w:ascii="Times New Roman" w:hAnsi="Times New Roman"/>
          <w:szCs w:val="24"/>
          <w:lang w:eastAsia="ja-JP"/>
        </w:rPr>
        <w:t xml:space="preserve"> </w:t>
      </w:r>
      <w:r w:rsidR="00AF2A6D" w:rsidRPr="003737F1">
        <w:rPr>
          <w:rFonts w:ascii="Times New Roman" w:hAnsi="Times New Roman"/>
          <w:szCs w:val="24"/>
          <w:lang w:eastAsia="ja-JP"/>
        </w:rPr>
        <w:t xml:space="preserve">A, </w:t>
      </w:r>
      <w:r w:rsidRPr="003737F1">
        <w:rPr>
          <w:rFonts w:ascii="Times New Roman" w:hAnsi="Times New Roman"/>
          <w:szCs w:val="24"/>
          <w:lang w:eastAsia="ja-JP"/>
        </w:rPr>
        <w:t>adhesive</w:t>
      </w:r>
      <w:r w:rsidR="00AF2A6D" w:rsidRPr="003737F1">
        <w:rPr>
          <w:rFonts w:ascii="Times New Roman" w:hAnsi="Times New Roman"/>
          <w:szCs w:val="24"/>
          <w:lang w:eastAsia="ja-JP"/>
        </w:rPr>
        <w:t>; T,</w:t>
      </w:r>
      <w:r w:rsidRPr="003737F1">
        <w:rPr>
          <w:rFonts w:ascii="Times New Roman" w:hAnsi="Times New Roman"/>
          <w:szCs w:val="24"/>
          <w:lang w:eastAsia="ja-JP"/>
        </w:rPr>
        <w:t xml:space="preserve"> tissue.</w:t>
      </w:r>
    </w:p>
    <w:bookmarkEnd w:id="3"/>
    <w:p w14:paraId="481C026C" w14:textId="77777777" w:rsidR="008B6514" w:rsidRPr="003737F1" w:rsidRDefault="008B6514" w:rsidP="005263C8">
      <w:pPr>
        <w:widowControl/>
        <w:spacing w:line="480" w:lineRule="auto"/>
        <w:ind w:firstLine="840"/>
        <w:rPr>
          <w:rFonts w:ascii="Times New Roman" w:hAnsi="Times New Roman"/>
          <w:sz w:val="24"/>
          <w:szCs w:val="24"/>
        </w:rPr>
      </w:pPr>
    </w:p>
    <w:p w14:paraId="754D3F3A" w14:textId="778F1082" w:rsidR="00467163" w:rsidRPr="003737F1" w:rsidRDefault="00EB7148" w:rsidP="005263C8">
      <w:pPr>
        <w:widowControl/>
        <w:spacing w:line="480" w:lineRule="auto"/>
        <w:ind w:firstLine="840"/>
        <w:rPr>
          <w:rFonts w:ascii="Times New Roman" w:hAnsi="Times New Roman"/>
          <w:bCs/>
          <w:sz w:val="24"/>
          <w:szCs w:val="24"/>
        </w:rPr>
      </w:pPr>
      <w:r w:rsidRPr="003737F1">
        <w:rPr>
          <w:rFonts w:ascii="Times New Roman" w:hAnsi="Times New Roman"/>
          <w:sz w:val="24"/>
          <w:szCs w:val="24"/>
        </w:rPr>
        <w:t>T</w:t>
      </w:r>
      <w:r w:rsidR="00B5207E" w:rsidRPr="003737F1">
        <w:rPr>
          <w:rFonts w:ascii="Times New Roman" w:hAnsi="Times New Roman"/>
          <w:sz w:val="24"/>
          <w:szCs w:val="24"/>
        </w:rPr>
        <w:t>o support th</w:t>
      </w:r>
      <w:r w:rsidR="00C57808" w:rsidRPr="003737F1">
        <w:rPr>
          <w:rFonts w:ascii="Times New Roman" w:hAnsi="Times New Roman"/>
          <w:sz w:val="24"/>
          <w:szCs w:val="24"/>
        </w:rPr>
        <w:t>is</w:t>
      </w:r>
      <w:r w:rsidR="00B5207E" w:rsidRPr="003737F1">
        <w:rPr>
          <w:rFonts w:ascii="Times New Roman" w:hAnsi="Times New Roman"/>
          <w:sz w:val="24"/>
          <w:szCs w:val="24"/>
        </w:rPr>
        <w:t xml:space="preserve"> hypothesis,</w:t>
      </w:r>
      <w:r w:rsidR="00AF2A6D" w:rsidRPr="003737F1">
        <w:rPr>
          <w:rFonts w:ascii="Times New Roman" w:hAnsi="Times New Roman"/>
          <w:sz w:val="24"/>
          <w:szCs w:val="24"/>
        </w:rPr>
        <w:t xml:space="preserve"> we evaluated</w:t>
      </w:r>
      <w:r w:rsidR="00B5207E" w:rsidRPr="003737F1">
        <w:rPr>
          <w:rFonts w:ascii="Times New Roman" w:hAnsi="Times New Roman"/>
          <w:sz w:val="24"/>
          <w:szCs w:val="24"/>
        </w:rPr>
        <w:t xml:space="preserve"> </w:t>
      </w:r>
      <w:r w:rsidRPr="003737F1">
        <w:rPr>
          <w:rFonts w:ascii="Times New Roman" w:hAnsi="Times New Roman"/>
          <w:sz w:val="24"/>
          <w:szCs w:val="24"/>
        </w:rPr>
        <w:t xml:space="preserve">the mechanical properties of the </w:t>
      </w:r>
      <w:r w:rsidRPr="003737F1">
        <w:rPr>
          <w:rFonts w:ascii="Times New Roman" w:hAnsi="Times New Roman"/>
          <w:sz w:val="24"/>
          <w:szCs w:val="24"/>
        </w:rPr>
        <w:t>cured Chol-</w:t>
      </w:r>
      <w:r w:rsidR="00B5207E" w:rsidRPr="003737F1">
        <w:rPr>
          <w:rFonts w:ascii="Times New Roman" w:hAnsi="Times New Roman"/>
          <w:sz w:val="24"/>
          <w:szCs w:val="24"/>
        </w:rPr>
        <w:t>ApGltn adhesive</w:t>
      </w:r>
      <w:r w:rsidR="00734186" w:rsidRPr="003737F1">
        <w:rPr>
          <w:rFonts w:ascii="Times New Roman" w:hAnsi="Times New Roman"/>
          <w:sz w:val="24"/>
          <w:szCs w:val="24"/>
        </w:rPr>
        <w:t xml:space="preserve"> gels </w:t>
      </w:r>
      <w:r w:rsidR="006A6E8F" w:rsidRPr="003737F1">
        <w:rPr>
          <w:rFonts w:ascii="Times New Roman" w:hAnsi="Times New Roman"/>
          <w:sz w:val="24"/>
          <w:szCs w:val="24"/>
        </w:rPr>
        <w:t>using tensile test</w:t>
      </w:r>
      <w:r w:rsidRPr="003737F1">
        <w:rPr>
          <w:rFonts w:ascii="Times New Roman" w:hAnsi="Times New Roman"/>
          <w:sz w:val="24"/>
          <w:szCs w:val="24"/>
        </w:rPr>
        <w:t xml:space="preserve">s </w:t>
      </w:r>
      <w:r w:rsidR="00AF2A6D" w:rsidRPr="003737F1">
        <w:rPr>
          <w:rFonts w:ascii="Times New Roman" w:hAnsi="Times New Roman"/>
          <w:sz w:val="24"/>
          <w:szCs w:val="24"/>
        </w:rPr>
        <w:t>(</w:t>
      </w:r>
      <w:r w:rsidR="006A6E8F" w:rsidRPr="003737F1">
        <w:rPr>
          <w:rFonts w:ascii="Times New Roman" w:hAnsi="Times New Roman"/>
          <w:sz w:val="24"/>
          <w:szCs w:val="24"/>
        </w:rPr>
        <w:t>Fig.</w:t>
      </w:r>
      <w:r w:rsidR="00AF2A6D" w:rsidRPr="003737F1">
        <w:rPr>
          <w:rFonts w:ascii="Times New Roman" w:hAnsi="Times New Roman"/>
          <w:sz w:val="24"/>
          <w:szCs w:val="24"/>
        </w:rPr>
        <w:t xml:space="preserve"> </w:t>
      </w:r>
      <w:r w:rsidR="006A6E8F" w:rsidRPr="003737F1">
        <w:rPr>
          <w:rFonts w:ascii="Times New Roman" w:hAnsi="Times New Roman"/>
          <w:sz w:val="24"/>
          <w:szCs w:val="24"/>
        </w:rPr>
        <w:t>6a</w:t>
      </w:r>
      <w:r w:rsidR="00AF2A6D" w:rsidRPr="003737F1">
        <w:rPr>
          <w:rFonts w:ascii="Times New Roman" w:hAnsi="Times New Roman"/>
          <w:sz w:val="24"/>
          <w:szCs w:val="24"/>
        </w:rPr>
        <w:t>)</w:t>
      </w:r>
      <w:r w:rsidR="00B5207E" w:rsidRPr="003737F1">
        <w:rPr>
          <w:rFonts w:ascii="Times New Roman" w:hAnsi="Times New Roman"/>
          <w:sz w:val="24"/>
          <w:szCs w:val="24"/>
        </w:rPr>
        <w:t xml:space="preserve">. </w:t>
      </w:r>
      <w:r w:rsidR="00AF2A6D" w:rsidRPr="003737F1">
        <w:rPr>
          <w:rFonts w:ascii="Times New Roman" w:hAnsi="Times New Roman"/>
          <w:sz w:val="24"/>
          <w:szCs w:val="24"/>
        </w:rPr>
        <w:t>T</w:t>
      </w:r>
      <w:r w:rsidR="00F20689" w:rsidRPr="003737F1">
        <w:rPr>
          <w:rFonts w:ascii="Times New Roman" w:hAnsi="Times New Roman"/>
          <w:sz w:val="24"/>
          <w:szCs w:val="24"/>
        </w:rPr>
        <w:t xml:space="preserve">ensile strength </w:t>
      </w:r>
      <w:r w:rsidR="00AF2A6D" w:rsidRPr="003737F1">
        <w:rPr>
          <w:rFonts w:ascii="Times New Roman" w:hAnsi="Times New Roman"/>
          <w:sz w:val="24"/>
          <w:szCs w:val="24"/>
        </w:rPr>
        <w:t>decreased</w:t>
      </w:r>
      <w:r w:rsidR="008F79A0" w:rsidRPr="003737F1">
        <w:rPr>
          <w:rFonts w:ascii="Times New Roman" w:hAnsi="Times New Roman"/>
          <w:sz w:val="24"/>
          <w:szCs w:val="24"/>
        </w:rPr>
        <w:t xml:space="preserve"> at low </w:t>
      </w:r>
      <w:r w:rsidR="00F20689" w:rsidRPr="003737F1">
        <w:rPr>
          <w:rFonts w:ascii="Times New Roman" w:hAnsi="Times New Roman"/>
          <w:sz w:val="24"/>
          <w:szCs w:val="24"/>
        </w:rPr>
        <w:t>Chol content</w:t>
      </w:r>
      <w:r w:rsidR="00AF2A6D" w:rsidRPr="003737F1">
        <w:rPr>
          <w:rFonts w:ascii="Times New Roman" w:hAnsi="Times New Roman"/>
          <w:sz w:val="24"/>
          <w:szCs w:val="24"/>
        </w:rPr>
        <w:t>s</w:t>
      </w:r>
      <w:r w:rsidR="008F79A0" w:rsidRPr="003737F1">
        <w:rPr>
          <w:rFonts w:ascii="Times New Roman" w:hAnsi="Times New Roman"/>
          <w:sz w:val="24"/>
          <w:szCs w:val="24"/>
        </w:rPr>
        <w:t xml:space="preserve"> of 4.9 and </w:t>
      </w:r>
      <w:r w:rsidR="00F20689" w:rsidRPr="003737F1">
        <w:rPr>
          <w:rFonts w:ascii="Times New Roman" w:hAnsi="Times New Roman"/>
          <w:sz w:val="24"/>
          <w:szCs w:val="24"/>
        </w:rPr>
        <w:t>7.5 mol%</w:t>
      </w:r>
      <w:r w:rsidR="008F79A0" w:rsidRPr="003737F1">
        <w:rPr>
          <w:rFonts w:ascii="Times New Roman" w:hAnsi="Times New Roman"/>
          <w:sz w:val="24"/>
          <w:szCs w:val="24"/>
        </w:rPr>
        <w:t xml:space="preserve">, whereas it increased </w:t>
      </w:r>
      <w:r w:rsidR="00B70EBB" w:rsidRPr="003737F1">
        <w:rPr>
          <w:rFonts w:ascii="Times New Roman" w:hAnsi="Times New Roman"/>
          <w:sz w:val="24"/>
          <w:szCs w:val="24"/>
        </w:rPr>
        <w:t>with</w:t>
      </w:r>
      <w:r w:rsidRPr="003737F1">
        <w:rPr>
          <w:rFonts w:ascii="Times New Roman" w:hAnsi="Times New Roman"/>
          <w:sz w:val="24"/>
          <w:szCs w:val="24"/>
        </w:rPr>
        <w:t xml:space="preserve"> Org-</w:t>
      </w:r>
      <w:r w:rsidR="008F79A0" w:rsidRPr="003737F1">
        <w:rPr>
          <w:rFonts w:ascii="Times New Roman" w:hAnsi="Times New Roman"/>
          <w:sz w:val="24"/>
          <w:szCs w:val="24"/>
        </w:rPr>
        <w:t xml:space="preserve">ApGltn </w:t>
      </w:r>
      <w:r w:rsidR="00AF3C0B" w:rsidRPr="003737F1">
        <w:rPr>
          <w:rFonts w:ascii="Times New Roman" w:hAnsi="Times New Roman"/>
          <w:sz w:val="24"/>
          <w:szCs w:val="24"/>
        </w:rPr>
        <w:t>adhesive hydrogel</w:t>
      </w:r>
      <w:r w:rsidR="00B70EBB" w:rsidRPr="003737F1">
        <w:rPr>
          <w:rFonts w:ascii="Times New Roman" w:hAnsi="Times New Roman"/>
          <w:sz w:val="24"/>
          <w:szCs w:val="24"/>
        </w:rPr>
        <w:t>s</w:t>
      </w:r>
      <w:r w:rsidR="008F79A0" w:rsidRPr="003737F1">
        <w:rPr>
          <w:rFonts w:ascii="Times New Roman" w:hAnsi="Times New Roman"/>
          <w:sz w:val="24"/>
          <w:szCs w:val="24"/>
        </w:rPr>
        <w:t xml:space="preserve"> at </w:t>
      </w:r>
      <w:r w:rsidRPr="003737F1">
        <w:rPr>
          <w:rFonts w:ascii="Times New Roman" w:hAnsi="Times New Roman"/>
          <w:sz w:val="24"/>
          <w:szCs w:val="24"/>
        </w:rPr>
        <w:t xml:space="preserve">a Chol content of </w:t>
      </w:r>
      <w:r w:rsidR="00F20689" w:rsidRPr="003737F1">
        <w:rPr>
          <w:rFonts w:ascii="Times New Roman" w:hAnsi="Times New Roman"/>
          <w:sz w:val="24"/>
          <w:szCs w:val="24"/>
        </w:rPr>
        <w:t>12 mol%</w:t>
      </w:r>
      <w:r w:rsidR="00B70EBB" w:rsidRPr="003737F1">
        <w:rPr>
          <w:rFonts w:ascii="Times New Roman" w:hAnsi="Times New Roman"/>
          <w:sz w:val="24"/>
          <w:szCs w:val="24"/>
        </w:rPr>
        <w:t xml:space="preserve"> (Fig. 6b)</w:t>
      </w:r>
      <w:r w:rsidR="002E39D4" w:rsidRPr="003737F1">
        <w:rPr>
          <w:rFonts w:ascii="Times New Roman" w:hAnsi="Times New Roman"/>
          <w:sz w:val="24"/>
          <w:szCs w:val="24"/>
        </w:rPr>
        <w:t>, indicating that</w:t>
      </w:r>
      <w:r w:rsidR="00830DA7" w:rsidRPr="003737F1">
        <w:rPr>
          <w:rFonts w:ascii="Times New Roman" w:hAnsi="Times New Roman"/>
          <w:sz w:val="24"/>
          <w:szCs w:val="24"/>
        </w:rPr>
        <w:t>, despite having a lower adhesion strength,</w:t>
      </w:r>
      <w:r w:rsidR="002E39D4" w:rsidRPr="003737F1">
        <w:rPr>
          <w:rFonts w:ascii="Times New Roman" w:hAnsi="Times New Roman"/>
          <w:sz w:val="24"/>
          <w:szCs w:val="24"/>
        </w:rPr>
        <w:t xml:space="preserve"> the bulk strength of </w:t>
      </w:r>
      <w:r w:rsidRPr="003737F1">
        <w:rPr>
          <w:rFonts w:ascii="Times New Roman" w:hAnsi="Times New Roman"/>
          <w:sz w:val="24"/>
          <w:szCs w:val="24"/>
        </w:rPr>
        <w:t xml:space="preserve">the 12Chol-ApGltn </w:t>
      </w:r>
      <w:r w:rsidR="00AF3C0B" w:rsidRPr="003737F1">
        <w:rPr>
          <w:rFonts w:ascii="Times New Roman" w:hAnsi="Times New Roman"/>
          <w:sz w:val="24"/>
          <w:szCs w:val="24"/>
        </w:rPr>
        <w:t>adhesive hydrogel</w:t>
      </w:r>
      <w:r w:rsidR="002E39D4" w:rsidRPr="003737F1">
        <w:rPr>
          <w:rFonts w:ascii="Times New Roman" w:hAnsi="Times New Roman"/>
          <w:sz w:val="24"/>
          <w:szCs w:val="24"/>
        </w:rPr>
        <w:t xml:space="preserve"> was higher </w:t>
      </w:r>
      <w:r w:rsidRPr="003737F1">
        <w:rPr>
          <w:rFonts w:ascii="Times New Roman" w:hAnsi="Times New Roman"/>
          <w:sz w:val="24"/>
          <w:szCs w:val="24"/>
        </w:rPr>
        <w:t xml:space="preserve">than </w:t>
      </w:r>
      <w:r w:rsidR="009E4F5F" w:rsidRPr="003737F1">
        <w:rPr>
          <w:rFonts w:ascii="Times New Roman" w:hAnsi="Times New Roman"/>
          <w:sz w:val="24"/>
          <w:szCs w:val="24"/>
        </w:rPr>
        <w:t>that of</w:t>
      </w:r>
      <w:r w:rsidR="002E39D4" w:rsidRPr="003737F1">
        <w:rPr>
          <w:rFonts w:ascii="Times New Roman" w:hAnsi="Times New Roman"/>
          <w:sz w:val="24"/>
          <w:szCs w:val="24"/>
        </w:rPr>
        <w:t xml:space="preserve"> </w:t>
      </w:r>
      <w:r w:rsidRPr="003737F1">
        <w:rPr>
          <w:rFonts w:ascii="Times New Roman" w:hAnsi="Times New Roman"/>
          <w:sz w:val="24"/>
          <w:szCs w:val="24"/>
        </w:rPr>
        <w:t xml:space="preserve">the 7.5Chol-ApGltn </w:t>
      </w:r>
      <w:r w:rsidR="00AF3C0B" w:rsidRPr="003737F1">
        <w:rPr>
          <w:rFonts w:ascii="Times New Roman" w:hAnsi="Times New Roman"/>
          <w:sz w:val="24"/>
          <w:szCs w:val="24"/>
        </w:rPr>
        <w:t>adhesive hydrogel</w:t>
      </w:r>
      <w:r w:rsidR="005E7DBD" w:rsidRPr="003737F1">
        <w:rPr>
          <w:rFonts w:ascii="Times New Roman" w:hAnsi="Times New Roman"/>
          <w:sz w:val="24"/>
          <w:szCs w:val="24"/>
        </w:rPr>
        <w:t>.</w:t>
      </w:r>
      <w:r w:rsidR="002E39D4" w:rsidRPr="003737F1">
        <w:rPr>
          <w:rFonts w:ascii="Times New Roman" w:hAnsi="Times New Roman"/>
          <w:sz w:val="24"/>
          <w:szCs w:val="24"/>
        </w:rPr>
        <w:t xml:space="preserve"> </w:t>
      </w:r>
      <w:r w:rsidR="00830DA7" w:rsidRPr="003737F1">
        <w:rPr>
          <w:rFonts w:ascii="Times New Roman" w:hAnsi="Times New Roman"/>
          <w:sz w:val="24"/>
          <w:szCs w:val="24"/>
        </w:rPr>
        <w:t>T</w:t>
      </w:r>
      <w:r w:rsidRPr="003737F1">
        <w:rPr>
          <w:rFonts w:ascii="Times New Roman" w:hAnsi="Times New Roman"/>
          <w:sz w:val="24"/>
          <w:szCs w:val="24"/>
        </w:rPr>
        <w:t xml:space="preserve">he </w:t>
      </w:r>
      <w:r w:rsidR="00000F2F" w:rsidRPr="003737F1">
        <w:rPr>
          <w:rFonts w:ascii="Times New Roman" w:hAnsi="Times New Roman"/>
          <w:sz w:val="24"/>
          <w:szCs w:val="24"/>
        </w:rPr>
        <w:t>adhesion strength</w:t>
      </w:r>
      <w:r w:rsidR="00081EB6" w:rsidRPr="003737F1">
        <w:rPr>
          <w:rFonts w:ascii="Times New Roman" w:hAnsi="Times New Roman"/>
          <w:sz w:val="24"/>
          <w:szCs w:val="24"/>
        </w:rPr>
        <w:t xml:space="preserve"> of </w:t>
      </w:r>
      <w:r w:rsidRPr="003737F1">
        <w:rPr>
          <w:rFonts w:ascii="Times New Roman" w:hAnsi="Times New Roman"/>
          <w:sz w:val="24"/>
          <w:szCs w:val="24"/>
        </w:rPr>
        <w:t>the Cho</w:t>
      </w:r>
      <w:r w:rsidR="007441D7" w:rsidRPr="003737F1">
        <w:rPr>
          <w:rFonts w:ascii="Times New Roman" w:hAnsi="Times New Roman"/>
          <w:sz w:val="24"/>
          <w:szCs w:val="24"/>
        </w:rPr>
        <w:t>l</w:t>
      </w:r>
      <w:r w:rsidR="00081EB6" w:rsidRPr="003737F1">
        <w:rPr>
          <w:rFonts w:ascii="Times New Roman" w:hAnsi="Times New Roman"/>
          <w:sz w:val="24"/>
          <w:szCs w:val="24"/>
        </w:rPr>
        <w:t xml:space="preserve">-ApGltn adhesive was mainly governed by the interfacial strength between </w:t>
      </w:r>
      <w:r w:rsidRPr="003737F1">
        <w:rPr>
          <w:rFonts w:ascii="Times New Roman" w:hAnsi="Times New Roman"/>
          <w:sz w:val="24"/>
          <w:szCs w:val="24"/>
        </w:rPr>
        <w:t>the cured Cho</w:t>
      </w:r>
      <w:r w:rsidR="007441D7" w:rsidRPr="003737F1">
        <w:rPr>
          <w:rFonts w:ascii="Times New Roman" w:hAnsi="Times New Roman"/>
          <w:sz w:val="24"/>
          <w:szCs w:val="24"/>
        </w:rPr>
        <w:t>l</w:t>
      </w:r>
      <w:r w:rsidR="00081EB6" w:rsidRPr="003737F1">
        <w:rPr>
          <w:rFonts w:ascii="Times New Roman" w:hAnsi="Times New Roman"/>
          <w:sz w:val="24"/>
          <w:szCs w:val="24"/>
        </w:rPr>
        <w:t xml:space="preserve">-ApGltn and </w:t>
      </w:r>
      <w:r w:rsidRPr="003737F1">
        <w:rPr>
          <w:rFonts w:ascii="Times New Roman" w:hAnsi="Times New Roman"/>
          <w:sz w:val="24"/>
          <w:szCs w:val="24"/>
        </w:rPr>
        <w:t xml:space="preserve">the porcine </w:t>
      </w:r>
      <w:r w:rsidR="00000F2F" w:rsidRPr="003737F1">
        <w:rPr>
          <w:rFonts w:ascii="Times New Roman" w:hAnsi="Times New Roman"/>
          <w:sz w:val="24"/>
          <w:szCs w:val="24"/>
        </w:rPr>
        <w:t>aortic media</w:t>
      </w:r>
      <w:r w:rsidR="00830DA7" w:rsidRPr="003737F1">
        <w:rPr>
          <w:rFonts w:ascii="Times New Roman" w:hAnsi="Times New Roman"/>
          <w:sz w:val="24"/>
          <w:szCs w:val="24"/>
        </w:rPr>
        <w:t xml:space="preserve"> (Figs. 4a, 5, and 6b)</w:t>
      </w:r>
      <w:r w:rsidR="00081EB6" w:rsidRPr="003737F1">
        <w:rPr>
          <w:rFonts w:ascii="Times New Roman" w:hAnsi="Times New Roman"/>
          <w:sz w:val="24"/>
          <w:szCs w:val="24"/>
        </w:rPr>
        <w:t xml:space="preserve">. </w:t>
      </w:r>
      <w:r w:rsidR="00DB6A12" w:rsidRPr="003737F1">
        <w:rPr>
          <w:rFonts w:ascii="Times New Roman" w:hAnsi="Times New Roman"/>
          <w:sz w:val="24"/>
          <w:szCs w:val="24"/>
        </w:rPr>
        <w:t>W</w:t>
      </w:r>
      <w:r w:rsidR="007175ED" w:rsidRPr="003737F1">
        <w:rPr>
          <w:rFonts w:ascii="Times New Roman" w:hAnsi="Times New Roman"/>
          <w:sz w:val="24"/>
          <w:szCs w:val="24"/>
        </w:rPr>
        <w:t xml:space="preserve">e </w:t>
      </w:r>
      <w:r w:rsidR="00DB6A12" w:rsidRPr="003737F1">
        <w:rPr>
          <w:rFonts w:ascii="Times New Roman" w:hAnsi="Times New Roman"/>
          <w:sz w:val="24"/>
          <w:szCs w:val="24"/>
        </w:rPr>
        <w:t xml:space="preserve">next </w:t>
      </w:r>
      <w:r w:rsidR="007175ED" w:rsidRPr="003737F1">
        <w:rPr>
          <w:rFonts w:ascii="Times New Roman" w:hAnsi="Times New Roman"/>
          <w:sz w:val="24"/>
          <w:szCs w:val="24"/>
        </w:rPr>
        <w:t xml:space="preserve">evaluated the stretchability </w:t>
      </w:r>
      <w:r w:rsidR="00DB6A12" w:rsidRPr="003737F1">
        <w:rPr>
          <w:rFonts w:ascii="Times New Roman" w:hAnsi="Times New Roman"/>
          <w:sz w:val="24"/>
          <w:szCs w:val="24"/>
        </w:rPr>
        <w:t>of</w:t>
      </w:r>
      <w:r w:rsidR="007441D7" w:rsidRPr="003737F1">
        <w:rPr>
          <w:rFonts w:ascii="Times New Roman" w:hAnsi="Times New Roman"/>
          <w:sz w:val="24"/>
          <w:szCs w:val="24"/>
        </w:rPr>
        <w:t xml:space="preserve"> two porcine </w:t>
      </w:r>
      <w:r w:rsidR="00000F2F" w:rsidRPr="003737F1">
        <w:rPr>
          <w:rFonts w:ascii="Times New Roman" w:hAnsi="Times New Roman"/>
          <w:sz w:val="24"/>
          <w:szCs w:val="24"/>
        </w:rPr>
        <w:t>aortic media</w:t>
      </w:r>
      <w:r w:rsidR="007441D7" w:rsidRPr="003737F1">
        <w:rPr>
          <w:rFonts w:ascii="Times New Roman" w:hAnsi="Times New Roman"/>
          <w:sz w:val="24"/>
          <w:szCs w:val="24"/>
        </w:rPr>
        <w:t xml:space="preserve"> </w:t>
      </w:r>
      <w:r w:rsidR="00C84408" w:rsidRPr="003737F1">
        <w:rPr>
          <w:rFonts w:ascii="Times New Roman" w:hAnsi="Times New Roman"/>
          <w:sz w:val="24"/>
          <w:szCs w:val="24"/>
        </w:rPr>
        <w:t>adhered</w:t>
      </w:r>
      <w:r w:rsidR="007441D7" w:rsidRPr="003737F1">
        <w:rPr>
          <w:rFonts w:ascii="Times New Roman" w:hAnsi="Times New Roman"/>
          <w:sz w:val="24"/>
          <w:szCs w:val="24"/>
        </w:rPr>
        <w:t xml:space="preserve"> </w:t>
      </w:r>
      <w:r w:rsidR="00DB6A12" w:rsidRPr="003737F1">
        <w:rPr>
          <w:rFonts w:ascii="Times New Roman" w:hAnsi="Times New Roman"/>
          <w:sz w:val="24"/>
          <w:szCs w:val="24"/>
        </w:rPr>
        <w:t>with</w:t>
      </w:r>
      <w:r w:rsidR="007441D7" w:rsidRPr="003737F1">
        <w:rPr>
          <w:rFonts w:ascii="Times New Roman" w:hAnsi="Times New Roman"/>
          <w:sz w:val="24"/>
          <w:szCs w:val="24"/>
        </w:rPr>
        <w:t xml:space="preserve"> </w:t>
      </w:r>
      <w:r w:rsidRPr="003737F1">
        <w:rPr>
          <w:rFonts w:ascii="Times New Roman" w:hAnsi="Times New Roman"/>
          <w:sz w:val="24"/>
          <w:szCs w:val="24"/>
        </w:rPr>
        <w:t>the 7.5Chol-ApGltn adhesive</w:t>
      </w:r>
      <w:r w:rsidR="003F4F57" w:rsidRPr="003737F1">
        <w:rPr>
          <w:rFonts w:ascii="Times New Roman" w:hAnsi="Times New Roman"/>
          <w:sz w:val="24"/>
          <w:szCs w:val="24"/>
        </w:rPr>
        <w:t xml:space="preserve"> </w:t>
      </w:r>
      <w:r w:rsidR="00DB6A12" w:rsidRPr="003737F1">
        <w:rPr>
          <w:rFonts w:ascii="Times New Roman" w:hAnsi="Times New Roman"/>
          <w:sz w:val="24"/>
          <w:szCs w:val="24"/>
        </w:rPr>
        <w:t>(</w:t>
      </w:r>
      <w:r w:rsidR="003F4F57" w:rsidRPr="003737F1">
        <w:rPr>
          <w:rFonts w:ascii="Times New Roman" w:hAnsi="Times New Roman"/>
          <w:sz w:val="24"/>
          <w:szCs w:val="24"/>
        </w:rPr>
        <w:t>Fig.</w:t>
      </w:r>
      <w:r w:rsidR="00DB6A12" w:rsidRPr="003737F1">
        <w:rPr>
          <w:rFonts w:ascii="Times New Roman" w:hAnsi="Times New Roman"/>
          <w:sz w:val="24"/>
          <w:szCs w:val="24"/>
        </w:rPr>
        <w:t xml:space="preserve"> </w:t>
      </w:r>
      <w:r w:rsidR="003F4F57" w:rsidRPr="003737F1">
        <w:rPr>
          <w:rFonts w:ascii="Times New Roman" w:hAnsi="Times New Roman"/>
          <w:sz w:val="24"/>
          <w:szCs w:val="24"/>
        </w:rPr>
        <w:lastRenderedPageBreak/>
        <w:t>6c</w:t>
      </w:r>
      <w:r w:rsidR="00DB6A12" w:rsidRPr="003737F1">
        <w:rPr>
          <w:rFonts w:ascii="Times New Roman" w:hAnsi="Times New Roman"/>
          <w:sz w:val="24"/>
          <w:szCs w:val="24"/>
        </w:rPr>
        <w:t>)</w:t>
      </w:r>
      <w:r w:rsidR="007441D7" w:rsidRPr="003737F1">
        <w:rPr>
          <w:rFonts w:ascii="Times New Roman" w:hAnsi="Times New Roman"/>
          <w:sz w:val="24"/>
          <w:szCs w:val="24"/>
        </w:rPr>
        <w:t xml:space="preserve">. </w:t>
      </w:r>
      <w:r w:rsidR="00E65021" w:rsidRPr="003737F1">
        <w:rPr>
          <w:rFonts w:ascii="Times New Roman" w:hAnsi="Times New Roman"/>
          <w:sz w:val="24"/>
          <w:szCs w:val="24"/>
        </w:rPr>
        <w:t xml:space="preserve">Stretchability was defined as whether or not the adhered aortic media tissues were not detached by stretching and shrinking them by 25%. </w:t>
      </w:r>
      <w:r w:rsidR="002E2E6E" w:rsidRPr="003737F1">
        <w:rPr>
          <w:rFonts w:ascii="Times New Roman" w:hAnsi="Times New Roman"/>
          <w:sz w:val="24"/>
          <w:szCs w:val="24"/>
        </w:rPr>
        <w:t>The a</w:t>
      </w:r>
      <w:r w:rsidR="00C84408" w:rsidRPr="003737F1">
        <w:rPr>
          <w:rFonts w:ascii="Times New Roman" w:hAnsi="Times New Roman"/>
          <w:sz w:val="24"/>
          <w:szCs w:val="24"/>
        </w:rPr>
        <w:t>dhered</w:t>
      </w:r>
      <w:r w:rsidR="007E563F" w:rsidRPr="003737F1">
        <w:rPr>
          <w:rFonts w:ascii="Times New Roman" w:hAnsi="Times New Roman"/>
          <w:sz w:val="24"/>
          <w:szCs w:val="24"/>
        </w:rPr>
        <w:t xml:space="preserve"> porcine </w:t>
      </w:r>
      <w:r w:rsidR="00000F2F" w:rsidRPr="003737F1">
        <w:rPr>
          <w:rFonts w:ascii="Times New Roman" w:hAnsi="Times New Roman"/>
          <w:sz w:val="24"/>
          <w:szCs w:val="24"/>
        </w:rPr>
        <w:t>aortic media</w:t>
      </w:r>
      <w:r w:rsidR="007E563F" w:rsidRPr="003737F1">
        <w:rPr>
          <w:rFonts w:ascii="Times New Roman" w:hAnsi="Times New Roman"/>
          <w:sz w:val="24"/>
          <w:szCs w:val="24"/>
        </w:rPr>
        <w:t xml:space="preserve"> showed excellent stretchability when </w:t>
      </w:r>
      <w:r w:rsidR="002E7D5C" w:rsidRPr="003737F1">
        <w:rPr>
          <w:rFonts w:ascii="Times New Roman" w:hAnsi="Times New Roman"/>
          <w:sz w:val="24"/>
          <w:szCs w:val="24"/>
        </w:rPr>
        <w:t>expanded</w:t>
      </w:r>
      <w:r w:rsidR="007E563F" w:rsidRPr="003737F1">
        <w:rPr>
          <w:rFonts w:ascii="Times New Roman" w:hAnsi="Times New Roman"/>
          <w:sz w:val="24"/>
          <w:szCs w:val="24"/>
        </w:rPr>
        <w:t xml:space="preserve"> </w:t>
      </w:r>
      <w:r w:rsidR="002E2E6E" w:rsidRPr="003737F1">
        <w:rPr>
          <w:rFonts w:ascii="Times New Roman" w:hAnsi="Times New Roman"/>
          <w:sz w:val="24"/>
          <w:szCs w:val="24"/>
        </w:rPr>
        <w:t xml:space="preserve">by </w:t>
      </w:r>
      <w:r w:rsidR="007E563F" w:rsidRPr="003737F1">
        <w:rPr>
          <w:rFonts w:ascii="Times New Roman" w:hAnsi="Times New Roman"/>
          <w:sz w:val="24"/>
          <w:szCs w:val="24"/>
        </w:rPr>
        <w:t>25%</w:t>
      </w:r>
      <w:r w:rsidR="002E2E6E" w:rsidRPr="003737F1">
        <w:rPr>
          <w:rFonts w:ascii="Times New Roman" w:hAnsi="Times New Roman"/>
          <w:sz w:val="24"/>
          <w:szCs w:val="24"/>
        </w:rPr>
        <w:t xml:space="preserve"> and</w:t>
      </w:r>
      <w:r w:rsidR="000E70C8" w:rsidRPr="003737F1">
        <w:rPr>
          <w:rFonts w:ascii="Times New Roman" w:hAnsi="Times New Roman"/>
          <w:sz w:val="24"/>
          <w:szCs w:val="24"/>
        </w:rPr>
        <w:t xml:space="preserve"> </w:t>
      </w:r>
      <w:r w:rsidR="00353A17" w:rsidRPr="003737F1">
        <w:rPr>
          <w:rFonts w:ascii="Times New Roman" w:hAnsi="Times New Roman"/>
          <w:sz w:val="24"/>
          <w:szCs w:val="24"/>
        </w:rPr>
        <w:t xml:space="preserve">returned </w:t>
      </w:r>
      <w:r w:rsidR="002E2E6E" w:rsidRPr="003737F1">
        <w:rPr>
          <w:rFonts w:ascii="Times New Roman" w:hAnsi="Times New Roman"/>
          <w:sz w:val="24"/>
          <w:szCs w:val="24"/>
        </w:rPr>
        <w:t xml:space="preserve">to their </w:t>
      </w:r>
      <w:r w:rsidR="00353A17" w:rsidRPr="003737F1">
        <w:rPr>
          <w:rFonts w:ascii="Times New Roman" w:hAnsi="Times New Roman"/>
          <w:sz w:val="24"/>
          <w:szCs w:val="24"/>
        </w:rPr>
        <w:t xml:space="preserve">original state </w:t>
      </w:r>
      <w:r w:rsidR="0017690A" w:rsidRPr="003737F1">
        <w:rPr>
          <w:rFonts w:ascii="Times New Roman" w:hAnsi="Times New Roman"/>
          <w:sz w:val="24"/>
          <w:szCs w:val="24"/>
        </w:rPr>
        <w:t xml:space="preserve">after shrinking </w:t>
      </w:r>
      <w:r w:rsidR="00353A17" w:rsidRPr="003737F1">
        <w:rPr>
          <w:rFonts w:ascii="Times New Roman" w:hAnsi="Times New Roman"/>
          <w:sz w:val="24"/>
          <w:szCs w:val="24"/>
        </w:rPr>
        <w:t>25%</w:t>
      </w:r>
      <w:r w:rsidRPr="003737F1">
        <w:rPr>
          <w:rFonts w:ascii="Times New Roman" w:hAnsi="Times New Roman"/>
          <w:sz w:val="24"/>
          <w:szCs w:val="24"/>
        </w:rPr>
        <w:t>,</w:t>
      </w:r>
      <w:r w:rsidR="0017690A" w:rsidRPr="003737F1">
        <w:rPr>
          <w:rFonts w:ascii="Times New Roman" w:hAnsi="Times New Roman"/>
          <w:sz w:val="24"/>
          <w:szCs w:val="24"/>
        </w:rPr>
        <w:t xml:space="preserve"> without peeling</w:t>
      </w:r>
      <w:r w:rsidR="00353A17" w:rsidRPr="003737F1">
        <w:rPr>
          <w:rFonts w:ascii="Times New Roman" w:hAnsi="Times New Roman"/>
          <w:sz w:val="24"/>
          <w:szCs w:val="24"/>
        </w:rPr>
        <w:t>.</w:t>
      </w:r>
      <w:r w:rsidR="007175ED" w:rsidRPr="003737F1">
        <w:rPr>
          <w:rFonts w:ascii="Times New Roman" w:hAnsi="Times New Roman"/>
          <w:sz w:val="24"/>
          <w:szCs w:val="24"/>
        </w:rPr>
        <w:t xml:space="preserve"> </w:t>
      </w:r>
      <w:r w:rsidR="00A47446" w:rsidRPr="003737F1">
        <w:rPr>
          <w:rFonts w:ascii="Times New Roman" w:hAnsi="Times New Roman"/>
          <w:sz w:val="24"/>
          <w:szCs w:val="24"/>
        </w:rPr>
        <w:t>We repeated this test</w:t>
      </w:r>
      <w:r w:rsidR="002E7D5C" w:rsidRPr="003737F1">
        <w:rPr>
          <w:rFonts w:ascii="Times New Roman" w:hAnsi="Times New Roman"/>
          <w:sz w:val="24"/>
          <w:szCs w:val="24"/>
        </w:rPr>
        <w:t xml:space="preserve"> at least five times</w:t>
      </w:r>
      <w:r w:rsidR="002521A3" w:rsidRPr="003737F1">
        <w:rPr>
          <w:rFonts w:ascii="Times New Roman" w:hAnsi="Times New Roman"/>
          <w:sz w:val="24"/>
          <w:szCs w:val="24"/>
        </w:rPr>
        <w:t xml:space="preserve"> </w:t>
      </w:r>
      <w:r w:rsidR="00A47446" w:rsidRPr="003737F1">
        <w:rPr>
          <w:rFonts w:ascii="Times New Roman" w:hAnsi="Times New Roman"/>
          <w:sz w:val="24"/>
          <w:szCs w:val="24"/>
        </w:rPr>
        <w:t xml:space="preserve">and found </w:t>
      </w:r>
      <w:r w:rsidR="002521A3" w:rsidRPr="003737F1">
        <w:rPr>
          <w:rFonts w:ascii="Times New Roman" w:hAnsi="Times New Roman"/>
          <w:sz w:val="24"/>
          <w:szCs w:val="24"/>
        </w:rPr>
        <w:t xml:space="preserve">that </w:t>
      </w:r>
      <w:r w:rsidRPr="003737F1">
        <w:rPr>
          <w:rFonts w:ascii="Times New Roman" w:hAnsi="Times New Roman"/>
          <w:sz w:val="24"/>
          <w:szCs w:val="24"/>
        </w:rPr>
        <w:t xml:space="preserve">the 7.5Chol-ApGltn adhesive </w:t>
      </w:r>
      <w:r w:rsidR="00A47446" w:rsidRPr="003737F1">
        <w:rPr>
          <w:rFonts w:ascii="Times New Roman" w:hAnsi="Times New Roman"/>
          <w:sz w:val="24"/>
          <w:szCs w:val="24"/>
        </w:rPr>
        <w:t xml:space="preserve">showed </w:t>
      </w:r>
      <w:r w:rsidR="00714E38" w:rsidRPr="003737F1">
        <w:rPr>
          <w:rFonts w:ascii="Times New Roman" w:hAnsi="Times New Roman"/>
          <w:sz w:val="24"/>
          <w:szCs w:val="24"/>
        </w:rPr>
        <w:t xml:space="preserve">good </w:t>
      </w:r>
      <w:r w:rsidR="00574330" w:rsidRPr="003737F1">
        <w:rPr>
          <w:rFonts w:ascii="Times New Roman" w:hAnsi="Times New Roman"/>
          <w:sz w:val="24"/>
          <w:szCs w:val="24"/>
        </w:rPr>
        <w:t>followability</w:t>
      </w:r>
      <w:r w:rsidR="00714E38" w:rsidRPr="003737F1">
        <w:rPr>
          <w:rFonts w:ascii="Times New Roman" w:hAnsi="Times New Roman"/>
          <w:sz w:val="24"/>
          <w:szCs w:val="24"/>
        </w:rPr>
        <w:t xml:space="preserve"> </w:t>
      </w:r>
      <w:r w:rsidR="00574330" w:rsidRPr="003737F1">
        <w:rPr>
          <w:rFonts w:ascii="Times New Roman" w:hAnsi="Times New Roman"/>
          <w:sz w:val="24"/>
          <w:szCs w:val="24"/>
        </w:rPr>
        <w:t xml:space="preserve">to </w:t>
      </w:r>
      <w:r w:rsidR="00714E38" w:rsidRPr="003737F1">
        <w:rPr>
          <w:rFonts w:ascii="Times New Roman" w:hAnsi="Times New Roman"/>
          <w:sz w:val="24"/>
          <w:szCs w:val="24"/>
        </w:rPr>
        <w:t>shape change</w:t>
      </w:r>
      <w:r w:rsidRPr="003737F1">
        <w:rPr>
          <w:rFonts w:ascii="Times New Roman" w:hAnsi="Times New Roman"/>
          <w:sz w:val="24"/>
          <w:szCs w:val="24"/>
        </w:rPr>
        <w:t>s</w:t>
      </w:r>
      <w:r w:rsidR="00714E38" w:rsidRPr="003737F1">
        <w:rPr>
          <w:rFonts w:ascii="Times New Roman" w:hAnsi="Times New Roman"/>
          <w:sz w:val="24"/>
          <w:szCs w:val="24"/>
        </w:rPr>
        <w:t>.</w:t>
      </w:r>
      <w:r w:rsidR="00896D55" w:rsidRPr="003737F1">
        <w:rPr>
          <w:rFonts w:ascii="Times New Roman" w:hAnsi="Times New Roman"/>
          <w:sz w:val="24"/>
          <w:szCs w:val="24"/>
        </w:rPr>
        <w:t xml:space="preserve"> </w:t>
      </w:r>
      <w:r w:rsidR="00791222" w:rsidRPr="003737F1">
        <w:rPr>
          <w:rFonts w:ascii="Times New Roman" w:hAnsi="Times New Roman"/>
          <w:sz w:val="24"/>
          <w:szCs w:val="24"/>
        </w:rPr>
        <w:t xml:space="preserve">For type-A aortic dissection, </w:t>
      </w:r>
      <w:r w:rsidR="00791222" w:rsidRPr="003737F1">
        <w:rPr>
          <w:rFonts w:ascii="Times New Roman" w:hAnsi="Times New Roman"/>
          <w:bCs/>
          <w:sz w:val="24"/>
          <w:szCs w:val="24"/>
        </w:rPr>
        <w:t xml:space="preserve">the false lumen of </w:t>
      </w:r>
      <w:r w:rsidR="00A47446" w:rsidRPr="003737F1">
        <w:rPr>
          <w:rFonts w:ascii="Times New Roman" w:hAnsi="Times New Roman"/>
          <w:bCs/>
          <w:sz w:val="24"/>
          <w:szCs w:val="24"/>
        </w:rPr>
        <w:t xml:space="preserve">the </w:t>
      </w:r>
      <w:r w:rsidRPr="003737F1">
        <w:rPr>
          <w:rFonts w:ascii="Times New Roman" w:hAnsi="Times New Roman"/>
          <w:bCs/>
          <w:sz w:val="24"/>
          <w:szCs w:val="24"/>
        </w:rPr>
        <w:t>dissected aorta</w:t>
      </w:r>
      <w:r w:rsidR="00D84C30" w:rsidRPr="003737F1">
        <w:rPr>
          <w:rFonts w:ascii="Times New Roman" w:hAnsi="Times New Roman"/>
          <w:bCs/>
          <w:sz w:val="24"/>
          <w:szCs w:val="24"/>
        </w:rPr>
        <w:t xml:space="preserve">, </w:t>
      </w:r>
      <w:r w:rsidR="00A47446" w:rsidRPr="003737F1">
        <w:rPr>
          <w:rFonts w:ascii="Times New Roman" w:hAnsi="Times New Roman"/>
          <w:bCs/>
          <w:sz w:val="24"/>
          <w:szCs w:val="24"/>
        </w:rPr>
        <w:t>i.e.</w:t>
      </w:r>
      <w:r w:rsidR="00D84C30" w:rsidRPr="003737F1">
        <w:rPr>
          <w:rFonts w:ascii="Times New Roman" w:hAnsi="Times New Roman"/>
          <w:bCs/>
          <w:sz w:val="24"/>
          <w:szCs w:val="24"/>
        </w:rPr>
        <w:t xml:space="preserve">, </w:t>
      </w:r>
      <w:r w:rsidRPr="003737F1">
        <w:rPr>
          <w:rFonts w:ascii="Times New Roman" w:hAnsi="Times New Roman"/>
          <w:bCs/>
          <w:sz w:val="24"/>
          <w:szCs w:val="24"/>
        </w:rPr>
        <w:t>the aortic media, w</w:t>
      </w:r>
      <w:r w:rsidR="00D84C30" w:rsidRPr="003737F1">
        <w:rPr>
          <w:rFonts w:ascii="Times New Roman" w:hAnsi="Times New Roman"/>
          <w:bCs/>
          <w:sz w:val="24"/>
          <w:szCs w:val="24"/>
        </w:rPr>
        <w:t xml:space="preserve">as </w:t>
      </w:r>
      <w:r w:rsidR="00C84408" w:rsidRPr="003737F1">
        <w:rPr>
          <w:rFonts w:ascii="Times New Roman" w:hAnsi="Times New Roman"/>
          <w:bCs/>
          <w:sz w:val="24"/>
          <w:szCs w:val="24"/>
        </w:rPr>
        <w:t>adhered</w:t>
      </w:r>
      <w:r w:rsidR="00D84C30" w:rsidRPr="003737F1">
        <w:rPr>
          <w:rFonts w:ascii="Times New Roman" w:hAnsi="Times New Roman"/>
          <w:bCs/>
          <w:sz w:val="24"/>
          <w:szCs w:val="24"/>
        </w:rPr>
        <w:t xml:space="preserve"> with glue to join </w:t>
      </w:r>
      <w:r w:rsidRPr="003737F1">
        <w:rPr>
          <w:rFonts w:ascii="Times New Roman" w:hAnsi="Times New Roman"/>
          <w:bCs/>
          <w:sz w:val="24"/>
          <w:szCs w:val="24"/>
        </w:rPr>
        <w:t xml:space="preserve">the artificial graft with the original aorta using sutures. </w:t>
      </w:r>
      <w:r w:rsidR="00B13033" w:rsidRPr="003737F1">
        <w:rPr>
          <w:rFonts w:ascii="Times New Roman" w:hAnsi="Times New Roman"/>
          <w:bCs/>
          <w:sz w:val="24"/>
          <w:szCs w:val="24"/>
        </w:rPr>
        <w:t>Based on the results</w:t>
      </w:r>
      <w:r w:rsidR="00A67D55" w:rsidRPr="003737F1">
        <w:rPr>
          <w:rFonts w:ascii="Times New Roman" w:hAnsi="Times New Roman"/>
          <w:bCs/>
          <w:sz w:val="24"/>
          <w:szCs w:val="24"/>
        </w:rPr>
        <w:t xml:space="preserve"> in Figs.</w:t>
      </w:r>
      <w:r w:rsidR="00A47446" w:rsidRPr="003737F1">
        <w:rPr>
          <w:rFonts w:ascii="Times New Roman" w:hAnsi="Times New Roman"/>
          <w:bCs/>
          <w:sz w:val="24"/>
          <w:szCs w:val="24"/>
        </w:rPr>
        <w:t xml:space="preserve"> </w:t>
      </w:r>
      <w:r w:rsidR="00A67D55" w:rsidRPr="003737F1">
        <w:rPr>
          <w:rFonts w:ascii="Times New Roman" w:hAnsi="Times New Roman"/>
          <w:bCs/>
          <w:sz w:val="24"/>
          <w:szCs w:val="24"/>
        </w:rPr>
        <w:t xml:space="preserve">4, 5, and 6, </w:t>
      </w:r>
      <w:r w:rsidRPr="003737F1">
        <w:rPr>
          <w:rFonts w:ascii="Times New Roman" w:hAnsi="Times New Roman"/>
          <w:bCs/>
          <w:sz w:val="24"/>
          <w:szCs w:val="24"/>
        </w:rPr>
        <w:t>hm-</w:t>
      </w:r>
      <w:r w:rsidR="00A67D55" w:rsidRPr="003737F1">
        <w:rPr>
          <w:rFonts w:ascii="Times New Roman" w:hAnsi="Times New Roman"/>
          <w:bCs/>
          <w:sz w:val="24"/>
          <w:szCs w:val="24"/>
        </w:rPr>
        <w:t>ApGltn adhesives, especially</w:t>
      </w:r>
      <w:r w:rsidR="00B13033" w:rsidRPr="003737F1">
        <w:rPr>
          <w:rFonts w:ascii="Times New Roman" w:hAnsi="Times New Roman"/>
          <w:bCs/>
          <w:sz w:val="24"/>
          <w:szCs w:val="24"/>
        </w:rPr>
        <w:t xml:space="preserve"> the</w:t>
      </w:r>
      <w:r w:rsidR="00A67D55" w:rsidRPr="003737F1">
        <w:rPr>
          <w:rFonts w:ascii="Times New Roman" w:hAnsi="Times New Roman"/>
          <w:bCs/>
          <w:sz w:val="24"/>
          <w:szCs w:val="24"/>
        </w:rPr>
        <w:t xml:space="preserve"> 9.6C18- and 7.5Chol-ApGltn adhesives</w:t>
      </w:r>
      <w:r w:rsidRPr="003737F1">
        <w:rPr>
          <w:rFonts w:ascii="Times New Roman" w:hAnsi="Times New Roman"/>
          <w:bCs/>
          <w:sz w:val="24"/>
          <w:szCs w:val="24"/>
        </w:rPr>
        <w:t xml:space="preserve">, have potential </w:t>
      </w:r>
      <w:r w:rsidR="00A67D55" w:rsidRPr="003737F1">
        <w:rPr>
          <w:rFonts w:ascii="Times New Roman" w:hAnsi="Times New Roman"/>
          <w:bCs/>
          <w:sz w:val="24"/>
          <w:szCs w:val="24"/>
        </w:rPr>
        <w:t>application</w:t>
      </w:r>
      <w:r w:rsidRPr="003737F1">
        <w:rPr>
          <w:rFonts w:ascii="Times New Roman" w:hAnsi="Times New Roman"/>
          <w:bCs/>
          <w:sz w:val="24"/>
          <w:szCs w:val="24"/>
        </w:rPr>
        <w:t xml:space="preserve">s </w:t>
      </w:r>
      <w:r w:rsidR="00A67D55" w:rsidRPr="003737F1">
        <w:rPr>
          <w:rFonts w:ascii="Times New Roman" w:hAnsi="Times New Roman"/>
          <w:bCs/>
          <w:sz w:val="24"/>
          <w:szCs w:val="24"/>
        </w:rPr>
        <w:t>in type-A aortic dissection.</w:t>
      </w:r>
    </w:p>
    <w:p w14:paraId="1F7B791D" w14:textId="7DFB46C0" w:rsidR="00134305" w:rsidRPr="003737F1" w:rsidRDefault="00EB7148" w:rsidP="00891EC6">
      <w:pPr>
        <w:pStyle w:val="VAFigureCaption"/>
        <w:snapToGrid w:val="0"/>
        <w:spacing w:after="0" w:line="240" w:lineRule="auto"/>
        <w:jc w:val="center"/>
        <w:rPr>
          <w:rFonts w:ascii="Times New Roman" w:hAnsi="Times New Roman"/>
          <w:szCs w:val="24"/>
          <w:lang w:eastAsia="ja-JP"/>
        </w:rPr>
      </w:pPr>
      <w:r w:rsidRPr="003737F1">
        <w:rPr>
          <w:rFonts w:ascii="Times New Roman" w:hAnsi="Times New Roman"/>
          <w:noProof/>
          <w:szCs w:val="24"/>
          <w:lang w:eastAsia="ja-JP"/>
        </w:rPr>
        <w:lastRenderedPageBreak/>
        <w:drawing>
          <wp:inline distT="0" distB="0" distL="0" distR="0" wp14:anchorId="66E20A32" wp14:editId="08AE1E1F">
            <wp:extent cx="5400040" cy="6628765"/>
            <wp:effectExtent l="0" t="0" r="0" b="635"/>
            <wp:docPr id="41" name="図 40" descr="グラフィカル ユーザー インターフェイス&#10;&#10;中程度の精度で自動的に生成された説明">
              <a:extLst xmlns:a="http://schemas.openxmlformats.org/drawingml/2006/main">
                <a:ext uri="{FF2B5EF4-FFF2-40B4-BE49-F238E27FC236}">
                  <a16:creationId xmlns:a16="http://schemas.microsoft.com/office/drawing/2014/main" id="{BDF63FAB-3595-6C15-1850-0C7D0D3239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図 40" descr="グラフィカル ユーザー インターフェイス&#10;&#10;中程度の精度で自動的に生成された説明">
                      <a:extLst>
                        <a:ext uri="{FF2B5EF4-FFF2-40B4-BE49-F238E27FC236}">
                          <a16:creationId xmlns:a16="http://schemas.microsoft.com/office/drawing/2014/main" id="{BDF63FAB-3595-6C15-1850-0C7D0D3239D3}"/>
                        </a:ext>
                      </a:extLst>
                    </pic:cNvPr>
                    <pic:cNvPicPr>
                      <a:picLocks noChangeAspect="1"/>
                    </pic:cNvPicPr>
                  </pic:nvPicPr>
                  <pic:blipFill>
                    <a:blip r:embed="rId13"/>
                    <a:stretch>
                      <a:fillRect/>
                    </a:stretch>
                  </pic:blipFill>
                  <pic:spPr>
                    <a:xfrm>
                      <a:off x="0" y="0"/>
                      <a:ext cx="5400040" cy="6628765"/>
                    </a:xfrm>
                    <a:prstGeom prst="rect">
                      <a:avLst/>
                    </a:prstGeom>
                  </pic:spPr>
                </pic:pic>
              </a:graphicData>
            </a:graphic>
          </wp:inline>
        </w:drawing>
      </w:r>
    </w:p>
    <w:p w14:paraId="7A259D3C" w14:textId="43BF2218" w:rsidR="00134305" w:rsidRPr="003737F1" w:rsidRDefault="00EB7148" w:rsidP="00891EC6">
      <w:pPr>
        <w:pStyle w:val="VAFigureCaption"/>
        <w:snapToGrid w:val="0"/>
        <w:spacing w:after="0" w:line="240" w:lineRule="auto"/>
        <w:rPr>
          <w:rFonts w:ascii="Times New Roman" w:hAnsi="Times New Roman"/>
          <w:szCs w:val="24"/>
        </w:rPr>
      </w:pPr>
      <w:r w:rsidRPr="003737F1">
        <w:rPr>
          <w:rFonts w:ascii="Times New Roman" w:hAnsi="Times New Roman"/>
          <w:b/>
          <w:szCs w:val="24"/>
        </w:rPr>
        <w:t>Fig</w:t>
      </w:r>
      <w:r w:rsidRPr="003737F1">
        <w:rPr>
          <w:rFonts w:ascii="Times New Roman" w:hAnsi="Times New Roman"/>
          <w:b/>
          <w:szCs w:val="24"/>
          <w:lang w:eastAsia="ja-JP"/>
        </w:rPr>
        <w:t xml:space="preserve">ure 6. </w:t>
      </w:r>
      <w:r w:rsidRPr="003737F1">
        <w:rPr>
          <w:rFonts w:ascii="Times New Roman" w:hAnsi="Times New Roman"/>
          <w:bCs/>
          <w:szCs w:val="24"/>
          <w:lang w:eastAsia="ja-JP"/>
        </w:rPr>
        <w:t>M</w:t>
      </w:r>
      <w:r w:rsidRPr="003737F1">
        <w:rPr>
          <w:rFonts w:ascii="Times New Roman" w:hAnsi="Times New Roman"/>
          <w:szCs w:val="24"/>
          <w:lang w:eastAsia="ja-JP"/>
        </w:rPr>
        <w:t>echanical properties of Chol-ApGltn adhesives. a) Tensile strength measurement of cured Chol-ApGltn adhesives gel</w:t>
      </w:r>
      <w:r w:rsidR="00A67D55" w:rsidRPr="003737F1">
        <w:rPr>
          <w:rFonts w:ascii="Times New Roman" w:hAnsi="Times New Roman"/>
          <w:szCs w:val="24"/>
          <w:lang w:eastAsia="ja-JP"/>
        </w:rPr>
        <w:t>s</w:t>
      </w:r>
      <w:r w:rsidRPr="003737F1">
        <w:rPr>
          <w:rFonts w:ascii="Times New Roman" w:hAnsi="Times New Roman"/>
          <w:szCs w:val="24"/>
          <w:lang w:eastAsia="ja-JP"/>
        </w:rPr>
        <w:t>. b) Effect of Chol modification ratios</w:t>
      </w:r>
      <w:r w:rsidR="00A67D55" w:rsidRPr="003737F1">
        <w:rPr>
          <w:rFonts w:ascii="Times New Roman" w:hAnsi="Times New Roman"/>
          <w:szCs w:val="24"/>
          <w:lang w:eastAsia="ja-JP"/>
        </w:rPr>
        <w:t xml:space="preserve"> </w:t>
      </w:r>
      <w:r w:rsidR="00F03BFB" w:rsidRPr="003737F1">
        <w:rPr>
          <w:rFonts w:ascii="Times New Roman" w:hAnsi="Times New Roman"/>
          <w:szCs w:val="24"/>
          <w:lang w:eastAsia="ja-JP"/>
        </w:rPr>
        <w:t xml:space="preserve">in </w:t>
      </w:r>
      <w:r w:rsidR="00A67D55" w:rsidRPr="003737F1">
        <w:rPr>
          <w:rFonts w:ascii="Times New Roman" w:hAnsi="Times New Roman"/>
          <w:szCs w:val="24"/>
          <w:lang w:eastAsia="ja-JP"/>
        </w:rPr>
        <w:t xml:space="preserve">Chol-ApGltn </w:t>
      </w:r>
      <w:r w:rsidR="00AF3C0B" w:rsidRPr="003737F1">
        <w:rPr>
          <w:rFonts w:ascii="Times New Roman" w:hAnsi="Times New Roman"/>
          <w:szCs w:val="24"/>
          <w:lang w:eastAsia="ja-JP"/>
        </w:rPr>
        <w:t>adhesive hydrogel</w:t>
      </w:r>
      <w:r w:rsidR="00A67D55" w:rsidRPr="003737F1">
        <w:rPr>
          <w:rFonts w:ascii="Times New Roman" w:hAnsi="Times New Roman"/>
          <w:szCs w:val="24"/>
          <w:lang w:eastAsia="ja-JP"/>
        </w:rPr>
        <w:t>s</w:t>
      </w:r>
      <w:r w:rsidRPr="003737F1">
        <w:rPr>
          <w:rFonts w:ascii="Times New Roman" w:hAnsi="Times New Roman"/>
          <w:szCs w:val="24"/>
          <w:lang w:eastAsia="ja-JP"/>
        </w:rPr>
        <w:t xml:space="preserve"> on tensile strength. c) Stretchability of porcine </w:t>
      </w:r>
      <w:r w:rsidR="00000F2F" w:rsidRPr="003737F1">
        <w:rPr>
          <w:rFonts w:ascii="Times New Roman" w:hAnsi="Times New Roman"/>
          <w:szCs w:val="24"/>
          <w:lang w:eastAsia="ja-JP"/>
        </w:rPr>
        <w:t>aortic media</w:t>
      </w:r>
      <w:r w:rsidRPr="003737F1">
        <w:rPr>
          <w:rFonts w:ascii="Times New Roman" w:hAnsi="Times New Roman"/>
          <w:szCs w:val="24"/>
          <w:lang w:eastAsia="ja-JP"/>
        </w:rPr>
        <w:t xml:space="preserve"> </w:t>
      </w:r>
      <w:r w:rsidR="00A67D55" w:rsidRPr="003737F1">
        <w:rPr>
          <w:rFonts w:ascii="Times New Roman" w:hAnsi="Times New Roman"/>
          <w:szCs w:val="24"/>
          <w:lang w:eastAsia="ja-JP"/>
        </w:rPr>
        <w:t>adhere</w:t>
      </w:r>
      <w:r w:rsidRPr="003737F1">
        <w:rPr>
          <w:rFonts w:ascii="Times New Roman" w:hAnsi="Times New Roman"/>
          <w:szCs w:val="24"/>
          <w:lang w:eastAsia="ja-JP"/>
        </w:rPr>
        <w:t xml:space="preserve">d with 7.5Chol-ApGltn adhesive. </w:t>
      </w:r>
      <w:r w:rsidRPr="003737F1">
        <w:rPr>
          <w:rFonts w:ascii="Times New Roman" w:hAnsi="Times New Roman"/>
          <w:szCs w:val="24"/>
        </w:rPr>
        <w:t xml:space="preserve">Data </w:t>
      </w:r>
      <w:r w:rsidR="00F03BFB" w:rsidRPr="003737F1">
        <w:rPr>
          <w:rFonts w:ascii="Times New Roman" w:hAnsi="Times New Roman"/>
          <w:szCs w:val="24"/>
        </w:rPr>
        <w:t>a</w:t>
      </w:r>
      <w:r w:rsidRPr="003737F1">
        <w:rPr>
          <w:rFonts w:ascii="Times New Roman" w:hAnsi="Times New Roman"/>
          <w:szCs w:val="24"/>
        </w:rPr>
        <w:t>re</w:t>
      </w:r>
      <w:r w:rsidR="00F03BFB" w:rsidRPr="003737F1">
        <w:rPr>
          <w:rFonts w:ascii="Times New Roman" w:hAnsi="Times New Roman"/>
          <w:szCs w:val="24"/>
        </w:rPr>
        <w:t xml:space="preserve"> </w:t>
      </w:r>
      <w:r w:rsidRPr="003737F1">
        <w:rPr>
          <w:rFonts w:ascii="Times New Roman" w:hAnsi="Times New Roman"/>
          <w:szCs w:val="24"/>
        </w:rPr>
        <w:t>present</w:t>
      </w:r>
      <w:r w:rsidR="00F03BFB" w:rsidRPr="003737F1">
        <w:rPr>
          <w:rFonts w:ascii="Times New Roman" w:hAnsi="Times New Roman"/>
          <w:szCs w:val="24"/>
        </w:rPr>
        <w:t>ed as</w:t>
      </w:r>
      <w:r w:rsidRPr="003737F1">
        <w:rPr>
          <w:rFonts w:ascii="Times New Roman" w:hAnsi="Times New Roman"/>
          <w:szCs w:val="24"/>
        </w:rPr>
        <w:t xml:space="preserve"> the mean ± SD of five samples. ***p</w:t>
      </w:r>
      <w:r w:rsidR="00F03BFB" w:rsidRPr="003737F1">
        <w:rPr>
          <w:rFonts w:ascii="Times New Roman" w:hAnsi="Times New Roman"/>
          <w:szCs w:val="24"/>
        </w:rPr>
        <w:t xml:space="preserve"> </w:t>
      </w:r>
      <w:r w:rsidRPr="003737F1">
        <w:rPr>
          <w:rFonts w:ascii="Times New Roman" w:hAnsi="Times New Roman"/>
          <w:szCs w:val="24"/>
        </w:rPr>
        <w:t>&lt;</w:t>
      </w:r>
      <w:r w:rsidR="00F03BFB" w:rsidRPr="003737F1">
        <w:rPr>
          <w:rFonts w:ascii="Times New Roman" w:hAnsi="Times New Roman"/>
          <w:szCs w:val="24"/>
        </w:rPr>
        <w:t xml:space="preserve"> </w:t>
      </w:r>
      <w:r w:rsidRPr="003737F1">
        <w:rPr>
          <w:rFonts w:ascii="Times New Roman" w:hAnsi="Times New Roman"/>
          <w:szCs w:val="24"/>
        </w:rPr>
        <w:t>0.001</w:t>
      </w:r>
      <w:r w:rsidR="00F03BFB" w:rsidRPr="003737F1">
        <w:rPr>
          <w:rFonts w:ascii="Times New Roman" w:hAnsi="Times New Roman"/>
          <w:szCs w:val="24"/>
        </w:rPr>
        <w:t>;</w:t>
      </w:r>
      <w:r w:rsidRPr="003737F1">
        <w:rPr>
          <w:rFonts w:ascii="Times New Roman" w:hAnsi="Times New Roman"/>
          <w:szCs w:val="24"/>
        </w:rPr>
        <w:t xml:space="preserve"> NS</w:t>
      </w:r>
      <w:r w:rsidR="00F03BFB" w:rsidRPr="003737F1">
        <w:rPr>
          <w:rFonts w:ascii="Times New Roman" w:hAnsi="Times New Roman"/>
          <w:szCs w:val="24"/>
        </w:rPr>
        <w:t>,</w:t>
      </w:r>
      <w:r w:rsidRPr="003737F1">
        <w:rPr>
          <w:rFonts w:ascii="Times New Roman" w:hAnsi="Times New Roman"/>
          <w:szCs w:val="24"/>
        </w:rPr>
        <w:t xml:space="preserve"> not significant.</w:t>
      </w:r>
    </w:p>
    <w:p w14:paraId="0E8CF596" w14:textId="77777777" w:rsidR="00CC3B10" w:rsidRPr="003737F1" w:rsidRDefault="00CC3B10" w:rsidP="00056EB0">
      <w:pPr>
        <w:widowControl/>
        <w:spacing w:line="480" w:lineRule="auto"/>
        <w:ind w:firstLine="840"/>
        <w:rPr>
          <w:rFonts w:ascii="Times New Roman" w:hAnsi="Times New Roman"/>
          <w:sz w:val="24"/>
          <w:szCs w:val="24"/>
        </w:rPr>
      </w:pPr>
    </w:p>
    <w:p w14:paraId="0172E189" w14:textId="531D385D" w:rsidR="00134305" w:rsidRPr="003737F1" w:rsidRDefault="00EB7148" w:rsidP="00056EB0">
      <w:pPr>
        <w:widowControl/>
        <w:spacing w:line="480" w:lineRule="auto"/>
        <w:ind w:firstLine="840"/>
        <w:rPr>
          <w:rFonts w:ascii="Times New Roman" w:eastAsia="メイリオ" w:hAnsi="Times New Roman"/>
          <w:b/>
          <w:kern w:val="0"/>
          <w:sz w:val="28"/>
          <w:szCs w:val="28"/>
        </w:rPr>
      </w:pPr>
      <w:r w:rsidRPr="003737F1">
        <w:rPr>
          <w:rFonts w:ascii="Times New Roman" w:hAnsi="Times New Roman"/>
          <w:sz w:val="24"/>
          <w:szCs w:val="24"/>
        </w:rPr>
        <w:lastRenderedPageBreak/>
        <w:t xml:space="preserve">We </w:t>
      </w:r>
      <w:r w:rsidR="00F03BFB" w:rsidRPr="003737F1">
        <w:rPr>
          <w:rFonts w:ascii="Times New Roman" w:hAnsi="Times New Roman"/>
          <w:sz w:val="24"/>
          <w:szCs w:val="24"/>
        </w:rPr>
        <w:t xml:space="preserve">finally </w:t>
      </w:r>
      <w:r w:rsidRPr="003737F1">
        <w:rPr>
          <w:rFonts w:ascii="Times New Roman" w:hAnsi="Times New Roman"/>
          <w:sz w:val="24"/>
          <w:szCs w:val="24"/>
        </w:rPr>
        <w:t>evaluated tissue reaction</w:t>
      </w:r>
      <w:r w:rsidR="00F03BFB" w:rsidRPr="003737F1">
        <w:rPr>
          <w:rFonts w:ascii="Times New Roman" w:hAnsi="Times New Roman"/>
          <w:sz w:val="24"/>
          <w:szCs w:val="24"/>
        </w:rPr>
        <w:t>s</w:t>
      </w:r>
      <w:r w:rsidRPr="003737F1">
        <w:rPr>
          <w:rFonts w:ascii="Times New Roman" w:hAnsi="Times New Roman"/>
          <w:sz w:val="24"/>
          <w:szCs w:val="24"/>
        </w:rPr>
        <w:t xml:space="preserve"> and biodegradation behavior after injection of tissue adhesives into the backs of mice. </w:t>
      </w:r>
      <w:r w:rsidR="00E2353D" w:rsidRPr="003737F1">
        <w:rPr>
          <w:rFonts w:ascii="Times New Roman" w:hAnsi="Times New Roman"/>
          <w:sz w:val="24"/>
          <w:szCs w:val="24"/>
        </w:rPr>
        <w:t>We selected t</w:t>
      </w:r>
      <w:r w:rsidRPr="003737F1">
        <w:rPr>
          <w:rFonts w:ascii="Times New Roman" w:hAnsi="Times New Roman"/>
          <w:sz w:val="24"/>
          <w:szCs w:val="24"/>
        </w:rPr>
        <w:t xml:space="preserve">he 19C12- and 7.5Chol-ApGltn adhesives </w:t>
      </w:r>
      <w:r w:rsidR="00E2353D" w:rsidRPr="003737F1">
        <w:rPr>
          <w:rFonts w:ascii="Times New Roman" w:hAnsi="Times New Roman"/>
          <w:sz w:val="24"/>
          <w:szCs w:val="24"/>
        </w:rPr>
        <w:t>based on their</w:t>
      </w:r>
      <w:r w:rsidRPr="003737F1">
        <w:rPr>
          <w:rFonts w:ascii="Times New Roman" w:hAnsi="Times New Roman"/>
          <w:sz w:val="24"/>
          <w:szCs w:val="24"/>
        </w:rPr>
        <w:t xml:space="preserve"> higher </w:t>
      </w:r>
      <w:r w:rsidR="00000F2F" w:rsidRPr="003737F1">
        <w:rPr>
          <w:rFonts w:ascii="Times New Roman" w:hAnsi="Times New Roman"/>
          <w:sz w:val="24"/>
          <w:szCs w:val="24"/>
        </w:rPr>
        <w:t>adhesion strength</w:t>
      </w:r>
      <w:r w:rsidRPr="003737F1">
        <w:rPr>
          <w:rFonts w:ascii="Times New Roman" w:hAnsi="Times New Roman"/>
          <w:sz w:val="24"/>
          <w:szCs w:val="24"/>
        </w:rPr>
        <w:t xml:space="preserve">s </w:t>
      </w:r>
      <w:r w:rsidR="00E2353D" w:rsidRPr="003737F1">
        <w:rPr>
          <w:rFonts w:ascii="Times New Roman" w:hAnsi="Times New Roman"/>
          <w:sz w:val="24"/>
          <w:szCs w:val="24"/>
        </w:rPr>
        <w:t>(compared to that of</w:t>
      </w:r>
      <w:r w:rsidRPr="003737F1">
        <w:rPr>
          <w:rFonts w:ascii="Times New Roman" w:hAnsi="Times New Roman"/>
          <w:sz w:val="24"/>
          <w:szCs w:val="24"/>
        </w:rPr>
        <w:t xml:space="preserve"> the Org-ApGltn adhesive, Fig.</w:t>
      </w:r>
      <w:r w:rsidR="00E2353D" w:rsidRPr="003737F1">
        <w:rPr>
          <w:rFonts w:ascii="Times New Roman" w:hAnsi="Times New Roman"/>
          <w:sz w:val="24"/>
          <w:szCs w:val="24"/>
        </w:rPr>
        <w:t xml:space="preserve"> </w:t>
      </w:r>
      <w:r w:rsidRPr="003737F1">
        <w:rPr>
          <w:rFonts w:ascii="Times New Roman" w:hAnsi="Times New Roman"/>
          <w:sz w:val="24"/>
          <w:szCs w:val="24"/>
        </w:rPr>
        <w:t>4</w:t>
      </w:r>
      <w:r w:rsidR="00E2353D" w:rsidRPr="003737F1">
        <w:rPr>
          <w:rFonts w:ascii="Times New Roman" w:hAnsi="Times New Roman"/>
          <w:sz w:val="24"/>
          <w:szCs w:val="24"/>
        </w:rPr>
        <w:t>)</w:t>
      </w:r>
      <w:r w:rsidRPr="003737F1">
        <w:rPr>
          <w:rFonts w:ascii="Times New Roman" w:hAnsi="Times New Roman"/>
          <w:sz w:val="24"/>
          <w:szCs w:val="24"/>
        </w:rPr>
        <w:t>.</w:t>
      </w:r>
      <w:r w:rsidR="000124E5" w:rsidRPr="003737F1">
        <w:rPr>
          <w:rFonts w:ascii="Times New Roman" w:hAnsi="Times New Roman"/>
          <w:sz w:val="24"/>
          <w:szCs w:val="24"/>
        </w:rPr>
        <w:t xml:space="preserve"> </w:t>
      </w:r>
      <w:r w:rsidR="00E2353D" w:rsidRPr="003737F1">
        <w:rPr>
          <w:rFonts w:ascii="Times New Roman" w:hAnsi="Times New Roman"/>
          <w:sz w:val="24"/>
          <w:szCs w:val="24"/>
        </w:rPr>
        <w:t xml:space="preserve">The </w:t>
      </w:r>
      <w:r w:rsidR="00A047E6" w:rsidRPr="003737F1">
        <w:rPr>
          <w:rFonts w:ascii="Times New Roman" w:hAnsi="Times New Roman"/>
          <w:sz w:val="24"/>
          <w:szCs w:val="24"/>
        </w:rPr>
        <w:t xml:space="preserve">Org-ApGltn adhesive and </w:t>
      </w:r>
      <w:r w:rsidR="00E37068" w:rsidRPr="003737F1">
        <w:rPr>
          <w:rFonts w:ascii="Times New Roman" w:hAnsi="Times New Roman"/>
          <w:sz w:val="24"/>
          <w:szCs w:val="24"/>
        </w:rPr>
        <w:t>commercial aldehyde-based glue</w:t>
      </w:r>
      <w:r w:rsidR="00A047E6" w:rsidRPr="003737F1">
        <w:rPr>
          <w:rFonts w:ascii="Times New Roman" w:hAnsi="Times New Roman"/>
          <w:sz w:val="24"/>
          <w:szCs w:val="24"/>
        </w:rPr>
        <w:t xml:space="preserve"> were injected as </w:t>
      </w:r>
      <w:r w:rsidR="00541D53" w:rsidRPr="003737F1">
        <w:rPr>
          <w:rFonts w:ascii="Times New Roman" w:hAnsi="Times New Roman"/>
          <w:sz w:val="24"/>
          <w:szCs w:val="24"/>
        </w:rPr>
        <w:t>control</w:t>
      </w:r>
      <w:r w:rsidR="00E2353D" w:rsidRPr="003737F1">
        <w:rPr>
          <w:rFonts w:ascii="Times New Roman" w:hAnsi="Times New Roman"/>
          <w:sz w:val="24"/>
          <w:szCs w:val="24"/>
        </w:rPr>
        <w:t>s</w:t>
      </w:r>
      <w:r w:rsidR="00A047E6" w:rsidRPr="003737F1">
        <w:rPr>
          <w:rFonts w:ascii="Times New Roman" w:hAnsi="Times New Roman"/>
          <w:sz w:val="24"/>
          <w:szCs w:val="24"/>
        </w:rPr>
        <w:t xml:space="preserve">. </w:t>
      </w:r>
      <w:r w:rsidR="00E2353D" w:rsidRPr="003737F1">
        <w:rPr>
          <w:rFonts w:ascii="Times New Roman" w:hAnsi="Times New Roman"/>
          <w:sz w:val="24"/>
          <w:szCs w:val="24"/>
        </w:rPr>
        <w:t>The</w:t>
      </w:r>
      <w:r w:rsidR="00947E99" w:rsidRPr="003737F1">
        <w:rPr>
          <w:rFonts w:ascii="Times New Roman" w:hAnsi="Times New Roman"/>
          <w:sz w:val="24"/>
          <w:szCs w:val="24"/>
        </w:rPr>
        <w:t xml:space="preserve"> </w:t>
      </w:r>
      <w:r w:rsidR="00A047E6" w:rsidRPr="003737F1">
        <w:rPr>
          <w:rFonts w:ascii="Times New Roman" w:hAnsi="Times New Roman"/>
          <w:sz w:val="24"/>
          <w:szCs w:val="24"/>
        </w:rPr>
        <w:t>Org-ApGltn adhesives gradually degraded over time</w:t>
      </w:r>
      <w:r w:rsidRPr="003737F1">
        <w:rPr>
          <w:rFonts w:ascii="Times New Roman" w:hAnsi="Times New Roman"/>
          <w:sz w:val="24"/>
          <w:szCs w:val="24"/>
        </w:rPr>
        <w:t>, and most of the cured adhesives degraded within 4 weeks post</w:t>
      </w:r>
      <w:r w:rsidR="00A047E6" w:rsidRPr="003737F1">
        <w:rPr>
          <w:rFonts w:ascii="Times New Roman" w:hAnsi="Times New Roman"/>
          <w:sz w:val="24"/>
          <w:szCs w:val="24"/>
        </w:rPr>
        <w:t>-injection</w:t>
      </w:r>
      <w:r w:rsidR="00E2353D" w:rsidRPr="003737F1">
        <w:rPr>
          <w:rFonts w:ascii="Times New Roman" w:hAnsi="Times New Roman"/>
          <w:sz w:val="24"/>
          <w:szCs w:val="24"/>
        </w:rPr>
        <w:t xml:space="preserve"> (Fig. 7a)</w:t>
      </w:r>
      <w:r w:rsidR="00A047E6" w:rsidRPr="003737F1">
        <w:rPr>
          <w:rFonts w:ascii="Times New Roman" w:hAnsi="Times New Roman"/>
          <w:sz w:val="24"/>
          <w:szCs w:val="24"/>
        </w:rPr>
        <w:t xml:space="preserve">. </w:t>
      </w:r>
      <w:r w:rsidR="000A3B6E" w:rsidRPr="003737F1">
        <w:rPr>
          <w:rFonts w:ascii="Times New Roman" w:hAnsi="Times New Roman"/>
          <w:sz w:val="24"/>
          <w:szCs w:val="24"/>
        </w:rPr>
        <w:t xml:space="preserve">Similarly, most of </w:t>
      </w:r>
      <w:r w:rsidRPr="003737F1">
        <w:rPr>
          <w:rFonts w:ascii="Times New Roman" w:hAnsi="Times New Roman"/>
          <w:sz w:val="24"/>
          <w:szCs w:val="24"/>
        </w:rPr>
        <w:t>the 19C12-ApGltn adhesive</w:t>
      </w:r>
      <w:r w:rsidR="00C21380" w:rsidRPr="003737F1">
        <w:rPr>
          <w:rFonts w:ascii="Times New Roman" w:hAnsi="Times New Roman"/>
          <w:sz w:val="24"/>
          <w:szCs w:val="24"/>
        </w:rPr>
        <w:t xml:space="preserve"> </w:t>
      </w:r>
      <w:r w:rsidR="000A3B6E" w:rsidRPr="003737F1">
        <w:rPr>
          <w:rFonts w:ascii="Times New Roman" w:hAnsi="Times New Roman"/>
          <w:sz w:val="24"/>
          <w:szCs w:val="24"/>
        </w:rPr>
        <w:t>degraded</w:t>
      </w:r>
      <w:r w:rsidR="00C21380" w:rsidRPr="003737F1">
        <w:rPr>
          <w:rFonts w:ascii="Times New Roman" w:hAnsi="Times New Roman"/>
          <w:sz w:val="24"/>
          <w:szCs w:val="24"/>
        </w:rPr>
        <w:t xml:space="preserve"> within 4 weeks post-injection</w:t>
      </w:r>
      <w:r w:rsidRPr="003737F1">
        <w:rPr>
          <w:rFonts w:ascii="Times New Roman" w:hAnsi="Times New Roman"/>
          <w:sz w:val="24"/>
          <w:szCs w:val="24"/>
        </w:rPr>
        <w:t xml:space="preserve">, without any </w:t>
      </w:r>
      <w:r w:rsidR="00C21380" w:rsidRPr="003737F1">
        <w:rPr>
          <w:rFonts w:ascii="Times New Roman" w:hAnsi="Times New Roman"/>
          <w:sz w:val="24"/>
          <w:szCs w:val="24"/>
        </w:rPr>
        <w:t>inflammatory reaction</w:t>
      </w:r>
      <w:r w:rsidRPr="003737F1">
        <w:rPr>
          <w:rFonts w:ascii="Times New Roman" w:hAnsi="Times New Roman"/>
          <w:sz w:val="24"/>
          <w:szCs w:val="24"/>
        </w:rPr>
        <w:t xml:space="preserve">s such as encapsulation or calcification. </w:t>
      </w:r>
      <w:r w:rsidR="00C21380" w:rsidRPr="003737F1">
        <w:rPr>
          <w:rFonts w:ascii="Times New Roman" w:hAnsi="Times New Roman"/>
          <w:sz w:val="24"/>
          <w:szCs w:val="24"/>
        </w:rPr>
        <w:t xml:space="preserve">The 7.5Chol-ApGltn adhesive degraded with time, </w:t>
      </w:r>
      <w:r w:rsidR="00E2353D" w:rsidRPr="003737F1">
        <w:rPr>
          <w:rFonts w:ascii="Times New Roman" w:hAnsi="Times New Roman"/>
          <w:sz w:val="24"/>
          <w:szCs w:val="24"/>
        </w:rPr>
        <w:t>bu</w:t>
      </w:r>
      <w:r w:rsidR="00C21380" w:rsidRPr="003737F1">
        <w:rPr>
          <w:rFonts w:ascii="Times New Roman" w:hAnsi="Times New Roman"/>
          <w:sz w:val="24"/>
          <w:szCs w:val="24"/>
        </w:rPr>
        <w:t xml:space="preserve">t remained </w:t>
      </w:r>
      <w:r w:rsidRPr="003737F1">
        <w:rPr>
          <w:rFonts w:ascii="Times New Roman" w:hAnsi="Times New Roman"/>
          <w:sz w:val="24"/>
          <w:szCs w:val="24"/>
        </w:rPr>
        <w:t xml:space="preserve">intact even </w:t>
      </w:r>
      <w:r w:rsidR="00C21380" w:rsidRPr="003737F1">
        <w:rPr>
          <w:rFonts w:ascii="Times New Roman" w:hAnsi="Times New Roman"/>
          <w:sz w:val="24"/>
          <w:szCs w:val="24"/>
        </w:rPr>
        <w:t>4 weeks post-injection</w:t>
      </w:r>
      <w:r w:rsidR="00E2353D" w:rsidRPr="003737F1">
        <w:rPr>
          <w:rFonts w:ascii="Times New Roman" w:hAnsi="Times New Roman"/>
          <w:sz w:val="24"/>
          <w:szCs w:val="24"/>
        </w:rPr>
        <w:t>,</w:t>
      </w:r>
      <w:r w:rsidR="00C21380" w:rsidRPr="003737F1">
        <w:rPr>
          <w:rFonts w:ascii="Times New Roman" w:hAnsi="Times New Roman"/>
          <w:sz w:val="24"/>
          <w:szCs w:val="24"/>
        </w:rPr>
        <w:t xml:space="preserve"> </w:t>
      </w:r>
      <w:r w:rsidR="00E2353D" w:rsidRPr="003737F1">
        <w:rPr>
          <w:rFonts w:ascii="Times New Roman" w:hAnsi="Times New Roman"/>
          <w:sz w:val="24"/>
          <w:szCs w:val="24"/>
        </w:rPr>
        <w:t>which</w:t>
      </w:r>
      <w:r w:rsidRPr="003737F1">
        <w:rPr>
          <w:rFonts w:ascii="Times New Roman" w:hAnsi="Times New Roman"/>
          <w:sz w:val="24"/>
          <w:szCs w:val="24"/>
        </w:rPr>
        <w:t xml:space="preserve"> </w:t>
      </w:r>
      <w:r w:rsidR="00C21380" w:rsidRPr="003737F1">
        <w:rPr>
          <w:rFonts w:ascii="Times New Roman" w:hAnsi="Times New Roman"/>
          <w:sz w:val="24"/>
          <w:szCs w:val="24"/>
        </w:rPr>
        <w:t xml:space="preserve">was </w:t>
      </w:r>
      <w:r w:rsidR="00E2353D" w:rsidRPr="003737F1">
        <w:rPr>
          <w:rFonts w:ascii="Times New Roman" w:hAnsi="Times New Roman"/>
          <w:sz w:val="24"/>
          <w:szCs w:val="24"/>
        </w:rPr>
        <w:t xml:space="preserve">likely </w:t>
      </w:r>
      <w:r w:rsidR="00634C53" w:rsidRPr="003737F1">
        <w:rPr>
          <w:rFonts w:ascii="Times New Roman" w:hAnsi="Times New Roman"/>
          <w:sz w:val="24"/>
          <w:szCs w:val="24"/>
        </w:rPr>
        <w:t xml:space="preserve">due to the </w:t>
      </w:r>
      <w:r w:rsidR="00C21380" w:rsidRPr="003737F1">
        <w:rPr>
          <w:rFonts w:ascii="Times New Roman" w:hAnsi="Times New Roman"/>
          <w:sz w:val="24"/>
          <w:szCs w:val="24"/>
        </w:rPr>
        <w:t xml:space="preserve">additional physical crosslinking of </w:t>
      </w:r>
      <w:r w:rsidRPr="003737F1">
        <w:rPr>
          <w:rFonts w:ascii="Times New Roman" w:hAnsi="Times New Roman"/>
          <w:sz w:val="24"/>
          <w:szCs w:val="24"/>
        </w:rPr>
        <w:t xml:space="preserve">the Chol groups with covalent 4S-PEG. </w:t>
      </w:r>
      <w:r w:rsidR="00E2353D" w:rsidRPr="003737F1">
        <w:rPr>
          <w:rFonts w:ascii="Times New Roman" w:hAnsi="Times New Roman"/>
          <w:sz w:val="24"/>
          <w:szCs w:val="24"/>
        </w:rPr>
        <w:t>The c</w:t>
      </w:r>
      <w:r w:rsidR="00E37068" w:rsidRPr="003737F1">
        <w:rPr>
          <w:rFonts w:ascii="Times New Roman" w:hAnsi="Times New Roman"/>
          <w:sz w:val="24"/>
          <w:szCs w:val="24"/>
        </w:rPr>
        <w:t>ommercial aldehyde-based glue</w:t>
      </w:r>
      <w:r w:rsidRPr="003737F1">
        <w:rPr>
          <w:rFonts w:ascii="Times New Roman" w:hAnsi="Times New Roman"/>
          <w:sz w:val="24"/>
          <w:szCs w:val="24"/>
        </w:rPr>
        <w:t xml:space="preserve"> also remained</w:t>
      </w:r>
      <w:r w:rsidR="00634C53" w:rsidRPr="003737F1">
        <w:rPr>
          <w:rFonts w:ascii="Times New Roman" w:hAnsi="Times New Roman"/>
          <w:sz w:val="24"/>
          <w:szCs w:val="24"/>
        </w:rPr>
        <w:t xml:space="preserve"> after 4 weeks post-injection</w:t>
      </w:r>
      <w:r w:rsidRPr="003737F1">
        <w:rPr>
          <w:rFonts w:ascii="Times New Roman" w:hAnsi="Times New Roman"/>
          <w:sz w:val="24"/>
          <w:szCs w:val="24"/>
        </w:rPr>
        <w:t xml:space="preserve">; however, severe inflammation was observed </w:t>
      </w:r>
      <w:r w:rsidR="009E4F5F" w:rsidRPr="003737F1">
        <w:rPr>
          <w:rFonts w:ascii="Times New Roman" w:hAnsi="Times New Roman"/>
          <w:sz w:val="24"/>
          <w:szCs w:val="24"/>
        </w:rPr>
        <w:t>compared to</w:t>
      </w:r>
      <w:r w:rsidRPr="003737F1">
        <w:rPr>
          <w:rFonts w:ascii="Times New Roman" w:hAnsi="Times New Roman"/>
          <w:sz w:val="24"/>
          <w:szCs w:val="24"/>
        </w:rPr>
        <w:t xml:space="preserve"> the 19C12- and 7.5Chol-adhesives</w:t>
      </w:r>
      <w:r w:rsidR="003B10C9" w:rsidRPr="003737F1">
        <w:rPr>
          <w:rFonts w:ascii="Times New Roman" w:hAnsi="Times New Roman"/>
          <w:sz w:val="24"/>
          <w:szCs w:val="24"/>
        </w:rPr>
        <w:t xml:space="preserve"> at 2 weeks post-injection</w:t>
      </w:r>
      <w:r w:rsidR="00947E99" w:rsidRPr="003737F1">
        <w:rPr>
          <w:rFonts w:ascii="Times New Roman" w:hAnsi="Times New Roman"/>
          <w:sz w:val="24"/>
          <w:szCs w:val="24"/>
        </w:rPr>
        <w:t xml:space="preserve">. </w:t>
      </w:r>
      <w:r w:rsidR="00634C53" w:rsidRPr="003737F1">
        <w:rPr>
          <w:rFonts w:ascii="Times New Roman" w:hAnsi="Times New Roman"/>
          <w:sz w:val="24"/>
          <w:szCs w:val="24"/>
        </w:rPr>
        <w:t>Fig.</w:t>
      </w:r>
      <w:r w:rsidR="003B10C9" w:rsidRPr="003737F1">
        <w:rPr>
          <w:rFonts w:ascii="Times New Roman" w:hAnsi="Times New Roman"/>
          <w:sz w:val="24"/>
          <w:szCs w:val="24"/>
        </w:rPr>
        <w:t xml:space="preserve"> </w:t>
      </w:r>
      <w:r w:rsidR="00634C53" w:rsidRPr="003737F1">
        <w:rPr>
          <w:rFonts w:ascii="Times New Roman" w:hAnsi="Times New Roman"/>
          <w:sz w:val="24"/>
          <w:szCs w:val="24"/>
        </w:rPr>
        <w:t xml:space="preserve">7b shows magnified images of </w:t>
      </w:r>
      <w:r w:rsidRPr="003737F1">
        <w:rPr>
          <w:rFonts w:ascii="Times New Roman" w:hAnsi="Times New Roman"/>
          <w:sz w:val="24"/>
          <w:szCs w:val="24"/>
        </w:rPr>
        <w:t xml:space="preserve">the tissue-adhesive interface at 1 week </w:t>
      </w:r>
      <w:r w:rsidR="00634C53" w:rsidRPr="003737F1">
        <w:rPr>
          <w:rFonts w:ascii="Times New Roman" w:hAnsi="Times New Roman"/>
          <w:sz w:val="24"/>
          <w:szCs w:val="24"/>
        </w:rPr>
        <w:t>post-injection. Some cells infiltrate</w:t>
      </w:r>
      <w:r w:rsidR="00153F9D" w:rsidRPr="003737F1">
        <w:rPr>
          <w:rFonts w:ascii="Times New Roman" w:hAnsi="Times New Roman"/>
          <w:sz w:val="24"/>
          <w:szCs w:val="24"/>
        </w:rPr>
        <w:t>d</w:t>
      </w:r>
      <w:r w:rsidR="00634C53" w:rsidRPr="003737F1">
        <w:rPr>
          <w:rFonts w:ascii="Times New Roman" w:hAnsi="Times New Roman"/>
          <w:sz w:val="24"/>
          <w:szCs w:val="24"/>
        </w:rPr>
        <w:t xml:space="preserve"> </w:t>
      </w:r>
      <w:r w:rsidR="003B10C9" w:rsidRPr="003737F1">
        <w:rPr>
          <w:rFonts w:ascii="Times New Roman" w:hAnsi="Times New Roman"/>
          <w:sz w:val="24"/>
          <w:szCs w:val="24"/>
        </w:rPr>
        <w:t xml:space="preserve">the </w:t>
      </w:r>
      <w:r w:rsidR="00634C53" w:rsidRPr="003737F1">
        <w:rPr>
          <w:rFonts w:ascii="Times New Roman" w:hAnsi="Times New Roman"/>
          <w:sz w:val="24"/>
          <w:szCs w:val="24"/>
        </w:rPr>
        <w:t>cured Org-, 19C12-</w:t>
      </w:r>
      <w:r w:rsidRPr="003737F1">
        <w:rPr>
          <w:rFonts w:ascii="Times New Roman" w:hAnsi="Times New Roman"/>
          <w:sz w:val="24"/>
          <w:szCs w:val="24"/>
        </w:rPr>
        <w:t>, and 7.5Chol-ApGltn adhesives</w:t>
      </w:r>
      <w:r w:rsidR="00977476" w:rsidRPr="003737F1">
        <w:rPr>
          <w:rFonts w:ascii="Times New Roman" w:hAnsi="Times New Roman"/>
          <w:sz w:val="24"/>
          <w:szCs w:val="24"/>
        </w:rPr>
        <w:t xml:space="preserve">. </w:t>
      </w:r>
      <w:r w:rsidR="003B10C9" w:rsidRPr="003737F1">
        <w:rPr>
          <w:rFonts w:ascii="Times New Roman" w:hAnsi="Times New Roman"/>
          <w:sz w:val="24"/>
          <w:szCs w:val="24"/>
        </w:rPr>
        <w:t xml:space="preserve">Because </w:t>
      </w:r>
      <w:r w:rsidR="00711BD7" w:rsidRPr="003737F1">
        <w:rPr>
          <w:rFonts w:ascii="Times New Roman" w:hAnsi="Times New Roman"/>
          <w:sz w:val="24"/>
          <w:szCs w:val="24"/>
        </w:rPr>
        <w:t xml:space="preserve">ApGltn has </w:t>
      </w:r>
      <w:r w:rsidR="00977476" w:rsidRPr="003737F1">
        <w:rPr>
          <w:rFonts w:ascii="Times New Roman" w:hAnsi="Times New Roman"/>
          <w:sz w:val="24"/>
          <w:szCs w:val="24"/>
        </w:rPr>
        <w:t xml:space="preserve">specific amino acid sequences that </w:t>
      </w:r>
      <w:r w:rsidRPr="003737F1">
        <w:rPr>
          <w:rFonts w:ascii="Times New Roman" w:hAnsi="Times New Roman"/>
          <w:sz w:val="24"/>
          <w:szCs w:val="24"/>
        </w:rPr>
        <w:t>are degraded by matrix metalloproteinases or promote cell adhesion/infiltration</w:t>
      </w:r>
      <w:r w:rsidR="00FD067C" w:rsidRPr="003737F1">
        <w:rPr>
          <w:rFonts w:ascii="Times New Roman" w:hAnsi="Times New Roman"/>
          <w:sz w:val="24"/>
          <w:szCs w:val="24"/>
        </w:rPr>
        <w:fldChar w:fldCharType="begin">
          <w:fldData xml:space="preserve">PEVuZE5vdGU+PENpdGU+PEF1dGhvcj5Mb2ZmZWs8L0F1dGhvcj48WWVhcj4yMDExPC9ZZWFyPjxS
ZWNOdW0+NTQwMTwvUmVjTnVtPjxEaXNwbGF5VGV4dD48c3R5bGUgZmFjZT0ic3VwZXJzY3JpcHQi
PjMzLDM0PC9zdHlsZT48L0Rpc3BsYXlUZXh0PjxyZWNvcmQ+PHJlYy1udW1iZXI+NTQwMTwvcmVj
LW51bWJlcj48Zm9yZWlnbi1rZXlzPjxrZXkgYXBwPSJFTiIgZGItaWQ9ImR2dGV4eDB3MzJzMjI1
ZWRlMjdwZXR6N3A1OTU5ZXhkeGFmZSIgdGltZXN0YW1wPSIxNjc2OTQ2NzE4Ij41NDAxPC9rZXk+
PC9mb3JlaWduLWtleXM+PHJlZi10eXBlIG5hbWU9IkpvdXJuYWwgQXJ0aWNsZSI+MTc8L3JlZi10
eXBlPjxjb250cmlidXRvcnM+PGF1dGhvcnM+PGF1dGhvcj5Mb2ZmZWssIFMuPC9hdXRob3I+PGF1
dGhvcj5TY2hpbGxpbmcsIE8uPC9hdXRob3I+PGF1dGhvcj5GcmFuemtlLCBDLiBXLjwvYXV0aG9y
PjwvYXV0aG9ycz48L2NvbnRyaWJ1dG9ycz48dGl0bGVzPjx0aXRsZT5CaW9sb2dpY2FsIHJvbGUg
b2YgbWF0cml4IG1ldGFsbG9wcm90ZWluYXNlczogYSBjcml0aWNhbCBiYWxhbmNlPC90aXRsZT48
c2Vjb25kYXJ5LXRpdGxlPkV1cm9wZWFuIFJlc3BpcmF0b3J5IEpvdXJuYWw8L3NlY29uZGFyeS10
aXRsZT48L3RpdGxlcz48cGVyaW9kaWNhbD48ZnVsbC10aXRsZT5FdXJvcGVhbiBSZXNwaXJhdG9y
eSBKb3VybmFsPC9mdWxsLXRpdGxlPjwvcGVyaW9kaWNhbD48cGFnZXM+MTkxLTIwODwvcGFnZXM+
PHZvbHVtZT4zODwvdm9sdW1lPjxudW1iZXI+MTwvbnVtYmVyPjxkYXRlcz48eWVhcj4yMDExPC95
ZWFyPjxwdWItZGF0ZXM+PGRhdGU+SnVsPC9kYXRlPjwvcHViLWRhdGVzPjwvZGF0ZXM+PGlzYm4+
MDkwMy0xOTM2PC9pc2JuPjxhY2Nlc3Npb24tbnVtPldPUzowMDAyOTIyNDc3MDAwMjg8L2FjY2Vz
c2lvbi1udW0+PHVybHM+PHJlbGF0ZWQtdXJscz48dXJsPiZsdDtHbyB0byBJU0kmZ3Q7Oi8vV09T
OjAwMDI5MjI0NzcwMDAyODwvdXJsPjwvcmVsYXRlZC11cmxzPjwvdXJscz48ZWxlY3Ryb25pYy1y
ZXNvdXJjZS1udW0+MTAuMTE4My8wOTAzMTkzNi4wMDE0NjUxMDwvZWxlY3Ryb25pYy1yZXNvdXJj
ZS1udW0+PC9yZWNvcmQ+PC9DaXRlPjxDaXRlPjxBdXRob3I+S2ltPC9BdXRob3I+PFllYXI+MjAx
NjwvWWVhcj48UmVjTnVtPjU0MDI8L1JlY051bT48cmVjb3JkPjxyZWMtbnVtYmVyPjU0MDI8L3Jl
Yy1udW1iZXI+PGZvcmVpZ24ta2V5cz48a2V5IGFwcD0iRU4iIGRiLWlkPSJkdnRleHgwdzMyczIy
NWVkZTI3cGV0ejdwNTk1OWV4ZHhhZmUiIHRpbWVzdGFtcD0iMTY3Njk0NzI0OCI+NTQwMjwva2V5
PjwvZm9yZWlnbi1rZXlzPjxyZWYtdHlwZSBuYW1lPSJCb29rIj42PC9yZWYtdHlwZT48Y29udHJp
YnV0b3JzPjxhdXRob3JzPjxhdXRob3I+S2ltLCBKLiBILjwvYXV0aG9yPjxhdXRob3I+TGVlLCBT
LiBKLjwvYXV0aG9yPjwvYXV0aG9ycz48c2Vjb25kYXJ5LWF1dGhvcnM+PGF1dGhvcj5MZWUsIFMu
IEouPC9hdXRob3I+PGF1dGhvcj5Zb28sIEouIEouPC9hdXRob3I+PGF1dGhvcj5BdGFsYSwgQS48
L2F1dGhvcj48L3NlY29uZGFyeS1hdXRob3JzPjwvY29udHJpYnV0b3JzPjx0aXRsZXM+PHRpdGxl
PkEgQklPTUlNRVRJQyBTVFJBVEVHWSBUTyBERVNJR04gQklPTUFURVJJQUxTIEZPUiBJTiBTSVRV
IFRJU1NVRSBSRUdFTkVSQVRJT048L3RpdGxlPjxzZWNvbmRhcnktdGl0bGU+SW4gU2l0dSBUaXNz
dWUgUmVnZW5lcmF0aW9uOiBIb3N0IENlbGwgUmVjcnVpdG1lbnQgYW5kIEJpb21hdGVyaWFsIERl
c2lnbjwvc2Vjb25kYXJ5LXRpdGxlPjwvdGl0bGVzPjxwYWdlcz4xODUtMjAxPC9wYWdlcz48ZGF0
ZXM+PHllYXI+MjAxNjwveWVhcj48L2RhdGVzPjxpc2JuPjk3OC0wLTEyLTgwMjUwMC0wOyA5Nzgt
MC0xMi04MDIyMjUtMjwvaXNibj48YWNjZXNzaW9uLW51bT5XT1M6MDAwNDE1MDUwODAwMDExPC9h
Y2Nlc3Npb24tbnVtPjx1cmxzPjxyZWxhdGVkLXVybHM+PHVybD48c3R5bGUgZmFjZT0idW5kZXJs
aW5lIiBmb250PSJkZWZhdWx0IiBzaXplPSIxMDAlIj4mbHQ7R28gdG8gSVNJJmd0OzovL1dPUzow
MDA0MTUwNTA4MDAwMTE8L3N0eWxlPjwvdXJsPjwvcmVsYXRlZC11cmxzPjwvdXJscz48ZWxlY3Ry
b25pYy1yZXNvdXJjZS1udW0+MTAuMTAxNi9iOTc4LTAtMTItODAyMjI1LTIuMDAwMTAtNjwvZWxl
Y3Ryb25pYy1yZXNvdXJjZS1udW0+PC9yZWNvcmQ+PC9DaXRlPjwvRW5kTm90ZT4A
</w:fldData>
        </w:fldChar>
      </w:r>
      <w:r w:rsidR="00FB71DB" w:rsidRPr="003737F1">
        <w:rPr>
          <w:rFonts w:ascii="Times New Roman" w:hAnsi="Times New Roman"/>
          <w:sz w:val="24"/>
          <w:szCs w:val="24"/>
        </w:rPr>
        <w:instrText xml:space="preserve"> ADDIN EN.CITE </w:instrText>
      </w:r>
      <w:r w:rsidR="00FB71DB" w:rsidRPr="003737F1">
        <w:rPr>
          <w:rFonts w:ascii="Times New Roman" w:hAnsi="Times New Roman"/>
          <w:sz w:val="24"/>
          <w:szCs w:val="24"/>
        </w:rPr>
        <w:fldChar w:fldCharType="begin">
          <w:fldData xml:space="preserve">PEVuZE5vdGU+PENpdGU+PEF1dGhvcj5Mb2ZmZWs8L0F1dGhvcj48WWVhcj4yMDExPC9ZZWFyPjxS
ZWNOdW0+NTQwMTwvUmVjTnVtPjxEaXNwbGF5VGV4dD48c3R5bGUgZmFjZT0ic3VwZXJzY3JpcHQi
PjMzLDM0PC9zdHlsZT48L0Rpc3BsYXlUZXh0PjxyZWNvcmQ+PHJlYy1udW1iZXI+NTQwMTwvcmVj
LW51bWJlcj48Zm9yZWlnbi1rZXlzPjxrZXkgYXBwPSJFTiIgZGItaWQ9ImR2dGV4eDB3MzJzMjI1
ZWRlMjdwZXR6N3A1OTU5ZXhkeGFmZSIgdGltZXN0YW1wPSIxNjc2OTQ2NzE4Ij41NDAxPC9rZXk+
PC9mb3JlaWduLWtleXM+PHJlZi10eXBlIG5hbWU9IkpvdXJuYWwgQXJ0aWNsZSI+MTc8L3JlZi10
eXBlPjxjb250cmlidXRvcnM+PGF1dGhvcnM+PGF1dGhvcj5Mb2ZmZWssIFMuPC9hdXRob3I+PGF1
dGhvcj5TY2hpbGxpbmcsIE8uPC9hdXRob3I+PGF1dGhvcj5GcmFuemtlLCBDLiBXLjwvYXV0aG9y
PjwvYXV0aG9ycz48L2NvbnRyaWJ1dG9ycz48dGl0bGVzPjx0aXRsZT5CaW9sb2dpY2FsIHJvbGUg
b2YgbWF0cml4IG1ldGFsbG9wcm90ZWluYXNlczogYSBjcml0aWNhbCBiYWxhbmNlPC90aXRsZT48
c2Vjb25kYXJ5LXRpdGxlPkV1cm9wZWFuIFJlc3BpcmF0b3J5IEpvdXJuYWw8L3NlY29uZGFyeS10
aXRsZT48L3RpdGxlcz48cGVyaW9kaWNhbD48ZnVsbC10aXRsZT5FdXJvcGVhbiBSZXNwaXJhdG9y
eSBKb3VybmFsPC9mdWxsLXRpdGxlPjwvcGVyaW9kaWNhbD48cGFnZXM+MTkxLTIwODwvcGFnZXM+
PHZvbHVtZT4zODwvdm9sdW1lPjxudW1iZXI+MTwvbnVtYmVyPjxkYXRlcz48eWVhcj4yMDExPC95
ZWFyPjxwdWItZGF0ZXM+PGRhdGU+SnVsPC9kYXRlPjwvcHViLWRhdGVzPjwvZGF0ZXM+PGlzYm4+
MDkwMy0xOTM2PC9pc2JuPjxhY2Nlc3Npb24tbnVtPldPUzowMDAyOTIyNDc3MDAwMjg8L2FjY2Vz
c2lvbi1udW0+PHVybHM+PHJlbGF0ZWQtdXJscz48dXJsPiZsdDtHbyB0byBJU0kmZ3Q7Oi8vV09T
OjAwMDI5MjI0NzcwMDAyODwvdXJsPjwvcmVsYXRlZC11cmxzPjwvdXJscz48ZWxlY3Ryb25pYy1y
ZXNvdXJjZS1udW0+MTAuMTE4My8wOTAzMTkzNi4wMDE0NjUxMDwvZWxlY3Ryb25pYy1yZXNvdXJj
ZS1udW0+PC9yZWNvcmQ+PC9DaXRlPjxDaXRlPjxBdXRob3I+S2ltPC9BdXRob3I+PFllYXI+MjAx
NjwvWWVhcj48UmVjTnVtPjU0MDI8L1JlY051bT48cmVjb3JkPjxyZWMtbnVtYmVyPjU0MDI8L3Jl
Yy1udW1iZXI+PGZvcmVpZ24ta2V5cz48a2V5IGFwcD0iRU4iIGRiLWlkPSJkdnRleHgwdzMyczIy
NWVkZTI3cGV0ejdwNTk1OWV4ZHhhZmUiIHRpbWVzdGFtcD0iMTY3Njk0NzI0OCI+NTQwMjwva2V5
PjwvZm9yZWlnbi1rZXlzPjxyZWYtdHlwZSBuYW1lPSJCb29rIj42PC9yZWYtdHlwZT48Y29udHJp
YnV0b3JzPjxhdXRob3JzPjxhdXRob3I+S2ltLCBKLiBILjwvYXV0aG9yPjxhdXRob3I+TGVlLCBT
LiBKLjwvYXV0aG9yPjwvYXV0aG9ycz48c2Vjb25kYXJ5LWF1dGhvcnM+PGF1dGhvcj5MZWUsIFMu
IEouPC9hdXRob3I+PGF1dGhvcj5Zb28sIEouIEouPC9hdXRob3I+PGF1dGhvcj5BdGFsYSwgQS48
L2F1dGhvcj48L3NlY29uZGFyeS1hdXRob3JzPjwvY29udHJpYnV0b3JzPjx0aXRsZXM+PHRpdGxl
PkEgQklPTUlNRVRJQyBTVFJBVEVHWSBUTyBERVNJR04gQklPTUFURVJJQUxTIEZPUiBJTiBTSVRV
IFRJU1NVRSBSRUdFTkVSQVRJT048L3RpdGxlPjxzZWNvbmRhcnktdGl0bGU+SW4gU2l0dSBUaXNz
dWUgUmVnZW5lcmF0aW9uOiBIb3N0IENlbGwgUmVjcnVpdG1lbnQgYW5kIEJpb21hdGVyaWFsIERl
c2lnbjwvc2Vjb25kYXJ5LXRpdGxlPjwvdGl0bGVzPjxwYWdlcz4xODUtMjAxPC9wYWdlcz48ZGF0
ZXM+PHllYXI+MjAxNjwveWVhcj48L2RhdGVzPjxpc2JuPjk3OC0wLTEyLTgwMjUwMC0wOyA5Nzgt
MC0xMi04MDIyMjUtMjwvaXNibj48YWNjZXNzaW9uLW51bT5XT1M6MDAwNDE1MDUwODAwMDExPC9h
Y2Nlc3Npb24tbnVtPjx1cmxzPjxyZWxhdGVkLXVybHM+PHVybD48c3R5bGUgZmFjZT0idW5kZXJs
aW5lIiBmb250PSJkZWZhdWx0IiBzaXplPSIxMDAlIj4mbHQ7R28gdG8gSVNJJmd0OzovL1dPUzow
MDA0MTUwNTA4MDAwMTE8L3N0eWxlPjwvdXJsPjwvcmVsYXRlZC11cmxzPjwvdXJscz48ZWxlY3Ry
b25pYy1yZXNvdXJjZS1udW0+MTAuMTAxNi9iOTc4LTAtMTItODAyMjI1LTIuMDAwMTAtNjwvZWxl
Y3Ryb25pYy1yZXNvdXJjZS1udW0+PC9yZWNvcmQ+PC9DaXRlPjwvRW5kTm90ZT4A
</w:fldData>
        </w:fldChar>
      </w:r>
      <w:r w:rsidR="00FB71DB" w:rsidRPr="003737F1">
        <w:rPr>
          <w:rFonts w:ascii="Times New Roman" w:hAnsi="Times New Roman"/>
          <w:sz w:val="24"/>
          <w:szCs w:val="24"/>
        </w:rPr>
        <w:instrText xml:space="preserve"> ADDIN EN.CITE.DATA </w:instrText>
      </w:r>
      <w:r w:rsidR="00FB71DB" w:rsidRPr="003737F1">
        <w:rPr>
          <w:rFonts w:ascii="Times New Roman" w:hAnsi="Times New Roman"/>
          <w:sz w:val="24"/>
          <w:szCs w:val="24"/>
        </w:rPr>
      </w:r>
      <w:r w:rsidR="00FB71DB" w:rsidRPr="003737F1">
        <w:rPr>
          <w:rFonts w:ascii="Times New Roman" w:hAnsi="Times New Roman"/>
          <w:sz w:val="24"/>
          <w:szCs w:val="24"/>
        </w:rPr>
        <w:fldChar w:fldCharType="end"/>
      </w:r>
      <w:r w:rsidR="00FD067C" w:rsidRPr="003737F1">
        <w:rPr>
          <w:rFonts w:ascii="Times New Roman" w:hAnsi="Times New Roman"/>
          <w:sz w:val="24"/>
          <w:szCs w:val="24"/>
        </w:rPr>
      </w:r>
      <w:r w:rsidR="00FD067C" w:rsidRPr="003737F1">
        <w:rPr>
          <w:rFonts w:ascii="Times New Roman" w:hAnsi="Times New Roman"/>
          <w:sz w:val="24"/>
          <w:szCs w:val="24"/>
        </w:rPr>
        <w:fldChar w:fldCharType="separate"/>
      </w:r>
      <w:hyperlink w:anchor="_ENREF_33" w:tooltip="Loffek, 2011 #5401" w:history="1">
        <w:r w:rsidR="00FB71DB" w:rsidRPr="003737F1">
          <w:rPr>
            <w:rFonts w:ascii="Times New Roman" w:hAnsi="Times New Roman"/>
            <w:noProof/>
            <w:sz w:val="24"/>
            <w:szCs w:val="24"/>
            <w:vertAlign w:val="superscript"/>
          </w:rPr>
          <w:t>33</w:t>
        </w:r>
      </w:hyperlink>
      <w:r w:rsidR="00FB71DB" w:rsidRPr="003737F1">
        <w:rPr>
          <w:rFonts w:ascii="Times New Roman" w:hAnsi="Times New Roman"/>
          <w:noProof/>
          <w:sz w:val="24"/>
          <w:szCs w:val="24"/>
          <w:vertAlign w:val="superscript"/>
        </w:rPr>
        <w:t>,</w:t>
      </w:r>
      <w:hyperlink w:anchor="_ENREF_34" w:tooltip="Kim, 2016 #5402" w:history="1">
        <w:r w:rsidR="00FB71DB" w:rsidRPr="003737F1">
          <w:rPr>
            <w:rFonts w:ascii="Times New Roman" w:hAnsi="Times New Roman"/>
            <w:noProof/>
            <w:sz w:val="24"/>
            <w:szCs w:val="24"/>
            <w:vertAlign w:val="superscript"/>
          </w:rPr>
          <w:t>34</w:t>
        </w:r>
      </w:hyperlink>
      <w:r w:rsidR="00FD067C" w:rsidRPr="003737F1">
        <w:rPr>
          <w:rFonts w:ascii="Times New Roman" w:hAnsi="Times New Roman"/>
          <w:sz w:val="24"/>
          <w:szCs w:val="24"/>
        </w:rPr>
        <w:fldChar w:fldCharType="end"/>
      </w:r>
      <w:r w:rsidR="003B10C9" w:rsidRPr="003737F1">
        <w:rPr>
          <w:rFonts w:ascii="Times New Roman" w:hAnsi="Times New Roman"/>
          <w:sz w:val="24"/>
          <w:szCs w:val="24"/>
        </w:rPr>
        <w:t>,</w:t>
      </w:r>
      <w:r w:rsidR="00977476" w:rsidRPr="003737F1">
        <w:rPr>
          <w:rFonts w:ascii="Times New Roman" w:hAnsi="Times New Roman"/>
          <w:sz w:val="24"/>
          <w:szCs w:val="24"/>
        </w:rPr>
        <w:t xml:space="preserve"> </w:t>
      </w:r>
      <w:r w:rsidRPr="003737F1">
        <w:rPr>
          <w:rFonts w:ascii="Times New Roman" w:hAnsi="Times New Roman"/>
          <w:sz w:val="24"/>
          <w:szCs w:val="24"/>
        </w:rPr>
        <w:t>the Org-, 19C12-, and 7.5C</w:t>
      </w:r>
      <w:r w:rsidR="00977476" w:rsidRPr="003737F1">
        <w:rPr>
          <w:rFonts w:ascii="Times New Roman" w:hAnsi="Times New Roman"/>
          <w:sz w:val="24"/>
          <w:szCs w:val="24"/>
        </w:rPr>
        <w:t xml:space="preserve">hol-ApGltn adhesives </w:t>
      </w:r>
      <w:r w:rsidRPr="003737F1">
        <w:rPr>
          <w:rFonts w:ascii="Times New Roman" w:hAnsi="Times New Roman"/>
          <w:sz w:val="24"/>
          <w:szCs w:val="24"/>
        </w:rPr>
        <w:t xml:space="preserve">were </w:t>
      </w:r>
      <w:r w:rsidR="003B10C9" w:rsidRPr="003737F1">
        <w:rPr>
          <w:rFonts w:ascii="Times New Roman" w:hAnsi="Times New Roman"/>
          <w:sz w:val="24"/>
          <w:szCs w:val="24"/>
        </w:rPr>
        <w:t xml:space="preserve">subsequently </w:t>
      </w:r>
      <w:r w:rsidRPr="003737F1">
        <w:rPr>
          <w:rFonts w:ascii="Times New Roman" w:hAnsi="Times New Roman"/>
          <w:sz w:val="24"/>
          <w:szCs w:val="24"/>
        </w:rPr>
        <w:t>degraded</w:t>
      </w:r>
      <w:r w:rsidR="00977476" w:rsidRPr="003737F1">
        <w:rPr>
          <w:rFonts w:ascii="Times New Roman" w:hAnsi="Times New Roman"/>
          <w:sz w:val="24"/>
          <w:szCs w:val="24"/>
        </w:rPr>
        <w:t xml:space="preserve">. </w:t>
      </w:r>
      <w:r w:rsidR="00634C53" w:rsidRPr="003737F1">
        <w:rPr>
          <w:rFonts w:ascii="Times New Roman" w:hAnsi="Times New Roman"/>
          <w:sz w:val="24"/>
          <w:szCs w:val="24"/>
        </w:rPr>
        <w:t xml:space="preserve">In contrast, no cell infiltration was observed in the </w:t>
      </w:r>
      <w:r w:rsidR="00977476" w:rsidRPr="003737F1">
        <w:rPr>
          <w:rFonts w:ascii="Times New Roman" w:hAnsi="Times New Roman"/>
          <w:sz w:val="24"/>
          <w:szCs w:val="24"/>
        </w:rPr>
        <w:t xml:space="preserve">cured </w:t>
      </w:r>
      <w:r w:rsidR="00E37068" w:rsidRPr="003737F1">
        <w:rPr>
          <w:rFonts w:ascii="Times New Roman" w:hAnsi="Times New Roman"/>
          <w:sz w:val="24"/>
          <w:szCs w:val="24"/>
        </w:rPr>
        <w:t>commercial aldehyde-based glue</w:t>
      </w:r>
      <w:r w:rsidR="00634C53" w:rsidRPr="003737F1">
        <w:rPr>
          <w:rFonts w:ascii="Times New Roman" w:hAnsi="Times New Roman"/>
          <w:sz w:val="24"/>
          <w:szCs w:val="24"/>
        </w:rPr>
        <w:t xml:space="preserve">. Based on </w:t>
      </w:r>
      <w:r w:rsidR="00634C53" w:rsidRPr="003737F1">
        <w:rPr>
          <w:rFonts w:ascii="Times New Roman" w:hAnsi="Times New Roman"/>
          <w:sz w:val="24"/>
          <w:szCs w:val="24"/>
        </w:rPr>
        <w:lastRenderedPageBreak/>
        <w:t xml:space="preserve">these results, </w:t>
      </w:r>
      <w:r w:rsidRPr="003737F1">
        <w:rPr>
          <w:rFonts w:ascii="Times New Roman" w:hAnsi="Times New Roman"/>
          <w:sz w:val="24"/>
          <w:szCs w:val="24"/>
        </w:rPr>
        <w:t xml:space="preserve">the </w:t>
      </w:r>
      <w:r w:rsidR="00A4398E" w:rsidRPr="003737F1">
        <w:rPr>
          <w:rFonts w:ascii="Times New Roman" w:hAnsi="Times New Roman"/>
          <w:sz w:val="24"/>
          <w:szCs w:val="24"/>
        </w:rPr>
        <w:t xml:space="preserve">19C12- and 7.5Chol-ApGltn adhesives </w:t>
      </w:r>
      <w:r w:rsidRPr="003737F1">
        <w:rPr>
          <w:rFonts w:ascii="Times New Roman" w:hAnsi="Times New Roman"/>
          <w:sz w:val="24"/>
          <w:szCs w:val="24"/>
        </w:rPr>
        <w:t>sho</w:t>
      </w:r>
      <w:r w:rsidR="00B277AA" w:rsidRPr="003737F1">
        <w:rPr>
          <w:rFonts w:ascii="Times New Roman" w:hAnsi="Times New Roman"/>
          <w:sz w:val="24"/>
          <w:szCs w:val="24"/>
        </w:rPr>
        <w:t xml:space="preserve">wed excellent biocompatibility and </w:t>
      </w:r>
      <w:r w:rsidRPr="003737F1">
        <w:rPr>
          <w:rFonts w:ascii="Times New Roman" w:hAnsi="Times New Roman"/>
          <w:sz w:val="24"/>
          <w:szCs w:val="24"/>
        </w:rPr>
        <w:t>were enzymatically degradable without severe inflammation.</w:t>
      </w:r>
    </w:p>
    <w:p w14:paraId="3F023CF4" w14:textId="77777777" w:rsidR="00891EC6" w:rsidRPr="003737F1" w:rsidRDefault="00891EC6">
      <w:pPr>
        <w:widowControl/>
        <w:jc w:val="left"/>
        <w:rPr>
          <w:rFonts w:ascii="Times New Roman" w:eastAsia="メイリオ" w:hAnsi="Times New Roman"/>
          <w:b/>
          <w:kern w:val="0"/>
          <w:sz w:val="28"/>
          <w:szCs w:val="28"/>
        </w:rPr>
      </w:pPr>
      <w:r w:rsidRPr="003737F1">
        <w:rPr>
          <w:rFonts w:ascii="Times New Roman" w:eastAsia="メイリオ" w:hAnsi="Times New Roman"/>
          <w:b/>
          <w:sz w:val="28"/>
          <w:szCs w:val="28"/>
        </w:rPr>
        <w:br w:type="page"/>
      </w:r>
    </w:p>
    <w:p w14:paraId="563BBEDB" w14:textId="50469656" w:rsidR="00134305" w:rsidRPr="003737F1" w:rsidRDefault="00EB7148" w:rsidP="00891EC6">
      <w:pPr>
        <w:pStyle w:val="VAFigureCaption"/>
        <w:snapToGrid w:val="0"/>
        <w:spacing w:after="0" w:line="240" w:lineRule="auto"/>
        <w:rPr>
          <w:rFonts w:ascii="Times New Roman" w:eastAsia="メイリオ" w:hAnsi="Times New Roman"/>
          <w:b/>
          <w:sz w:val="28"/>
          <w:szCs w:val="28"/>
          <w:lang w:eastAsia="ja-JP"/>
        </w:rPr>
      </w:pPr>
      <w:r w:rsidRPr="003737F1">
        <w:rPr>
          <w:rFonts w:ascii="Times New Roman" w:eastAsia="メイリオ" w:hAnsi="Times New Roman"/>
          <w:b/>
          <w:sz w:val="28"/>
          <w:szCs w:val="28"/>
          <w:lang w:eastAsia="ja-JP"/>
        </w:rPr>
        <w:lastRenderedPageBreak/>
        <w:t>a)</w:t>
      </w:r>
    </w:p>
    <w:p w14:paraId="4D15AEA0" w14:textId="0C4805CE" w:rsidR="00134305" w:rsidRPr="003737F1" w:rsidRDefault="00EB7148" w:rsidP="00891EC6">
      <w:pPr>
        <w:pStyle w:val="VAFigureCaption"/>
        <w:snapToGrid w:val="0"/>
        <w:spacing w:after="0" w:line="240" w:lineRule="auto"/>
        <w:jc w:val="center"/>
        <w:rPr>
          <w:rFonts w:ascii="Times New Roman" w:hAnsi="Times New Roman"/>
          <w:b/>
          <w:szCs w:val="24"/>
        </w:rPr>
      </w:pPr>
      <w:r w:rsidRPr="003737F1">
        <w:rPr>
          <w:rFonts w:ascii="Times New Roman" w:hAnsi="Times New Roman"/>
          <w:b/>
          <w:noProof/>
          <w:szCs w:val="24"/>
        </w:rPr>
        <w:drawing>
          <wp:inline distT="0" distB="0" distL="0" distR="0" wp14:anchorId="1AC64BB4" wp14:editId="4452F3F5">
            <wp:extent cx="4320000" cy="4036028"/>
            <wp:effectExtent l="0" t="0" r="4445" b="3175"/>
            <wp:docPr id="75" name="図 74" descr="カレンダー&#10;&#10;自動的に生成された説明">
              <a:extLst xmlns:a="http://schemas.openxmlformats.org/drawingml/2006/main">
                <a:ext uri="{FF2B5EF4-FFF2-40B4-BE49-F238E27FC236}">
                  <a16:creationId xmlns:a16="http://schemas.microsoft.com/office/drawing/2014/main" id="{3513A728-12AB-4159-C195-FB8BB8E528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図 74" descr="カレンダー&#10;&#10;自動的に生成された説明">
                      <a:extLst>
                        <a:ext uri="{FF2B5EF4-FFF2-40B4-BE49-F238E27FC236}">
                          <a16:creationId xmlns:a16="http://schemas.microsoft.com/office/drawing/2014/main" id="{3513A728-12AB-4159-C195-FB8BB8E528AF}"/>
                        </a:ext>
                      </a:extLst>
                    </pic:cNvPr>
                    <pic:cNvPicPr>
                      <a:picLocks noChangeAspect="1"/>
                    </pic:cNvPicPr>
                  </pic:nvPicPr>
                  <pic:blipFill>
                    <a:blip r:embed="rId14"/>
                    <a:stretch>
                      <a:fillRect/>
                    </a:stretch>
                  </pic:blipFill>
                  <pic:spPr>
                    <a:xfrm>
                      <a:off x="0" y="0"/>
                      <a:ext cx="4320000" cy="4036028"/>
                    </a:xfrm>
                    <a:prstGeom prst="rect">
                      <a:avLst/>
                    </a:prstGeom>
                  </pic:spPr>
                </pic:pic>
              </a:graphicData>
            </a:graphic>
          </wp:inline>
        </w:drawing>
      </w:r>
    </w:p>
    <w:p w14:paraId="53D90C83" w14:textId="77777777" w:rsidR="00134305" w:rsidRPr="003737F1" w:rsidRDefault="00EB7148" w:rsidP="00891EC6">
      <w:pPr>
        <w:rPr>
          <w:rFonts w:ascii="Times New Roman" w:eastAsia="メイリオ" w:hAnsi="Times New Roman"/>
          <w:b/>
          <w:bCs/>
          <w:sz w:val="28"/>
          <w:szCs w:val="28"/>
        </w:rPr>
      </w:pPr>
      <w:r w:rsidRPr="003737F1">
        <w:rPr>
          <w:rFonts w:ascii="Times New Roman" w:eastAsia="メイリオ" w:hAnsi="Times New Roman"/>
          <w:b/>
          <w:bCs/>
          <w:sz w:val="28"/>
          <w:szCs w:val="28"/>
        </w:rPr>
        <w:t>b)</w:t>
      </w:r>
    </w:p>
    <w:p w14:paraId="48C1D601" w14:textId="29D2F552" w:rsidR="00134305" w:rsidRPr="003737F1" w:rsidRDefault="001A73A0" w:rsidP="00891EC6">
      <w:pPr>
        <w:pStyle w:val="VAFigureCaption"/>
        <w:snapToGrid w:val="0"/>
        <w:spacing w:after="0" w:line="240" w:lineRule="auto"/>
        <w:jc w:val="center"/>
        <w:rPr>
          <w:rFonts w:ascii="Times New Roman" w:hAnsi="Times New Roman"/>
          <w:b/>
          <w:szCs w:val="24"/>
        </w:rPr>
      </w:pPr>
      <w:r w:rsidRPr="003737F1">
        <w:rPr>
          <w:rFonts w:ascii="Century" w:hAnsi="Century"/>
          <w:noProof/>
          <w:kern w:val="2"/>
          <w:sz w:val="21"/>
          <w:szCs w:val="22"/>
          <w:lang w:eastAsia="ja-JP"/>
        </w:rPr>
        <w:t xml:space="preserve"> </w:t>
      </w:r>
      <w:r w:rsidRPr="003737F1">
        <w:rPr>
          <w:rFonts w:ascii="Times New Roman" w:hAnsi="Times New Roman"/>
          <w:b/>
          <w:noProof/>
          <w:szCs w:val="24"/>
        </w:rPr>
        <w:drawing>
          <wp:inline distT="0" distB="0" distL="0" distR="0" wp14:anchorId="325AC751" wp14:editId="2996D39F">
            <wp:extent cx="4337050" cy="2759941"/>
            <wp:effectExtent l="0" t="0" r="6350" b="2540"/>
            <wp:docPr id="39" name="図 38" descr="カレンダー が含まれている画像&#10;&#10;自動的に生成された説明">
              <a:extLst xmlns:a="http://schemas.openxmlformats.org/drawingml/2006/main">
                <a:ext uri="{FF2B5EF4-FFF2-40B4-BE49-F238E27FC236}">
                  <a16:creationId xmlns:a16="http://schemas.microsoft.com/office/drawing/2014/main" id="{E087D4C2-1EB7-AECA-65A2-51237BD9DE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図 38" descr="カレンダー が含まれている画像&#10;&#10;自動的に生成された説明">
                      <a:extLst>
                        <a:ext uri="{FF2B5EF4-FFF2-40B4-BE49-F238E27FC236}">
                          <a16:creationId xmlns:a16="http://schemas.microsoft.com/office/drawing/2014/main" id="{E087D4C2-1EB7-AECA-65A2-51237BD9DEE6}"/>
                        </a:ext>
                      </a:extLst>
                    </pic:cNvPr>
                    <pic:cNvPicPr>
                      <a:picLocks noChangeAspect="1"/>
                    </pic:cNvPicPr>
                  </pic:nvPicPr>
                  <pic:blipFill>
                    <a:blip r:embed="rId15"/>
                    <a:stretch>
                      <a:fillRect/>
                    </a:stretch>
                  </pic:blipFill>
                  <pic:spPr>
                    <a:xfrm>
                      <a:off x="0" y="0"/>
                      <a:ext cx="4350019" cy="2768194"/>
                    </a:xfrm>
                    <a:prstGeom prst="rect">
                      <a:avLst/>
                    </a:prstGeom>
                  </pic:spPr>
                </pic:pic>
              </a:graphicData>
            </a:graphic>
          </wp:inline>
        </w:drawing>
      </w:r>
    </w:p>
    <w:p w14:paraId="4F3BCB17" w14:textId="47376003" w:rsidR="00134305" w:rsidRPr="003737F1" w:rsidRDefault="00EB7148" w:rsidP="00891EC6">
      <w:pPr>
        <w:pStyle w:val="VAFigureCaption"/>
        <w:snapToGrid w:val="0"/>
        <w:spacing w:after="0" w:line="240" w:lineRule="auto"/>
        <w:rPr>
          <w:rFonts w:ascii="Times New Roman" w:hAnsi="Times New Roman"/>
          <w:szCs w:val="24"/>
          <w:lang w:eastAsia="ja-JP"/>
        </w:rPr>
      </w:pPr>
      <w:r w:rsidRPr="003737F1">
        <w:rPr>
          <w:rFonts w:ascii="Times New Roman" w:hAnsi="Times New Roman"/>
          <w:b/>
          <w:szCs w:val="24"/>
        </w:rPr>
        <w:t>Fig</w:t>
      </w:r>
      <w:r w:rsidRPr="003737F1">
        <w:rPr>
          <w:rFonts w:ascii="Times New Roman" w:hAnsi="Times New Roman"/>
          <w:b/>
          <w:szCs w:val="24"/>
          <w:lang w:eastAsia="ja-JP"/>
        </w:rPr>
        <w:t xml:space="preserve">ure 7. </w:t>
      </w:r>
      <w:r w:rsidRPr="003737F1">
        <w:rPr>
          <w:rFonts w:ascii="Times New Roman" w:hAnsi="Times New Roman"/>
          <w:szCs w:val="24"/>
          <w:lang w:eastAsia="ja-JP"/>
        </w:rPr>
        <w:t xml:space="preserve">Tissue reaction </w:t>
      </w:r>
      <w:r w:rsidR="003B10C9" w:rsidRPr="003737F1">
        <w:rPr>
          <w:rFonts w:ascii="Times New Roman" w:hAnsi="Times New Roman"/>
          <w:szCs w:val="24"/>
          <w:lang w:eastAsia="ja-JP"/>
        </w:rPr>
        <w:t xml:space="preserve">to </w:t>
      </w:r>
      <w:r w:rsidR="003522A8" w:rsidRPr="003737F1">
        <w:rPr>
          <w:rFonts w:ascii="Times New Roman" w:hAnsi="Times New Roman"/>
          <w:szCs w:val="24"/>
          <w:lang w:eastAsia="ja-JP"/>
        </w:rPr>
        <w:t xml:space="preserve">subcutaneous injection of </w:t>
      </w:r>
      <w:r w:rsidRPr="003737F1">
        <w:rPr>
          <w:rFonts w:ascii="Times New Roman" w:hAnsi="Times New Roman"/>
          <w:szCs w:val="24"/>
          <w:lang w:eastAsia="ja-JP"/>
        </w:rPr>
        <w:t>h</w:t>
      </w:r>
      <w:r w:rsidRPr="003737F1">
        <w:rPr>
          <w:rFonts w:ascii="Times New Roman" w:hAnsi="Times New Roman"/>
          <w:szCs w:val="24"/>
        </w:rPr>
        <w:t>m-ApGltn adhesives</w:t>
      </w:r>
      <w:r w:rsidRPr="003737F1">
        <w:rPr>
          <w:rFonts w:ascii="Times New Roman" w:hAnsi="Times New Roman"/>
          <w:szCs w:val="24"/>
          <w:lang w:eastAsia="ja-JP"/>
        </w:rPr>
        <w:t xml:space="preserve"> </w:t>
      </w:r>
      <w:r w:rsidR="003522A8" w:rsidRPr="003737F1">
        <w:rPr>
          <w:rFonts w:ascii="Times New Roman" w:hAnsi="Times New Roman"/>
          <w:szCs w:val="24"/>
          <w:lang w:eastAsia="ja-JP"/>
        </w:rPr>
        <w:t>at</w:t>
      </w:r>
      <w:r w:rsidRPr="003737F1">
        <w:rPr>
          <w:rFonts w:ascii="Times New Roman" w:hAnsi="Times New Roman"/>
          <w:szCs w:val="24"/>
          <w:lang w:eastAsia="ja-JP"/>
        </w:rPr>
        <w:t xml:space="preserve"> </w:t>
      </w:r>
      <w:r w:rsidRPr="003737F1">
        <w:rPr>
          <w:rFonts w:ascii="Times New Roman" w:hAnsi="Times New Roman"/>
          <w:szCs w:val="24"/>
        </w:rPr>
        <w:t>1,</w:t>
      </w:r>
      <w:r w:rsidRPr="003737F1">
        <w:rPr>
          <w:rFonts w:ascii="Times New Roman" w:hAnsi="Times New Roman"/>
          <w:szCs w:val="24"/>
          <w:lang w:eastAsia="ja-JP"/>
        </w:rPr>
        <w:t xml:space="preserve"> </w:t>
      </w:r>
      <w:r w:rsidRPr="003737F1">
        <w:rPr>
          <w:rFonts w:ascii="Times New Roman" w:hAnsi="Times New Roman"/>
          <w:szCs w:val="24"/>
        </w:rPr>
        <w:t>2</w:t>
      </w:r>
      <w:r w:rsidR="003522A8" w:rsidRPr="003737F1">
        <w:rPr>
          <w:rFonts w:ascii="Times New Roman" w:hAnsi="Times New Roman"/>
          <w:szCs w:val="24"/>
        </w:rPr>
        <w:t>,</w:t>
      </w:r>
      <w:r w:rsidRPr="003737F1">
        <w:rPr>
          <w:rFonts w:ascii="Times New Roman" w:hAnsi="Times New Roman"/>
          <w:szCs w:val="24"/>
        </w:rPr>
        <w:t xml:space="preserve"> and 4 weeks.</w:t>
      </w:r>
      <w:r w:rsidRPr="003737F1">
        <w:rPr>
          <w:rFonts w:ascii="Times New Roman" w:hAnsi="Times New Roman"/>
          <w:szCs w:val="24"/>
          <w:lang w:eastAsia="ja-JP"/>
        </w:rPr>
        <w:t xml:space="preserve"> A</w:t>
      </w:r>
      <w:r w:rsidR="003522A8" w:rsidRPr="003737F1">
        <w:rPr>
          <w:rFonts w:ascii="Times New Roman" w:hAnsi="Times New Roman"/>
          <w:szCs w:val="24"/>
          <w:lang w:eastAsia="ja-JP"/>
        </w:rPr>
        <w:t>, a</w:t>
      </w:r>
      <w:r w:rsidRPr="003737F1">
        <w:rPr>
          <w:rFonts w:ascii="Times New Roman" w:hAnsi="Times New Roman"/>
          <w:szCs w:val="24"/>
          <w:lang w:eastAsia="ja-JP"/>
        </w:rPr>
        <w:t xml:space="preserve">dhesive. a) </w:t>
      </w:r>
      <w:r w:rsidR="003A1DED" w:rsidRPr="003737F1">
        <w:rPr>
          <w:rFonts w:ascii="Times New Roman" w:hAnsi="Times New Roman"/>
          <w:szCs w:val="24"/>
          <w:lang w:eastAsia="ja-JP"/>
        </w:rPr>
        <w:t>Histological changes over time.</w:t>
      </w:r>
      <w:r w:rsidRPr="003737F1">
        <w:rPr>
          <w:rFonts w:ascii="Times New Roman" w:hAnsi="Times New Roman"/>
          <w:szCs w:val="24"/>
          <w:lang w:eastAsia="ja-JP"/>
        </w:rPr>
        <w:t xml:space="preserve"> b) Magnified images of </w:t>
      </w:r>
      <w:r w:rsidR="003A1DED" w:rsidRPr="003737F1">
        <w:rPr>
          <w:rFonts w:ascii="Times New Roman" w:hAnsi="Times New Roman"/>
          <w:szCs w:val="24"/>
          <w:lang w:eastAsia="ja-JP"/>
        </w:rPr>
        <w:t xml:space="preserve">tissues </w:t>
      </w:r>
      <w:r w:rsidRPr="003737F1">
        <w:rPr>
          <w:rFonts w:ascii="Times New Roman" w:hAnsi="Times New Roman"/>
          <w:szCs w:val="24"/>
          <w:lang w:eastAsia="ja-JP"/>
        </w:rPr>
        <w:t>1 week post injection.</w:t>
      </w:r>
    </w:p>
    <w:p w14:paraId="60AAEB4B" w14:textId="77777777" w:rsidR="00891EC6" w:rsidRPr="003737F1" w:rsidRDefault="00891EC6">
      <w:pPr>
        <w:widowControl/>
        <w:jc w:val="left"/>
        <w:rPr>
          <w:rFonts w:ascii="Times New Roman" w:hAnsi="Times New Roman"/>
          <w:b/>
          <w:bCs/>
          <w:sz w:val="24"/>
          <w:szCs w:val="24"/>
        </w:rPr>
      </w:pPr>
      <w:r w:rsidRPr="003737F1">
        <w:rPr>
          <w:rFonts w:ascii="Times New Roman" w:hAnsi="Times New Roman"/>
          <w:b/>
          <w:bCs/>
          <w:sz w:val="24"/>
          <w:szCs w:val="24"/>
        </w:rPr>
        <w:br w:type="page"/>
      </w:r>
    </w:p>
    <w:p w14:paraId="154B8969" w14:textId="716C3E9C" w:rsidR="00433A3F" w:rsidRPr="003737F1" w:rsidRDefault="00EB7148" w:rsidP="005263C8">
      <w:pPr>
        <w:widowControl/>
        <w:spacing w:line="480" w:lineRule="auto"/>
        <w:rPr>
          <w:rFonts w:ascii="Times New Roman" w:hAnsi="Times New Roman"/>
          <w:b/>
          <w:bCs/>
          <w:sz w:val="24"/>
          <w:szCs w:val="24"/>
        </w:rPr>
      </w:pPr>
      <w:r w:rsidRPr="003737F1">
        <w:rPr>
          <w:rFonts w:ascii="Times New Roman" w:hAnsi="Times New Roman"/>
          <w:b/>
          <w:bCs/>
          <w:sz w:val="24"/>
          <w:szCs w:val="24"/>
        </w:rPr>
        <w:lastRenderedPageBreak/>
        <w:t>Conclusion</w:t>
      </w:r>
    </w:p>
    <w:p w14:paraId="439CDA3B" w14:textId="27B4CF3E" w:rsidR="00CB719C" w:rsidRPr="003737F1" w:rsidRDefault="00EB7148" w:rsidP="005263C8">
      <w:pPr>
        <w:widowControl/>
        <w:spacing w:line="480" w:lineRule="auto"/>
        <w:ind w:firstLine="840"/>
        <w:rPr>
          <w:rFonts w:ascii="Times New Roman" w:hAnsi="Times New Roman"/>
          <w:bCs/>
          <w:sz w:val="24"/>
          <w:szCs w:val="24"/>
        </w:rPr>
      </w:pPr>
      <w:r w:rsidRPr="003737F1">
        <w:rPr>
          <w:rFonts w:ascii="Times New Roman" w:hAnsi="Times New Roman"/>
          <w:bCs/>
          <w:sz w:val="24"/>
          <w:szCs w:val="24"/>
        </w:rPr>
        <w:t xml:space="preserve">We </w:t>
      </w:r>
      <w:r w:rsidR="00B464F5" w:rsidRPr="003737F1">
        <w:rPr>
          <w:rFonts w:ascii="Times New Roman" w:hAnsi="Times New Roman"/>
          <w:bCs/>
          <w:sz w:val="24"/>
          <w:szCs w:val="24"/>
        </w:rPr>
        <w:t xml:space="preserve">evaluated the adhesion performance of </w:t>
      </w:r>
      <w:r w:rsidR="00FE0DC8" w:rsidRPr="003737F1">
        <w:rPr>
          <w:rFonts w:ascii="Times New Roman" w:hAnsi="Times New Roman"/>
          <w:bCs/>
          <w:sz w:val="24"/>
          <w:szCs w:val="24"/>
        </w:rPr>
        <w:t>hm-</w:t>
      </w:r>
      <w:r w:rsidRPr="003737F1">
        <w:rPr>
          <w:rFonts w:ascii="Times New Roman" w:hAnsi="Times New Roman"/>
          <w:bCs/>
          <w:sz w:val="24"/>
          <w:szCs w:val="24"/>
        </w:rPr>
        <w:t xml:space="preserve">ApGltn </w:t>
      </w:r>
      <w:r w:rsidR="00B464F5" w:rsidRPr="003737F1">
        <w:rPr>
          <w:rFonts w:ascii="Times New Roman" w:hAnsi="Times New Roman"/>
          <w:bCs/>
          <w:sz w:val="24"/>
          <w:szCs w:val="24"/>
        </w:rPr>
        <w:t xml:space="preserve">synthesized </w:t>
      </w:r>
      <w:r w:rsidRPr="003737F1">
        <w:rPr>
          <w:rFonts w:ascii="Times New Roman" w:hAnsi="Times New Roman"/>
          <w:bCs/>
          <w:sz w:val="24"/>
          <w:szCs w:val="24"/>
        </w:rPr>
        <w:t xml:space="preserve">with </w:t>
      </w:r>
      <w:r w:rsidR="00B464F5" w:rsidRPr="003737F1">
        <w:rPr>
          <w:rFonts w:ascii="Times New Roman" w:hAnsi="Times New Roman"/>
          <w:sz w:val="24"/>
          <w:szCs w:val="24"/>
        </w:rPr>
        <w:t>the biocompatible crosslinker 4S-PEG</w:t>
      </w:r>
      <w:r w:rsidR="00B464F5" w:rsidRPr="003737F1">
        <w:rPr>
          <w:rFonts w:ascii="Times New Roman" w:hAnsi="Times New Roman"/>
          <w:bCs/>
          <w:sz w:val="24"/>
          <w:szCs w:val="24"/>
        </w:rPr>
        <w:t xml:space="preserve"> and </w:t>
      </w:r>
      <w:r w:rsidRPr="003737F1">
        <w:rPr>
          <w:rFonts w:ascii="Times New Roman" w:hAnsi="Times New Roman"/>
          <w:bCs/>
          <w:sz w:val="24"/>
          <w:szCs w:val="24"/>
        </w:rPr>
        <w:t>different modification ratios of alkyl or Chol gr</w:t>
      </w:r>
      <w:r w:rsidR="00505C71" w:rsidRPr="003737F1">
        <w:rPr>
          <w:rFonts w:ascii="Times New Roman" w:hAnsi="Times New Roman"/>
          <w:bCs/>
          <w:sz w:val="24"/>
          <w:szCs w:val="24"/>
        </w:rPr>
        <w:t xml:space="preserve">oups </w:t>
      </w:r>
      <w:r w:rsidR="00B464F5" w:rsidRPr="003737F1">
        <w:rPr>
          <w:rFonts w:ascii="Times New Roman" w:hAnsi="Times New Roman"/>
          <w:bCs/>
          <w:sz w:val="24"/>
          <w:szCs w:val="24"/>
        </w:rPr>
        <w:t>in</w:t>
      </w:r>
      <w:r w:rsidR="00505C71" w:rsidRPr="003737F1">
        <w:rPr>
          <w:rFonts w:ascii="Times New Roman" w:hAnsi="Times New Roman"/>
          <w:bCs/>
          <w:sz w:val="24"/>
          <w:szCs w:val="24"/>
        </w:rPr>
        <w:t xml:space="preserve"> </w:t>
      </w:r>
      <w:r w:rsidR="00A55CA9" w:rsidRPr="003737F1">
        <w:rPr>
          <w:rFonts w:ascii="Times New Roman" w:hAnsi="Times New Roman"/>
          <w:sz w:val="24"/>
          <w:szCs w:val="24"/>
        </w:rPr>
        <w:t xml:space="preserve">porcine </w:t>
      </w:r>
      <w:r w:rsidR="005367A0" w:rsidRPr="003737F1">
        <w:rPr>
          <w:rFonts w:ascii="Times New Roman" w:hAnsi="Times New Roman"/>
          <w:sz w:val="24"/>
          <w:szCs w:val="24"/>
        </w:rPr>
        <w:t>aortic media</w:t>
      </w:r>
      <w:r w:rsidR="00A55CA9" w:rsidRPr="003737F1">
        <w:rPr>
          <w:rFonts w:ascii="Times New Roman" w:hAnsi="Times New Roman"/>
          <w:sz w:val="24"/>
          <w:szCs w:val="24"/>
        </w:rPr>
        <w:t xml:space="preserve">. </w:t>
      </w:r>
      <w:r w:rsidR="00381A9D" w:rsidRPr="003737F1">
        <w:rPr>
          <w:rFonts w:ascii="Times New Roman" w:hAnsi="Times New Roman"/>
          <w:sz w:val="24"/>
          <w:szCs w:val="24"/>
        </w:rPr>
        <w:t xml:space="preserve">4S-PEG concentration and pH </w:t>
      </w:r>
      <w:r w:rsidR="00F21BEA" w:rsidRPr="003737F1">
        <w:rPr>
          <w:rFonts w:ascii="Times New Roman" w:hAnsi="Times New Roman"/>
          <w:sz w:val="24"/>
          <w:szCs w:val="24"/>
        </w:rPr>
        <w:t xml:space="preserve">as well as the modification of the alkyl or Chol groups </w:t>
      </w:r>
      <w:r w:rsidR="00B464F5" w:rsidRPr="003737F1">
        <w:rPr>
          <w:rFonts w:ascii="Times New Roman" w:hAnsi="Times New Roman"/>
          <w:sz w:val="24"/>
          <w:szCs w:val="24"/>
        </w:rPr>
        <w:t>ha</w:t>
      </w:r>
      <w:r w:rsidR="00F21BEA" w:rsidRPr="003737F1">
        <w:rPr>
          <w:rFonts w:ascii="Times New Roman" w:hAnsi="Times New Roman"/>
          <w:sz w:val="24"/>
          <w:szCs w:val="24"/>
        </w:rPr>
        <w:t>d</w:t>
      </w:r>
      <w:r w:rsidR="00B464F5" w:rsidRPr="003737F1">
        <w:rPr>
          <w:rFonts w:ascii="Times New Roman" w:hAnsi="Times New Roman"/>
          <w:sz w:val="24"/>
          <w:szCs w:val="24"/>
        </w:rPr>
        <w:t xml:space="preserve"> a strong association with</w:t>
      </w:r>
      <w:r w:rsidR="00381A9D" w:rsidRPr="003737F1">
        <w:rPr>
          <w:rFonts w:ascii="Times New Roman" w:hAnsi="Times New Roman"/>
          <w:sz w:val="24"/>
          <w:szCs w:val="24"/>
        </w:rPr>
        <w:t xml:space="preserve"> adhesion strength. </w:t>
      </w:r>
      <w:r w:rsidR="00CE198A" w:rsidRPr="003737F1">
        <w:rPr>
          <w:rFonts w:ascii="Times New Roman" w:hAnsi="Times New Roman"/>
          <w:sz w:val="24"/>
          <w:szCs w:val="24"/>
        </w:rPr>
        <w:t>A</w:t>
      </w:r>
      <w:r w:rsidR="00A446D9" w:rsidRPr="003737F1">
        <w:rPr>
          <w:rFonts w:ascii="Times New Roman" w:hAnsi="Times New Roman"/>
          <w:sz w:val="24"/>
          <w:szCs w:val="24"/>
        </w:rPr>
        <w:t xml:space="preserve">dhesion strength </w:t>
      </w:r>
      <w:r w:rsidR="002005D0" w:rsidRPr="003737F1">
        <w:rPr>
          <w:rFonts w:ascii="Times New Roman" w:hAnsi="Times New Roman"/>
          <w:sz w:val="24"/>
          <w:szCs w:val="24"/>
        </w:rPr>
        <w:t xml:space="preserve">increased with </w:t>
      </w:r>
      <w:r w:rsidR="00A446D9" w:rsidRPr="003737F1">
        <w:rPr>
          <w:rFonts w:ascii="Times New Roman" w:hAnsi="Times New Roman"/>
          <w:sz w:val="24"/>
          <w:szCs w:val="24"/>
        </w:rPr>
        <w:t xml:space="preserve">increasing modification ratios of </w:t>
      </w:r>
      <w:r w:rsidRPr="003737F1">
        <w:rPr>
          <w:rFonts w:ascii="Times New Roman" w:hAnsi="Times New Roman"/>
          <w:sz w:val="24"/>
          <w:szCs w:val="24"/>
        </w:rPr>
        <w:t xml:space="preserve">the alkyl groups from C3 to C12, </w:t>
      </w:r>
      <w:r w:rsidR="00056EB0" w:rsidRPr="003737F1">
        <w:rPr>
          <w:rFonts w:ascii="Times New Roman" w:hAnsi="Times New Roman"/>
          <w:sz w:val="24"/>
          <w:szCs w:val="24"/>
        </w:rPr>
        <w:t>however,</w:t>
      </w:r>
      <w:r w:rsidRPr="003737F1">
        <w:rPr>
          <w:rFonts w:ascii="Times New Roman" w:hAnsi="Times New Roman"/>
          <w:sz w:val="24"/>
          <w:szCs w:val="24"/>
        </w:rPr>
        <w:t xml:space="preserve"> decreased </w:t>
      </w:r>
      <w:r w:rsidR="00CE198A" w:rsidRPr="003737F1">
        <w:rPr>
          <w:rFonts w:ascii="Times New Roman" w:hAnsi="Times New Roman"/>
          <w:sz w:val="24"/>
          <w:szCs w:val="24"/>
        </w:rPr>
        <w:t>at</w:t>
      </w:r>
      <w:r w:rsidR="004B0381" w:rsidRPr="003737F1">
        <w:rPr>
          <w:rFonts w:ascii="Times New Roman" w:hAnsi="Times New Roman"/>
          <w:sz w:val="24"/>
          <w:szCs w:val="24"/>
        </w:rPr>
        <w:t xml:space="preserve"> </w:t>
      </w:r>
      <w:r w:rsidR="00CE198A" w:rsidRPr="003737F1">
        <w:rPr>
          <w:rFonts w:ascii="Times New Roman" w:hAnsi="Times New Roman"/>
          <w:sz w:val="24"/>
          <w:szCs w:val="24"/>
        </w:rPr>
        <w:t>~</w:t>
      </w:r>
      <w:r w:rsidR="00A446D9" w:rsidRPr="003737F1">
        <w:rPr>
          <w:rFonts w:ascii="Times New Roman" w:hAnsi="Times New Roman"/>
          <w:sz w:val="24"/>
          <w:szCs w:val="24"/>
        </w:rPr>
        <w:t xml:space="preserve">20 mol%. </w:t>
      </w:r>
      <w:r w:rsidR="00A30DBB" w:rsidRPr="003737F1">
        <w:rPr>
          <w:rFonts w:ascii="Times New Roman" w:hAnsi="Times New Roman"/>
          <w:sz w:val="24"/>
          <w:szCs w:val="24"/>
        </w:rPr>
        <w:t xml:space="preserve">Porcine aortic media adhered using 7.5Chol-ApGltn adhesive showed </w:t>
      </w:r>
      <w:r w:rsidR="00E65021" w:rsidRPr="003737F1">
        <w:rPr>
          <w:rFonts w:ascii="Times New Roman" w:hAnsi="Times New Roman"/>
          <w:sz w:val="24"/>
          <w:szCs w:val="24"/>
        </w:rPr>
        <w:t>st</w:t>
      </w:r>
      <w:r w:rsidR="00BC6106" w:rsidRPr="003737F1">
        <w:rPr>
          <w:rFonts w:ascii="Times New Roman" w:hAnsi="Times New Roman"/>
          <w:sz w:val="24"/>
          <w:szCs w:val="24"/>
        </w:rPr>
        <w:t xml:space="preserve">retchability </w:t>
      </w:r>
      <w:r w:rsidR="00CE198A" w:rsidRPr="003737F1">
        <w:rPr>
          <w:rFonts w:ascii="Times New Roman" w:hAnsi="Times New Roman"/>
          <w:bCs/>
          <w:sz w:val="24"/>
          <w:szCs w:val="24"/>
        </w:rPr>
        <w:t>with</w:t>
      </w:r>
      <w:r w:rsidRPr="003737F1">
        <w:rPr>
          <w:rFonts w:ascii="Times New Roman" w:hAnsi="Times New Roman"/>
          <w:bCs/>
          <w:sz w:val="24"/>
          <w:szCs w:val="24"/>
        </w:rPr>
        <w:t xml:space="preserve"> 25% vertical </w:t>
      </w:r>
      <w:r w:rsidR="00CE198A" w:rsidRPr="003737F1">
        <w:rPr>
          <w:rFonts w:ascii="Times New Roman" w:hAnsi="Times New Roman"/>
          <w:bCs/>
          <w:sz w:val="24"/>
          <w:szCs w:val="24"/>
        </w:rPr>
        <w:t>stretching and shrinking</w:t>
      </w:r>
      <w:r w:rsidRPr="003737F1">
        <w:rPr>
          <w:rFonts w:ascii="Times New Roman" w:hAnsi="Times New Roman"/>
          <w:bCs/>
          <w:sz w:val="24"/>
          <w:szCs w:val="24"/>
        </w:rPr>
        <w:t xml:space="preserve">. </w:t>
      </w:r>
      <w:r w:rsidR="00F21BEA" w:rsidRPr="003737F1">
        <w:rPr>
          <w:rFonts w:ascii="Times New Roman" w:hAnsi="Times New Roman"/>
          <w:bCs/>
          <w:sz w:val="24"/>
          <w:szCs w:val="24"/>
        </w:rPr>
        <w:t>h</w:t>
      </w:r>
      <w:r w:rsidR="001E569A" w:rsidRPr="003737F1">
        <w:rPr>
          <w:rFonts w:ascii="Times New Roman" w:hAnsi="Times New Roman"/>
          <w:bCs/>
          <w:sz w:val="24"/>
          <w:szCs w:val="24"/>
        </w:rPr>
        <w:t>m-ApGltn adhesives subcutaneously injected into the back</w:t>
      </w:r>
      <w:r w:rsidRPr="003737F1">
        <w:rPr>
          <w:rFonts w:ascii="Times New Roman" w:hAnsi="Times New Roman"/>
          <w:bCs/>
          <w:sz w:val="24"/>
          <w:szCs w:val="24"/>
        </w:rPr>
        <w:t xml:space="preserve">s of mice showed no severe inflammation and were degraded </w:t>
      </w:r>
      <w:r w:rsidR="001E569A" w:rsidRPr="003737F1">
        <w:rPr>
          <w:rFonts w:ascii="Times New Roman" w:hAnsi="Times New Roman"/>
          <w:bCs/>
          <w:sz w:val="24"/>
          <w:szCs w:val="24"/>
        </w:rPr>
        <w:t xml:space="preserve">during </w:t>
      </w:r>
      <w:r w:rsidRPr="003737F1">
        <w:rPr>
          <w:rFonts w:ascii="Times New Roman" w:hAnsi="Times New Roman"/>
          <w:bCs/>
          <w:sz w:val="24"/>
          <w:szCs w:val="24"/>
        </w:rPr>
        <w:t>the implantation period</w:t>
      </w:r>
      <w:r w:rsidR="001E569A" w:rsidRPr="003737F1">
        <w:rPr>
          <w:rFonts w:ascii="Times New Roman" w:hAnsi="Times New Roman"/>
          <w:bCs/>
          <w:sz w:val="24"/>
          <w:szCs w:val="24"/>
        </w:rPr>
        <w:t xml:space="preserve">. </w:t>
      </w:r>
      <w:r w:rsidR="003F4719" w:rsidRPr="003737F1">
        <w:rPr>
          <w:rFonts w:ascii="Times New Roman" w:hAnsi="Times New Roman"/>
          <w:bCs/>
          <w:sz w:val="24"/>
          <w:szCs w:val="24"/>
        </w:rPr>
        <w:t xml:space="preserve">These results indicate that </w:t>
      </w:r>
      <w:r w:rsidRPr="003737F1">
        <w:rPr>
          <w:rFonts w:ascii="Times New Roman" w:hAnsi="Times New Roman"/>
          <w:bCs/>
          <w:sz w:val="24"/>
          <w:szCs w:val="24"/>
        </w:rPr>
        <w:t>the hm-</w:t>
      </w:r>
      <w:r w:rsidR="003F4719" w:rsidRPr="003737F1">
        <w:rPr>
          <w:rFonts w:ascii="Times New Roman" w:hAnsi="Times New Roman"/>
          <w:bCs/>
          <w:sz w:val="24"/>
          <w:szCs w:val="24"/>
        </w:rPr>
        <w:t>ApGltn adhesives, especially the 9.6C18- and 7.5Chol-ApGltn adhesives</w:t>
      </w:r>
      <w:r w:rsidRPr="003737F1">
        <w:rPr>
          <w:rFonts w:ascii="Times New Roman" w:hAnsi="Times New Roman"/>
          <w:bCs/>
          <w:sz w:val="24"/>
          <w:szCs w:val="24"/>
        </w:rPr>
        <w:t xml:space="preserve">, have potential for </w:t>
      </w:r>
      <w:r w:rsidR="003F4719" w:rsidRPr="003737F1">
        <w:rPr>
          <w:rFonts w:ascii="Times New Roman" w:hAnsi="Times New Roman"/>
          <w:bCs/>
          <w:sz w:val="24"/>
          <w:szCs w:val="24"/>
        </w:rPr>
        <w:t>application in type-A aortic dissections.</w:t>
      </w:r>
    </w:p>
    <w:p w14:paraId="73D75A09" w14:textId="77777777" w:rsidR="00891EC6" w:rsidRPr="003737F1" w:rsidRDefault="00891EC6" w:rsidP="005263C8">
      <w:pPr>
        <w:spacing w:line="480" w:lineRule="auto"/>
        <w:rPr>
          <w:rFonts w:ascii="Times New Roman" w:hAnsi="Times New Roman"/>
          <w:b/>
          <w:sz w:val="24"/>
          <w:szCs w:val="24"/>
        </w:rPr>
      </w:pPr>
    </w:p>
    <w:p w14:paraId="4E75CB45" w14:textId="19B5A25A" w:rsidR="00FF5484" w:rsidRPr="003737F1" w:rsidRDefault="00FF5484" w:rsidP="005263C8">
      <w:pPr>
        <w:spacing w:line="480" w:lineRule="auto"/>
        <w:rPr>
          <w:rFonts w:ascii="Times New Roman" w:hAnsi="Times New Roman"/>
          <w:b/>
          <w:sz w:val="24"/>
          <w:szCs w:val="24"/>
        </w:rPr>
      </w:pPr>
      <w:r w:rsidRPr="003737F1">
        <w:rPr>
          <w:rFonts w:ascii="Times New Roman" w:hAnsi="Times New Roman" w:hint="eastAsia"/>
          <w:b/>
          <w:sz w:val="24"/>
          <w:szCs w:val="24"/>
        </w:rPr>
        <w:t>A</w:t>
      </w:r>
      <w:r w:rsidRPr="003737F1">
        <w:rPr>
          <w:rFonts w:ascii="Times New Roman" w:hAnsi="Times New Roman"/>
          <w:b/>
          <w:sz w:val="24"/>
          <w:szCs w:val="24"/>
        </w:rPr>
        <w:t>utho</w:t>
      </w:r>
      <w:r w:rsidR="00C61E45" w:rsidRPr="003737F1">
        <w:rPr>
          <w:rFonts w:ascii="Times New Roman" w:hAnsi="Times New Roman"/>
          <w:b/>
          <w:sz w:val="24"/>
          <w:szCs w:val="24"/>
        </w:rPr>
        <w:t>r contributions</w:t>
      </w:r>
    </w:p>
    <w:p w14:paraId="0A60AC06" w14:textId="41C61C98" w:rsidR="00FF5484" w:rsidRPr="003737F1" w:rsidRDefault="00A854E3" w:rsidP="00005AA9">
      <w:pPr>
        <w:pStyle w:val="BBAuthorName"/>
        <w:spacing w:after="0"/>
        <w:jc w:val="both"/>
        <w:rPr>
          <w:rFonts w:ascii="Times New Roman" w:hAnsi="Times New Roman"/>
          <w:i w:val="0"/>
          <w:iCs/>
          <w:szCs w:val="24"/>
          <w:lang w:eastAsia="ja-JP"/>
        </w:rPr>
      </w:pPr>
      <w:r w:rsidRPr="003737F1">
        <w:rPr>
          <w:rFonts w:ascii="Times New Roman" w:hAnsi="Times New Roman"/>
          <w:b/>
          <w:bCs/>
          <w:i w:val="0"/>
          <w:iCs/>
          <w:szCs w:val="24"/>
          <w:lang w:eastAsia="ja-JP"/>
        </w:rPr>
        <w:t>Temmei Ito</w:t>
      </w:r>
      <w:r w:rsidRPr="003737F1">
        <w:rPr>
          <w:rFonts w:ascii="Times New Roman" w:hAnsi="Times New Roman"/>
          <w:i w:val="0"/>
          <w:iCs/>
          <w:szCs w:val="24"/>
          <w:lang w:eastAsia="ja-JP"/>
        </w:rPr>
        <w:t xml:space="preserve">: </w:t>
      </w:r>
      <w:r w:rsidR="006C034E" w:rsidRPr="003737F1">
        <w:rPr>
          <w:rFonts w:ascii="Times New Roman" w:hAnsi="Times New Roman"/>
          <w:i w:val="0"/>
          <w:iCs/>
          <w:szCs w:val="24"/>
          <w:lang w:eastAsia="ja-JP"/>
        </w:rPr>
        <w:t>I</w:t>
      </w:r>
      <w:r w:rsidRPr="003737F1">
        <w:rPr>
          <w:rFonts w:ascii="Times New Roman" w:hAnsi="Times New Roman"/>
          <w:i w:val="0"/>
          <w:iCs/>
          <w:szCs w:val="24"/>
          <w:lang w:eastAsia="ja-JP"/>
        </w:rPr>
        <w:t>nvestigation, writing original draft</w:t>
      </w:r>
      <w:r w:rsidR="00200334" w:rsidRPr="003737F1">
        <w:rPr>
          <w:rFonts w:ascii="Times New Roman" w:hAnsi="Times New Roman"/>
          <w:i w:val="0"/>
          <w:iCs/>
          <w:szCs w:val="24"/>
          <w:lang w:eastAsia="ja-JP"/>
        </w:rPr>
        <w:t xml:space="preserve"> and</w:t>
      </w:r>
      <w:r w:rsidRPr="003737F1">
        <w:rPr>
          <w:rFonts w:ascii="Times New Roman" w:hAnsi="Times New Roman"/>
          <w:i w:val="0"/>
          <w:iCs/>
          <w:szCs w:val="24"/>
          <w:lang w:eastAsia="ja-JP"/>
        </w:rPr>
        <w:t xml:space="preserve"> visualization.</w:t>
      </w:r>
      <w:r w:rsidR="00005AA9" w:rsidRPr="003737F1">
        <w:rPr>
          <w:rFonts w:ascii="Times New Roman" w:hAnsi="Times New Roman"/>
          <w:i w:val="0"/>
          <w:iCs/>
          <w:szCs w:val="24"/>
          <w:lang w:eastAsia="ja-JP"/>
        </w:rPr>
        <w:t xml:space="preserve"> </w:t>
      </w:r>
      <w:r w:rsidRPr="003737F1">
        <w:rPr>
          <w:rFonts w:ascii="Times New Roman" w:hAnsi="Times New Roman"/>
          <w:b/>
          <w:bCs/>
          <w:i w:val="0"/>
          <w:iCs/>
          <w:szCs w:val="24"/>
          <w:lang w:eastAsia="ja-JP"/>
        </w:rPr>
        <w:t>Ryo</w:t>
      </w:r>
      <w:r w:rsidRPr="003737F1">
        <w:rPr>
          <w:rFonts w:ascii="Times New Roman" w:hAnsi="Times New Roman"/>
          <w:b/>
          <w:bCs/>
          <w:i w:val="0"/>
          <w:iCs/>
          <w:szCs w:val="24"/>
        </w:rPr>
        <w:t xml:space="preserve"> </w:t>
      </w:r>
      <w:r w:rsidRPr="003737F1">
        <w:rPr>
          <w:rFonts w:ascii="Times New Roman" w:hAnsi="Times New Roman"/>
          <w:b/>
          <w:bCs/>
          <w:i w:val="0"/>
          <w:iCs/>
          <w:szCs w:val="24"/>
          <w:lang w:eastAsia="ja-JP"/>
        </w:rPr>
        <w:t>Mizuta</w:t>
      </w:r>
      <w:r w:rsidRPr="003737F1">
        <w:rPr>
          <w:rFonts w:ascii="Times New Roman" w:hAnsi="Times New Roman"/>
          <w:i w:val="0"/>
          <w:iCs/>
          <w:szCs w:val="24"/>
          <w:lang w:eastAsia="ja-JP"/>
        </w:rPr>
        <w:t>:</w:t>
      </w:r>
      <w:r w:rsidR="00C91754" w:rsidRPr="003737F1">
        <w:rPr>
          <w:rFonts w:ascii="Times New Roman" w:hAnsi="Times New Roman"/>
          <w:i w:val="0"/>
          <w:iCs/>
          <w:szCs w:val="24"/>
          <w:lang w:eastAsia="ja-JP"/>
        </w:rPr>
        <w:t xml:space="preserve"> Investigation, writing original draft</w:t>
      </w:r>
      <w:r w:rsidR="00200334" w:rsidRPr="003737F1">
        <w:rPr>
          <w:rFonts w:ascii="Times New Roman" w:hAnsi="Times New Roman"/>
          <w:i w:val="0"/>
          <w:iCs/>
          <w:szCs w:val="24"/>
          <w:lang w:eastAsia="ja-JP"/>
        </w:rPr>
        <w:t xml:space="preserve"> and </w:t>
      </w:r>
      <w:r w:rsidR="00C91754" w:rsidRPr="003737F1">
        <w:rPr>
          <w:rFonts w:ascii="Times New Roman" w:hAnsi="Times New Roman"/>
          <w:i w:val="0"/>
          <w:iCs/>
          <w:szCs w:val="24"/>
          <w:lang w:eastAsia="ja-JP"/>
        </w:rPr>
        <w:t>visualization.</w:t>
      </w:r>
      <w:r w:rsidR="00005AA9" w:rsidRPr="003737F1">
        <w:rPr>
          <w:rFonts w:ascii="Times New Roman" w:hAnsi="Times New Roman"/>
          <w:i w:val="0"/>
          <w:iCs/>
          <w:szCs w:val="24"/>
          <w:lang w:eastAsia="ja-JP"/>
        </w:rPr>
        <w:t xml:space="preserve"> </w:t>
      </w:r>
      <w:r w:rsidRPr="003737F1">
        <w:rPr>
          <w:rFonts w:ascii="Times New Roman" w:hAnsi="Times New Roman"/>
          <w:b/>
          <w:bCs/>
          <w:i w:val="0"/>
          <w:iCs/>
          <w:szCs w:val="24"/>
        </w:rPr>
        <w:t>Tetsushi Taguchi</w:t>
      </w:r>
      <w:r w:rsidRPr="003737F1">
        <w:rPr>
          <w:rFonts w:ascii="Times New Roman" w:hAnsi="Times New Roman"/>
          <w:i w:val="0"/>
          <w:iCs/>
          <w:szCs w:val="24"/>
        </w:rPr>
        <w:t xml:space="preserve">: </w:t>
      </w:r>
      <w:r w:rsidRPr="003737F1">
        <w:rPr>
          <w:rFonts w:ascii="Times New Roman" w:hAnsi="Times New Roman"/>
          <w:bCs/>
          <w:i w:val="0"/>
          <w:iCs/>
          <w:szCs w:val="24"/>
        </w:rPr>
        <w:t>Writing</w:t>
      </w:r>
      <w:r w:rsidR="006C034E" w:rsidRPr="003737F1">
        <w:rPr>
          <w:rFonts w:ascii="Times New Roman" w:hAnsi="Times New Roman"/>
          <w:bCs/>
          <w:i w:val="0"/>
          <w:iCs/>
          <w:szCs w:val="24"/>
        </w:rPr>
        <w:t xml:space="preserve">, </w:t>
      </w:r>
      <w:r w:rsidRPr="003737F1">
        <w:rPr>
          <w:rFonts w:ascii="Times New Roman" w:hAnsi="Times New Roman"/>
          <w:bCs/>
          <w:i w:val="0"/>
          <w:iCs/>
          <w:szCs w:val="24"/>
        </w:rPr>
        <w:t>review and editing, funding acquisition,</w:t>
      </w:r>
      <w:r w:rsidR="006C034E" w:rsidRPr="003737F1">
        <w:rPr>
          <w:rFonts w:ascii="Times New Roman" w:hAnsi="Times New Roman"/>
          <w:bCs/>
          <w:i w:val="0"/>
          <w:iCs/>
          <w:szCs w:val="24"/>
        </w:rPr>
        <w:t xml:space="preserve"> </w:t>
      </w:r>
      <w:r w:rsidRPr="003737F1">
        <w:rPr>
          <w:rFonts w:ascii="Times New Roman" w:hAnsi="Times New Roman"/>
          <w:bCs/>
          <w:i w:val="0"/>
          <w:iCs/>
          <w:szCs w:val="24"/>
        </w:rPr>
        <w:t>project administration</w:t>
      </w:r>
      <w:r w:rsidR="00200334" w:rsidRPr="003737F1">
        <w:rPr>
          <w:rFonts w:ascii="Times New Roman" w:hAnsi="Times New Roman"/>
          <w:bCs/>
          <w:i w:val="0"/>
          <w:iCs/>
          <w:szCs w:val="24"/>
        </w:rPr>
        <w:t xml:space="preserve"> and</w:t>
      </w:r>
      <w:r w:rsidRPr="003737F1">
        <w:rPr>
          <w:rFonts w:ascii="Times New Roman" w:hAnsi="Times New Roman"/>
          <w:bCs/>
          <w:i w:val="0"/>
          <w:iCs/>
          <w:szCs w:val="24"/>
        </w:rPr>
        <w:t xml:space="preserve"> supervision</w:t>
      </w:r>
      <w:r w:rsidR="006C034E" w:rsidRPr="003737F1">
        <w:rPr>
          <w:rFonts w:ascii="Times New Roman" w:hAnsi="Times New Roman"/>
          <w:bCs/>
          <w:i w:val="0"/>
          <w:iCs/>
          <w:szCs w:val="24"/>
        </w:rPr>
        <w:t>.</w:t>
      </w:r>
    </w:p>
    <w:p w14:paraId="09D42482" w14:textId="77777777" w:rsidR="00200334" w:rsidRPr="003737F1" w:rsidRDefault="00200334" w:rsidP="005263C8">
      <w:pPr>
        <w:spacing w:line="480" w:lineRule="auto"/>
        <w:rPr>
          <w:rFonts w:ascii="Times New Roman" w:hAnsi="Times New Roman"/>
          <w:b/>
          <w:sz w:val="24"/>
          <w:szCs w:val="24"/>
        </w:rPr>
      </w:pPr>
    </w:p>
    <w:p w14:paraId="194EB818" w14:textId="6843BDC5" w:rsidR="00C376C2" w:rsidRPr="003737F1" w:rsidRDefault="00EB7148" w:rsidP="005263C8">
      <w:pPr>
        <w:spacing w:line="480" w:lineRule="auto"/>
        <w:rPr>
          <w:rFonts w:ascii="Times New Roman" w:hAnsi="Times New Roman"/>
          <w:b/>
          <w:sz w:val="24"/>
          <w:szCs w:val="24"/>
        </w:rPr>
      </w:pPr>
      <w:r w:rsidRPr="003737F1">
        <w:rPr>
          <w:rFonts w:ascii="Times New Roman" w:hAnsi="Times New Roman"/>
          <w:b/>
          <w:sz w:val="24"/>
          <w:szCs w:val="24"/>
        </w:rPr>
        <w:lastRenderedPageBreak/>
        <w:t>Acknowledgements</w:t>
      </w:r>
    </w:p>
    <w:p w14:paraId="28692ED3" w14:textId="329570A1" w:rsidR="00891EC6" w:rsidRPr="003737F1" w:rsidRDefault="00EB7148" w:rsidP="00A854E3">
      <w:pPr>
        <w:spacing w:line="480" w:lineRule="auto"/>
        <w:rPr>
          <w:rFonts w:ascii="Times New Roman" w:hAnsi="Times New Roman"/>
          <w:sz w:val="24"/>
          <w:szCs w:val="24"/>
        </w:rPr>
      </w:pPr>
      <w:r w:rsidRPr="003737F1">
        <w:rPr>
          <w:rFonts w:ascii="Times New Roman" w:hAnsi="Times New Roman"/>
          <w:sz w:val="24"/>
          <w:szCs w:val="24"/>
        </w:rPr>
        <w:t xml:space="preserve">We acknowledge </w:t>
      </w:r>
      <w:r w:rsidR="00A37F04" w:rsidRPr="003737F1">
        <w:rPr>
          <w:rFonts w:ascii="Times New Roman" w:hAnsi="Times New Roman"/>
          <w:sz w:val="24"/>
          <w:szCs w:val="24"/>
        </w:rPr>
        <w:t xml:space="preserve">Ms. </w:t>
      </w:r>
      <w:r w:rsidRPr="003737F1">
        <w:rPr>
          <w:rFonts w:ascii="Times New Roman" w:hAnsi="Times New Roman"/>
          <w:sz w:val="24"/>
          <w:szCs w:val="24"/>
        </w:rPr>
        <w:t>M</w:t>
      </w:r>
      <w:r w:rsidR="00C91754" w:rsidRPr="003737F1">
        <w:rPr>
          <w:rFonts w:ascii="Times New Roman" w:hAnsi="Times New Roman"/>
          <w:sz w:val="24"/>
          <w:szCs w:val="24"/>
        </w:rPr>
        <w:t>.</w:t>
      </w:r>
      <w:r w:rsidRPr="003737F1">
        <w:rPr>
          <w:rFonts w:ascii="Times New Roman" w:hAnsi="Times New Roman"/>
          <w:sz w:val="24"/>
          <w:szCs w:val="24"/>
        </w:rPr>
        <w:t xml:space="preserve"> Katano of the Polymeric Biomaterials Group at National Institute for Materials Science (NIMS) for their technical support. This research was partially supported </w:t>
      </w:r>
      <w:r w:rsidR="00A37F04" w:rsidRPr="003737F1">
        <w:rPr>
          <w:rFonts w:ascii="Times New Roman" w:hAnsi="Times New Roman"/>
          <w:bCs/>
          <w:sz w:val="24"/>
          <w:szCs w:val="24"/>
        </w:rPr>
        <w:t xml:space="preserve">by the Japan Society for the Promotion of Science (JSPS) KAKENHI (Grant no. </w:t>
      </w:r>
      <w:r w:rsidR="00903807" w:rsidRPr="003737F1">
        <w:rPr>
          <w:rFonts w:ascii="Times New Roman" w:hAnsi="Times New Roman"/>
          <w:bCs/>
          <w:sz w:val="24"/>
          <w:szCs w:val="24"/>
        </w:rPr>
        <w:t>23H01718</w:t>
      </w:r>
      <w:r w:rsidR="00A37F04" w:rsidRPr="003737F1">
        <w:rPr>
          <w:rFonts w:ascii="Times New Roman" w:hAnsi="Times New Roman"/>
          <w:bCs/>
          <w:sz w:val="24"/>
          <w:szCs w:val="24"/>
        </w:rPr>
        <w:t>)</w:t>
      </w:r>
      <w:r w:rsidR="00CC3B10" w:rsidRPr="003737F1">
        <w:rPr>
          <w:rFonts w:ascii="Times New Roman" w:hAnsi="Times New Roman"/>
          <w:sz w:val="24"/>
          <w:szCs w:val="24"/>
        </w:rPr>
        <w:t xml:space="preserve"> and the Uehara Memorial Foundation</w:t>
      </w:r>
      <w:r w:rsidRPr="003737F1">
        <w:rPr>
          <w:rFonts w:ascii="Times New Roman" w:hAnsi="Times New Roman"/>
          <w:sz w:val="24"/>
          <w:szCs w:val="24"/>
        </w:rPr>
        <w:t>.</w:t>
      </w:r>
    </w:p>
    <w:p w14:paraId="60694DAA" w14:textId="77777777" w:rsidR="00C61E45" w:rsidRPr="003737F1" w:rsidRDefault="00C61E45" w:rsidP="00BD75C0">
      <w:pPr>
        <w:spacing w:line="480" w:lineRule="auto"/>
        <w:ind w:firstLine="840"/>
        <w:rPr>
          <w:rFonts w:ascii="Times New Roman" w:hAnsi="Times New Roman"/>
          <w:sz w:val="24"/>
          <w:szCs w:val="24"/>
        </w:rPr>
      </w:pPr>
    </w:p>
    <w:p w14:paraId="10382999" w14:textId="4E5BCE30" w:rsidR="00C61E45" w:rsidRPr="003737F1" w:rsidRDefault="00C61E45" w:rsidP="00C61E45">
      <w:pPr>
        <w:spacing w:line="480" w:lineRule="auto"/>
        <w:rPr>
          <w:rFonts w:ascii="Times New Roman" w:hAnsi="Times New Roman"/>
          <w:b/>
          <w:bCs/>
          <w:sz w:val="24"/>
          <w:szCs w:val="24"/>
        </w:rPr>
      </w:pPr>
      <w:r w:rsidRPr="003737F1">
        <w:rPr>
          <w:rFonts w:ascii="Times New Roman" w:hAnsi="Times New Roman" w:hint="eastAsia"/>
          <w:b/>
          <w:bCs/>
          <w:sz w:val="24"/>
          <w:szCs w:val="24"/>
        </w:rPr>
        <w:t>C</w:t>
      </w:r>
      <w:r w:rsidRPr="003737F1">
        <w:rPr>
          <w:rFonts w:ascii="Times New Roman" w:hAnsi="Times New Roman"/>
          <w:b/>
          <w:bCs/>
          <w:sz w:val="24"/>
          <w:szCs w:val="24"/>
        </w:rPr>
        <w:t>onflict of interest statement</w:t>
      </w:r>
    </w:p>
    <w:p w14:paraId="637696B8" w14:textId="2ED40590" w:rsidR="00C61E45" w:rsidRPr="003737F1" w:rsidRDefault="00C61E45" w:rsidP="00C61E45">
      <w:pPr>
        <w:spacing w:line="480" w:lineRule="auto"/>
        <w:rPr>
          <w:rFonts w:ascii="Times New Roman" w:hAnsi="Times New Roman"/>
          <w:sz w:val="24"/>
          <w:szCs w:val="24"/>
        </w:rPr>
      </w:pPr>
      <w:r w:rsidRPr="003737F1">
        <w:rPr>
          <w:rFonts w:ascii="Times New Roman" w:hAnsi="Times New Roman" w:hint="eastAsia"/>
          <w:sz w:val="24"/>
          <w:szCs w:val="24"/>
        </w:rPr>
        <w:t>T</w:t>
      </w:r>
      <w:r w:rsidRPr="003737F1">
        <w:rPr>
          <w:rFonts w:ascii="Times New Roman" w:hAnsi="Times New Roman"/>
          <w:sz w:val="24"/>
          <w:szCs w:val="24"/>
        </w:rPr>
        <w:t>he authors declare no conflict of interest.</w:t>
      </w:r>
    </w:p>
    <w:p w14:paraId="55C6046C" w14:textId="77777777" w:rsidR="00C61E45" w:rsidRPr="003737F1" w:rsidRDefault="00C61E45" w:rsidP="00C61E45">
      <w:pPr>
        <w:spacing w:line="480" w:lineRule="auto"/>
        <w:rPr>
          <w:rFonts w:ascii="Times New Roman" w:hAnsi="Times New Roman"/>
          <w:sz w:val="24"/>
          <w:szCs w:val="24"/>
        </w:rPr>
      </w:pPr>
    </w:p>
    <w:p w14:paraId="4774F3F5" w14:textId="62A5854A" w:rsidR="00C61E45" w:rsidRPr="003737F1" w:rsidRDefault="00C61E45" w:rsidP="00C61E45">
      <w:pPr>
        <w:spacing w:line="480" w:lineRule="auto"/>
        <w:rPr>
          <w:rFonts w:ascii="Times New Roman" w:hAnsi="Times New Roman"/>
          <w:b/>
          <w:bCs/>
          <w:sz w:val="24"/>
          <w:szCs w:val="24"/>
        </w:rPr>
      </w:pPr>
      <w:r w:rsidRPr="003737F1">
        <w:rPr>
          <w:rFonts w:ascii="Times New Roman" w:hAnsi="Times New Roman"/>
          <w:b/>
          <w:bCs/>
          <w:sz w:val="24"/>
          <w:szCs w:val="24"/>
        </w:rPr>
        <w:t>Data availability statement</w:t>
      </w:r>
    </w:p>
    <w:p w14:paraId="4BD1B761" w14:textId="6C4F85A5" w:rsidR="00C61E45" w:rsidRPr="003737F1" w:rsidRDefault="00C61E45" w:rsidP="00C61E45">
      <w:pPr>
        <w:spacing w:line="480" w:lineRule="auto"/>
        <w:rPr>
          <w:rFonts w:ascii="Times New Roman" w:hAnsi="Times New Roman"/>
          <w:sz w:val="24"/>
          <w:szCs w:val="24"/>
        </w:rPr>
      </w:pPr>
      <w:r w:rsidRPr="003737F1">
        <w:rPr>
          <w:rFonts w:ascii="Times New Roman" w:hAnsi="Times New Roman" w:hint="eastAsia"/>
          <w:sz w:val="24"/>
          <w:szCs w:val="24"/>
        </w:rPr>
        <w:t>T</w:t>
      </w:r>
      <w:r w:rsidRPr="003737F1">
        <w:rPr>
          <w:rFonts w:ascii="Times New Roman" w:hAnsi="Times New Roman"/>
          <w:sz w:val="24"/>
          <w:szCs w:val="24"/>
        </w:rPr>
        <w:t>he data that support the findings of this study are available from the corresponding author upon reasonable request.</w:t>
      </w:r>
    </w:p>
    <w:p w14:paraId="0D160F6F" w14:textId="77777777" w:rsidR="00C61E45" w:rsidRPr="003737F1" w:rsidRDefault="00C61E45" w:rsidP="00BD75C0">
      <w:pPr>
        <w:spacing w:line="480" w:lineRule="auto"/>
        <w:ind w:firstLine="840"/>
        <w:rPr>
          <w:rFonts w:ascii="Times New Roman" w:hAnsi="Times New Roman"/>
          <w:sz w:val="24"/>
          <w:szCs w:val="24"/>
        </w:rPr>
      </w:pPr>
    </w:p>
    <w:p w14:paraId="246957C5" w14:textId="27A60DB9" w:rsidR="002506E4" w:rsidRPr="003737F1" w:rsidRDefault="00EB7148" w:rsidP="00056EB0">
      <w:pPr>
        <w:widowControl/>
        <w:spacing w:line="480" w:lineRule="auto"/>
        <w:jc w:val="left"/>
        <w:rPr>
          <w:rFonts w:ascii="Times New Roman" w:hAnsi="Times New Roman"/>
          <w:b/>
          <w:sz w:val="24"/>
          <w:szCs w:val="24"/>
        </w:rPr>
      </w:pPr>
      <w:r w:rsidRPr="003737F1">
        <w:rPr>
          <w:rFonts w:ascii="Times New Roman" w:hAnsi="Times New Roman"/>
          <w:b/>
          <w:sz w:val="24"/>
          <w:szCs w:val="24"/>
        </w:rPr>
        <w:t>References</w:t>
      </w:r>
    </w:p>
    <w:p w14:paraId="7A0D9D37" w14:textId="77777777" w:rsidR="00FB71DB" w:rsidRPr="003737F1" w:rsidRDefault="00EB7148" w:rsidP="00FB71DB">
      <w:pPr>
        <w:pStyle w:val="EndNoteBibliography"/>
        <w:ind w:left="720" w:hanging="720"/>
      </w:pPr>
      <w:r w:rsidRPr="003737F1">
        <w:rPr>
          <w:bCs/>
          <w:noProof w:val="0"/>
          <w:sz w:val="24"/>
          <w:szCs w:val="24"/>
        </w:rPr>
        <w:fldChar w:fldCharType="begin"/>
      </w:r>
      <w:r w:rsidRPr="003737F1">
        <w:rPr>
          <w:bCs/>
          <w:noProof w:val="0"/>
          <w:sz w:val="24"/>
          <w:szCs w:val="24"/>
        </w:rPr>
        <w:instrText xml:space="preserve"> ADDIN EN.REFLIST </w:instrText>
      </w:r>
      <w:r w:rsidRPr="003737F1">
        <w:rPr>
          <w:bCs/>
          <w:noProof w:val="0"/>
          <w:sz w:val="24"/>
          <w:szCs w:val="24"/>
        </w:rPr>
        <w:fldChar w:fldCharType="separate"/>
      </w:r>
      <w:bookmarkStart w:id="4" w:name="_ENREF_1"/>
      <w:r w:rsidR="00FB71DB" w:rsidRPr="003737F1">
        <w:t>1.</w:t>
      </w:r>
      <w:r w:rsidR="00FB71DB" w:rsidRPr="003737F1">
        <w:tab/>
        <w:t>DeBakey ME, McCollum CH, Crawford ES, Morris GC, Jr., Howell J, Noon GP, Lawrie G. Dissection and dissecting aneurysms of the aorta: twenty-year follow-up of five hundred twenty-seven patients treated surgically. Surgery 1982;92(6):1118-34.</w:t>
      </w:r>
      <w:bookmarkEnd w:id="4"/>
    </w:p>
    <w:p w14:paraId="1A117F12" w14:textId="77777777" w:rsidR="00FB71DB" w:rsidRPr="003737F1" w:rsidRDefault="00FB71DB" w:rsidP="00FB71DB">
      <w:pPr>
        <w:pStyle w:val="EndNoteBibliography"/>
        <w:ind w:left="720" w:hanging="720"/>
      </w:pPr>
      <w:bookmarkStart w:id="5" w:name="_ENREF_2"/>
      <w:r w:rsidRPr="003737F1">
        <w:t>2.</w:t>
      </w:r>
      <w:r w:rsidRPr="003737F1">
        <w:tab/>
        <w:t>Gudbjartsson T, Ahlsson A, Geirsson A, Gunn J, Hjortdal V, Jeppsson A, Mennander A, Zindovic I, Olsson C. Acute type A aortic dissection - a review. Scand Cardiovasc J 2020;54(1):1-13.</w:t>
      </w:r>
      <w:bookmarkEnd w:id="5"/>
    </w:p>
    <w:p w14:paraId="04DA1888" w14:textId="77777777" w:rsidR="00FB71DB" w:rsidRPr="003737F1" w:rsidRDefault="00FB71DB" w:rsidP="00FB71DB">
      <w:pPr>
        <w:pStyle w:val="EndNoteBibliography"/>
        <w:ind w:left="720" w:hanging="720"/>
      </w:pPr>
      <w:bookmarkStart w:id="6" w:name="_ENREF_3"/>
      <w:r w:rsidRPr="003737F1">
        <w:t>3.</w:t>
      </w:r>
      <w:r w:rsidRPr="003737F1">
        <w:tab/>
        <w:t>Wang J, Li Y, Li Y, Ren Z, Chen P, Qian X, Wang S, Wang J. Endovascular Stent-Graft Placement in Patients with Stanford Type B Aortic Dissection in China: A Systematic Review. Ann Vasc Surg 2016;36:298-309.</w:t>
      </w:r>
      <w:bookmarkEnd w:id="6"/>
    </w:p>
    <w:p w14:paraId="376500D9" w14:textId="77777777" w:rsidR="00FB71DB" w:rsidRPr="003737F1" w:rsidRDefault="00FB71DB" w:rsidP="00FB71DB">
      <w:pPr>
        <w:pStyle w:val="EndNoteBibliography"/>
        <w:ind w:left="720" w:hanging="720"/>
      </w:pPr>
      <w:bookmarkStart w:id="7" w:name="_ENREF_4"/>
      <w:r w:rsidRPr="003737F1">
        <w:lastRenderedPageBreak/>
        <w:t>4.</w:t>
      </w:r>
      <w:r w:rsidRPr="003737F1">
        <w:tab/>
        <w:t>Suzuki R, Kurazumi H, Nawata R, Yokoyama T, Tsubone S, Matsuno Y, Shirasawa B, Mikamo A, Hamano K. Intimal-protected adventitial inversion technique accelerates the obliteration of a patent false lumen. J Card Surg 2022;37(9):2600-2606.</w:t>
      </w:r>
      <w:bookmarkEnd w:id="7"/>
    </w:p>
    <w:p w14:paraId="6F923787" w14:textId="77777777" w:rsidR="00FB71DB" w:rsidRPr="003737F1" w:rsidRDefault="00FB71DB" w:rsidP="00FB71DB">
      <w:pPr>
        <w:pStyle w:val="EndNoteBibliography"/>
        <w:ind w:left="720" w:hanging="720"/>
      </w:pPr>
      <w:bookmarkStart w:id="8" w:name="_ENREF_5"/>
      <w:r w:rsidRPr="003737F1">
        <w:t>5.</w:t>
      </w:r>
      <w:r w:rsidRPr="003737F1">
        <w:tab/>
        <w:t>Furst W, Banerjee A. Release of glutaraldehyde from an albumin-glutaraldehyde tissue adhesive causes significant in vitro and in vivo toxicity. Ann Thorac Surg 2005;79(5):1522-8; discussion 1529.</w:t>
      </w:r>
      <w:bookmarkEnd w:id="8"/>
    </w:p>
    <w:p w14:paraId="76BB0A04" w14:textId="77777777" w:rsidR="00FB71DB" w:rsidRPr="003737F1" w:rsidRDefault="00FB71DB" w:rsidP="00FB71DB">
      <w:pPr>
        <w:pStyle w:val="EndNoteBibliography"/>
        <w:ind w:left="720" w:hanging="720"/>
      </w:pPr>
      <w:bookmarkStart w:id="9" w:name="_ENREF_6"/>
      <w:r w:rsidRPr="003737F1">
        <w:t>6.</w:t>
      </w:r>
      <w:r w:rsidRPr="003737F1">
        <w:tab/>
        <w:t>Dagenais F. To glue or not to glue in type A dissection repair? J Thorac Cardiovasc Surg 2019;157(4):e119-e120.</w:t>
      </w:r>
      <w:bookmarkEnd w:id="9"/>
    </w:p>
    <w:p w14:paraId="5BB1CAFF" w14:textId="77777777" w:rsidR="00FB71DB" w:rsidRPr="003737F1" w:rsidRDefault="00FB71DB" w:rsidP="00FB71DB">
      <w:pPr>
        <w:pStyle w:val="EndNoteBibliography"/>
        <w:ind w:left="720" w:hanging="720"/>
      </w:pPr>
      <w:bookmarkStart w:id="10" w:name="_ENREF_7"/>
      <w:r w:rsidRPr="003737F1">
        <w:t>7.</w:t>
      </w:r>
      <w:r w:rsidRPr="003737F1">
        <w:tab/>
        <w:t>Slezak P, Klang A, Ferguson J, Monforte X, Schmidt P, Bauder B, Url A, Osuchowski M, Redl H, Spazierer D and others. Tissue reactions to polyethylene glycol and glutaraldehyde-based surgical sealants in a rabbit aorta model. J Biomater Appl 2020;34(9):1330-1340.</w:t>
      </w:r>
      <w:bookmarkEnd w:id="10"/>
    </w:p>
    <w:p w14:paraId="50A2A258" w14:textId="77777777" w:rsidR="00FB71DB" w:rsidRPr="003737F1" w:rsidRDefault="00FB71DB" w:rsidP="00FB71DB">
      <w:pPr>
        <w:pStyle w:val="EndNoteBibliography"/>
        <w:ind w:left="720" w:hanging="720"/>
      </w:pPr>
      <w:bookmarkStart w:id="11" w:name="_ENREF_8"/>
      <w:r w:rsidRPr="003737F1">
        <w:t>8.</w:t>
      </w:r>
      <w:r w:rsidRPr="003737F1">
        <w:tab/>
        <w:t>Vauthier C, Dubernet C, Fattal E, Pinto-Alphandary H, Couvreur P. Poly(alkylcyanoacrylates) as biodegradable materials for biomedical applications. Advanced Drug Delivery Reviews 2003;55(4):519-548.</w:t>
      </w:r>
      <w:bookmarkEnd w:id="11"/>
    </w:p>
    <w:p w14:paraId="118FBEDF" w14:textId="77777777" w:rsidR="00FB71DB" w:rsidRPr="003737F1" w:rsidRDefault="00FB71DB" w:rsidP="00FB71DB">
      <w:pPr>
        <w:pStyle w:val="EndNoteBibliography"/>
        <w:ind w:left="720" w:hanging="720"/>
      </w:pPr>
      <w:bookmarkStart w:id="12" w:name="_ENREF_9"/>
      <w:r w:rsidRPr="003737F1">
        <w:t>9.</w:t>
      </w:r>
      <w:r w:rsidRPr="003737F1">
        <w:tab/>
        <w:t>Spotnitz WD. Fibrin Sealant: Past, Present, and Future: A Brief Review. World Journal of Surgery 2010;34(4):632-634.</w:t>
      </w:r>
      <w:bookmarkEnd w:id="12"/>
    </w:p>
    <w:p w14:paraId="493530CA" w14:textId="77777777" w:rsidR="00FB71DB" w:rsidRPr="003737F1" w:rsidRDefault="00FB71DB" w:rsidP="00FB71DB">
      <w:pPr>
        <w:pStyle w:val="EndNoteBibliography"/>
        <w:ind w:left="720" w:hanging="720"/>
      </w:pPr>
      <w:bookmarkStart w:id="13" w:name="_ENREF_10"/>
      <w:r w:rsidRPr="003737F1">
        <w:t>10.</w:t>
      </w:r>
      <w:r w:rsidRPr="003737F1">
        <w:tab/>
        <w:t>Tan C, Utley M, Paschalides C, Pilling J, Robb JD, Harrison-Phipps KM, Lang-Lazdunski L, Treasure T. A prospective randomized controlled study to assess the effectiveness of CoSeal (R) to seal air leaks in lung surgery. European Journal of Cardio-Thoracic Surgery 2011;40(2):304-308.</w:t>
      </w:r>
      <w:bookmarkEnd w:id="13"/>
    </w:p>
    <w:p w14:paraId="31B58552" w14:textId="77777777" w:rsidR="00FB71DB" w:rsidRPr="003737F1" w:rsidRDefault="00FB71DB" w:rsidP="00FB71DB">
      <w:pPr>
        <w:pStyle w:val="EndNoteBibliography"/>
        <w:ind w:left="720" w:hanging="720"/>
      </w:pPr>
      <w:bookmarkStart w:id="14" w:name="_ENREF_11"/>
      <w:r w:rsidRPr="003737F1">
        <w:t>11.</w:t>
      </w:r>
      <w:r w:rsidRPr="003737F1">
        <w:tab/>
        <w:t>Wei C, Shi W, Zhao C, Yang S, Zheng J, Zhong J, Zhao T, Kong S, Gong X, Liu M. Superwetting Injectable Hydrogel with Ultrastrong and Fast Tissue Adhesion for Minimally Invasive Hemostasis. Adv Healthc Mater 2023;12(3):e2201799.</w:t>
      </w:r>
      <w:bookmarkEnd w:id="14"/>
    </w:p>
    <w:p w14:paraId="70F8FB25" w14:textId="77777777" w:rsidR="00FB71DB" w:rsidRPr="003737F1" w:rsidRDefault="00FB71DB" w:rsidP="00FB71DB">
      <w:pPr>
        <w:pStyle w:val="EndNoteBibliography"/>
        <w:ind w:left="720" w:hanging="720"/>
      </w:pPr>
      <w:bookmarkStart w:id="15" w:name="_ENREF_12"/>
      <w:r w:rsidRPr="003737F1">
        <w:t>12.</w:t>
      </w:r>
      <w:r w:rsidRPr="003737F1">
        <w:tab/>
        <w:t>Wang G, Meng X, Wang P, Wang X, Liu G, Wang DA, Fan C. A catechol bioadhesive for rapid hemostasis and healing of traumatic internal organs and major arteries. Biomaterials 2022;291:121908.</w:t>
      </w:r>
      <w:bookmarkEnd w:id="15"/>
    </w:p>
    <w:p w14:paraId="0ADA917B" w14:textId="77777777" w:rsidR="00FB71DB" w:rsidRPr="003737F1" w:rsidRDefault="00FB71DB" w:rsidP="00FB71DB">
      <w:pPr>
        <w:pStyle w:val="EndNoteBibliography"/>
        <w:ind w:left="720" w:hanging="720"/>
      </w:pPr>
      <w:bookmarkStart w:id="16" w:name="_ENREF_13"/>
      <w:r w:rsidRPr="003737F1">
        <w:t>13.</w:t>
      </w:r>
      <w:r w:rsidRPr="003737F1">
        <w:tab/>
        <w:t>Li Q, Song W, Li JH, Ma CY, Zhao XX, Jiao JL, Mrowczynski O, Webb BS, Rizk EB, Lu D and others. Bioinspired super-strong aqueous synthetic tissue adhesives. Matter 2022;5(3):933-956.</w:t>
      </w:r>
      <w:bookmarkEnd w:id="16"/>
    </w:p>
    <w:p w14:paraId="1E89E8E8" w14:textId="77777777" w:rsidR="00FB71DB" w:rsidRPr="003737F1" w:rsidRDefault="00FB71DB" w:rsidP="00FB71DB">
      <w:pPr>
        <w:pStyle w:val="EndNoteBibliography"/>
        <w:ind w:left="720" w:hanging="720"/>
      </w:pPr>
      <w:bookmarkStart w:id="17" w:name="_ENREF_14"/>
      <w:r w:rsidRPr="003737F1">
        <w:t>14.</w:t>
      </w:r>
      <w:r w:rsidRPr="003737F1">
        <w:tab/>
        <w:t>Huang Y, Fan C, Liu Y, Yang L, Hu W, Liu S, Wang T, Shu Z, Li B, Xing M and others. Nature-Derived Okra Gel as Strong Hemostatic Bioadhesive in Human Blood, Liver, and Heart Trauma of Rabbits and Dogs. Adv Healthc Mater 2022;11(18):e2200939.</w:t>
      </w:r>
      <w:bookmarkEnd w:id="17"/>
    </w:p>
    <w:p w14:paraId="763F5741" w14:textId="77777777" w:rsidR="00FB71DB" w:rsidRPr="003737F1" w:rsidRDefault="00FB71DB" w:rsidP="00FB71DB">
      <w:pPr>
        <w:pStyle w:val="EndNoteBibliography"/>
        <w:ind w:left="720" w:hanging="720"/>
      </w:pPr>
      <w:bookmarkStart w:id="18" w:name="_ENREF_15"/>
      <w:r w:rsidRPr="003737F1">
        <w:t>15.</w:t>
      </w:r>
      <w:r w:rsidRPr="003737F1">
        <w:tab/>
        <w:t>Fujita M, Policastro GM, Burdick A, Lam HT, Ungerleider JL, Braden RL, Huang D, Osborn KG, Omens JH, Madani MM and others. Preventing post-surgical cardiac adhesions with a catechol-functionalized oxime hydrogel. Nat Commun 2021;12(1):3764.</w:t>
      </w:r>
      <w:bookmarkEnd w:id="18"/>
    </w:p>
    <w:p w14:paraId="58443E19" w14:textId="77777777" w:rsidR="00FB71DB" w:rsidRPr="003737F1" w:rsidRDefault="00FB71DB" w:rsidP="00FB71DB">
      <w:pPr>
        <w:pStyle w:val="EndNoteBibliography"/>
        <w:ind w:left="720" w:hanging="720"/>
      </w:pPr>
      <w:bookmarkStart w:id="19" w:name="_ENREF_16"/>
      <w:r w:rsidRPr="003737F1">
        <w:t>16.</w:t>
      </w:r>
      <w:r w:rsidRPr="003737F1">
        <w:tab/>
        <w:t>Ma C, Sun J, Li B, Feng Y, Sun Y, Xiang L, Wu B, Xiao L, Liu B, Petrovskii VS and others. Ultra-strong bio-glue from genetically engineered polypeptides. Nat Commun 2021;12(1):3613.</w:t>
      </w:r>
      <w:bookmarkEnd w:id="19"/>
    </w:p>
    <w:p w14:paraId="5A021FCF" w14:textId="77777777" w:rsidR="00FB71DB" w:rsidRPr="003737F1" w:rsidRDefault="00FB71DB" w:rsidP="00FB71DB">
      <w:pPr>
        <w:pStyle w:val="EndNoteBibliography"/>
        <w:ind w:left="720" w:hanging="720"/>
      </w:pPr>
      <w:bookmarkStart w:id="20" w:name="_ENREF_17"/>
      <w:r w:rsidRPr="003737F1">
        <w:lastRenderedPageBreak/>
        <w:t>17.</w:t>
      </w:r>
      <w:r w:rsidRPr="003737F1">
        <w:tab/>
        <w:t>Yang ZX, He YL, Ma YC, Li L, Wang YP. A Reversible Adhesive Hydrogel Tape. Advanced Functional Materials 2022.</w:t>
      </w:r>
      <w:bookmarkEnd w:id="20"/>
    </w:p>
    <w:p w14:paraId="6589FFFD" w14:textId="77777777" w:rsidR="00FB71DB" w:rsidRPr="003737F1" w:rsidRDefault="00FB71DB" w:rsidP="00FB71DB">
      <w:pPr>
        <w:pStyle w:val="EndNoteBibliography"/>
        <w:ind w:left="720" w:hanging="720"/>
      </w:pPr>
      <w:bookmarkStart w:id="21" w:name="_ENREF_18"/>
      <w:r w:rsidRPr="003737F1">
        <w:t>18.</w:t>
      </w:r>
      <w:r w:rsidRPr="003737F1">
        <w:tab/>
        <w:t>Hu Y, Jia Y, Wang S, Ma Y, Huang G, Ding T, Feng D, Genin GM, Wei Z, Xu F. An ECM-Mimicking, Injectable, Viscoelastic Hydrogel for Treatment of Brain Lesions. Adv Healthc Mater 2023;12(1):e2201594.</w:t>
      </w:r>
      <w:bookmarkEnd w:id="21"/>
    </w:p>
    <w:p w14:paraId="0FF258ED" w14:textId="77777777" w:rsidR="00FB71DB" w:rsidRPr="003737F1" w:rsidRDefault="00FB71DB" w:rsidP="00FB71DB">
      <w:pPr>
        <w:pStyle w:val="EndNoteBibliography"/>
        <w:ind w:left="720" w:hanging="720"/>
      </w:pPr>
      <w:bookmarkStart w:id="22" w:name="_ENREF_19"/>
      <w:r w:rsidRPr="003737F1">
        <w:t>19.</w:t>
      </w:r>
      <w:r w:rsidRPr="003737F1">
        <w:tab/>
        <w:t>Zhou L, Dai C, Fan L, Jiang YH, Liu C, Zhou ZN, Guan PF, Tian Y, Xing J, Li XJ and others. Injectable Self-Healing Natural Biopolymer-Based Hydrogel Adhesive with Thermoresponsive Reversible Adhesion for Minimally Invasive Surgery. Advanced Functional Materials 2021;31(14).</w:t>
      </w:r>
      <w:bookmarkEnd w:id="22"/>
    </w:p>
    <w:p w14:paraId="74D00DA8" w14:textId="77777777" w:rsidR="00FB71DB" w:rsidRPr="003737F1" w:rsidRDefault="00FB71DB" w:rsidP="00FB71DB">
      <w:pPr>
        <w:pStyle w:val="EndNoteBibliography"/>
        <w:ind w:left="720" w:hanging="720"/>
      </w:pPr>
      <w:bookmarkStart w:id="23" w:name="_ENREF_20"/>
      <w:r w:rsidRPr="003737F1">
        <w:t>20.</w:t>
      </w:r>
      <w:r w:rsidRPr="003737F1">
        <w:tab/>
        <w:t>Munoz Taboada G, Dosta P, Edelman ER, Artzi N. Sprayable Hydrogel for Instant Sealing of Vascular Anastomosis. Adv Mater 2022;34(43):e2203087.</w:t>
      </w:r>
      <w:bookmarkEnd w:id="23"/>
    </w:p>
    <w:p w14:paraId="4396EDAC" w14:textId="77777777" w:rsidR="00FB71DB" w:rsidRPr="003737F1" w:rsidRDefault="00FB71DB" w:rsidP="00FB71DB">
      <w:pPr>
        <w:pStyle w:val="EndNoteBibliography"/>
        <w:ind w:left="720" w:hanging="720"/>
      </w:pPr>
      <w:bookmarkStart w:id="24" w:name="_ENREF_21"/>
      <w:r w:rsidRPr="003737F1">
        <w:t>21.</w:t>
      </w:r>
      <w:r w:rsidRPr="003737F1">
        <w:tab/>
        <w:t>Bian SQ, Hao LZ, Qiu X, Wu J, Chang H, Kuang GM, Zhang S, Hu XH, Dai YK, Zhou ZY and others. An Injectable Rapid-Adhesion and Anti-Swelling Adhesive Hydrogel for Hemostasis and Wound Sealing. Advanced Functional Materials 2022;32(46).</w:t>
      </w:r>
      <w:bookmarkEnd w:id="24"/>
    </w:p>
    <w:p w14:paraId="0773FEA5" w14:textId="77777777" w:rsidR="00FB71DB" w:rsidRPr="003737F1" w:rsidRDefault="00FB71DB" w:rsidP="00FB71DB">
      <w:pPr>
        <w:pStyle w:val="EndNoteBibliography"/>
        <w:ind w:left="720" w:hanging="720"/>
      </w:pPr>
      <w:bookmarkStart w:id="25" w:name="_ENREF_22"/>
      <w:r w:rsidRPr="003737F1">
        <w:t>22.</w:t>
      </w:r>
      <w:r w:rsidRPr="003737F1">
        <w:tab/>
        <w:t>Anthis AHC, Hu XQ, Matter MT, Neuer AL, Wei KC, Schlegel AA, Starsich FHL, Herrmann IK. Chemically Stable, Strongly Adhesive Sealant Patch for Intestinal Anastomotic Leakage Prevention. Advanced Functional Materials 2021;31(16).</w:t>
      </w:r>
      <w:bookmarkEnd w:id="25"/>
    </w:p>
    <w:p w14:paraId="27815277" w14:textId="77777777" w:rsidR="00FB71DB" w:rsidRPr="003737F1" w:rsidRDefault="00FB71DB" w:rsidP="00FB71DB">
      <w:pPr>
        <w:pStyle w:val="EndNoteBibliography"/>
        <w:ind w:left="720" w:hanging="720"/>
      </w:pPr>
      <w:bookmarkStart w:id="26" w:name="_ENREF_23"/>
      <w:r w:rsidRPr="003737F1">
        <w:t>23.</w:t>
      </w:r>
      <w:r w:rsidRPr="003737F1">
        <w:tab/>
        <w:t>Nishiguchi A, Kurihara Y, Taguchi T. Underwater-adhesive microparticle dressing composed of hydrophobically-modified Alaska pollock gelatin for gastrointestinal tract wound healing. Acta Biomaterialia 2019;99:387-396.</w:t>
      </w:r>
      <w:bookmarkEnd w:id="26"/>
    </w:p>
    <w:p w14:paraId="076B4ED7" w14:textId="77777777" w:rsidR="00FB71DB" w:rsidRPr="003737F1" w:rsidRDefault="00FB71DB" w:rsidP="00FB71DB">
      <w:pPr>
        <w:pStyle w:val="EndNoteBibliography"/>
        <w:ind w:left="720" w:hanging="720"/>
      </w:pPr>
      <w:bookmarkStart w:id="27" w:name="_ENREF_24"/>
      <w:r w:rsidRPr="003737F1">
        <w:t>24.</w:t>
      </w:r>
      <w:r w:rsidRPr="003737F1">
        <w:tab/>
        <w:t>Mizuno Y, Mizuta R, Hashizume M, Taguchi T. Enhanced sealing strength of a hydrophobically-modified Alaska pollock gelatin-based sealant. Biomaterials Science 2017;5(5):982-989.</w:t>
      </w:r>
      <w:bookmarkEnd w:id="27"/>
    </w:p>
    <w:p w14:paraId="260B1B08" w14:textId="77777777" w:rsidR="00FB71DB" w:rsidRPr="003737F1" w:rsidRDefault="00FB71DB" w:rsidP="00FB71DB">
      <w:pPr>
        <w:pStyle w:val="EndNoteBibliography"/>
        <w:ind w:left="720" w:hanging="720"/>
      </w:pPr>
      <w:bookmarkStart w:id="28" w:name="_ENREF_25"/>
      <w:r w:rsidRPr="003737F1">
        <w:t>25.</w:t>
      </w:r>
      <w:r w:rsidRPr="003737F1">
        <w:tab/>
        <w:t>Taguchi T, Mizuta R, Ito T, Yoshizawa K, Kajiyama M. Robust sealing of blood vessels with cholesteryl group-modified, Alaska pollock-derived gelatin-based biodegradable sealant under wet conditions. Journal of Biomedical Nanotechnology 2016;12(1):128-134.</w:t>
      </w:r>
      <w:bookmarkEnd w:id="28"/>
    </w:p>
    <w:p w14:paraId="7F5D0FA2" w14:textId="77777777" w:rsidR="00FB71DB" w:rsidRPr="003737F1" w:rsidRDefault="00FB71DB" w:rsidP="00FB71DB">
      <w:pPr>
        <w:pStyle w:val="EndNoteBibliography"/>
        <w:ind w:left="720" w:hanging="720"/>
      </w:pPr>
      <w:bookmarkStart w:id="29" w:name="_ENREF_26"/>
      <w:r w:rsidRPr="003737F1">
        <w:t>26.</w:t>
      </w:r>
      <w:r w:rsidRPr="003737F1">
        <w:tab/>
        <w:t>Karim AA, Bhat R. Fish gelatin: properties, challenges, and prospects as an alternative to mammalian gelatins. Food Hydrocolloids 2009;23(3):563-576.</w:t>
      </w:r>
      <w:bookmarkEnd w:id="29"/>
    </w:p>
    <w:p w14:paraId="1C99CCE0" w14:textId="77777777" w:rsidR="00FB71DB" w:rsidRPr="003737F1" w:rsidRDefault="00FB71DB" w:rsidP="00FB71DB">
      <w:pPr>
        <w:pStyle w:val="EndNoteBibliography"/>
        <w:ind w:left="720" w:hanging="720"/>
      </w:pPr>
      <w:bookmarkStart w:id="30" w:name="_ENREF_27"/>
      <w:r w:rsidRPr="003737F1">
        <w:t>27.</w:t>
      </w:r>
      <w:r w:rsidRPr="003737F1">
        <w:tab/>
        <w:t>Mizuta R, Taguchi T. Enhanced Sealing by Hydrophobic modification of Alaska pollock-derived gelatin-based surgical sealants for the treatment of pulmonary air leaks. Macromolecular Bioscience 2017;17(4):1600349.</w:t>
      </w:r>
      <w:bookmarkEnd w:id="30"/>
    </w:p>
    <w:p w14:paraId="352CEE13" w14:textId="77777777" w:rsidR="00FB71DB" w:rsidRPr="003737F1" w:rsidRDefault="00FB71DB" w:rsidP="00FB71DB">
      <w:pPr>
        <w:pStyle w:val="EndNoteBibliography"/>
        <w:ind w:left="720" w:hanging="720"/>
      </w:pPr>
      <w:bookmarkStart w:id="31" w:name="_ENREF_28"/>
      <w:r w:rsidRPr="003737F1">
        <w:t>28.</w:t>
      </w:r>
      <w:r w:rsidRPr="003737F1">
        <w:tab/>
        <w:t>Yanagihara T, Maki N, Wijesinghe AI, Sato S, Saeki Y, Kitazawa S, Yamaoka M, Kobayashi N, Kikuchi S, Goto Y and others. Efficacy of Alaska Pollock Gelatin Sealant for Pulmonary Air Leakage in Porcine Models. Annals of Thoracic Surgery 2022;113(5):1641-1647.</w:t>
      </w:r>
      <w:bookmarkEnd w:id="31"/>
    </w:p>
    <w:p w14:paraId="42FAEA8C" w14:textId="77777777" w:rsidR="00FB71DB" w:rsidRPr="003737F1" w:rsidRDefault="00FB71DB" w:rsidP="00FB71DB">
      <w:pPr>
        <w:pStyle w:val="EndNoteBibliography"/>
        <w:ind w:left="720" w:hanging="720"/>
      </w:pPr>
      <w:bookmarkStart w:id="32" w:name="_ENREF_29"/>
      <w:r w:rsidRPr="003737F1">
        <w:t>29.</w:t>
      </w:r>
      <w:r w:rsidRPr="003737F1">
        <w:tab/>
        <w:t>Mizuta R, Mizuno Y, Chen X, Kurihara Y, Taguchi T. Evaluation of an octyl group-modified Alaska pollock gelatin-based surgical sealant for prevention of postoperative adhesion. Acta Biomater 2021;121:328-338.</w:t>
      </w:r>
      <w:bookmarkEnd w:id="32"/>
    </w:p>
    <w:p w14:paraId="2EC50410" w14:textId="77777777" w:rsidR="00FB71DB" w:rsidRPr="003737F1" w:rsidRDefault="00FB71DB" w:rsidP="00FB71DB">
      <w:pPr>
        <w:pStyle w:val="EndNoteBibliography"/>
        <w:ind w:left="720" w:hanging="720"/>
      </w:pPr>
      <w:bookmarkStart w:id="33" w:name="_ENREF_30"/>
      <w:r w:rsidRPr="003737F1">
        <w:t>30.</w:t>
      </w:r>
      <w:r w:rsidRPr="003737F1">
        <w:tab/>
        <w:t xml:space="preserve">Mizuno Y, Watanabe S, Taguchi T. Tissue-sealing and anti-adhesion properties of an in situ </w:t>
      </w:r>
      <w:r w:rsidRPr="003737F1">
        <w:lastRenderedPageBreak/>
        <w:t>hydrogel of hydrophobically-modified Alaska pollock-derived gelatin. Int J Biol Macromol 2020;163:2365-2373.</w:t>
      </w:r>
      <w:bookmarkEnd w:id="33"/>
    </w:p>
    <w:p w14:paraId="484FB526" w14:textId="77777777" w:rsidR="00FB71DB" w:rsidRPr="003737F1" w:rsidRDefault="00FB71DB" w:rsidP="00FB71DB">
      <w:pPr>
        <w:pStyle w:val="EndNoteBibliography"/>
        <w:ind w:left="720" w:hanging="720"/>
      </w:pPr>
      <w:bookmarkStart w:id="34" w:name="_ENREF_31"/>
      <w:r w:rsidRPr="003737F1">
        <w:t>31.</w:t>
      </w:r>
      <w:r w:rsidRPr="003737F1">
        <w:tab/>
        <w:t>Mizuta R, Ito T, Taguchi T. Effect of alkyl chain length on the interfacial strength of surgical sealants composed of hydrophobically-modified Alaska-pollock-derived gelatins and poly(ethylene)glycol-based four-armed crosslinker. Colloids and Surfaces B-Biointerfaces 2016;146:212-220.</w:t>
      </w:r>
      <w:bookmarkEnd w:id="34"/>
    </w:p>
    <w:p w14:paraId="27794228" w14:textId="77777777" w:rsidR="00FB71DB" w:rsidRPr="003737F1" w:rsidRDefault="00FB71DB" w:rsidP="00FB71DB">
      <w:pPr>
        <w:pStyle w:val="EndNoteBibliography"/>
        <w:ind w:left="720" w:hanging="720"/>
      </w:pPr>
      <w:bookmarkStart w:id="35" w:name="_ENREF_32"/>
      <w:r w:rsidRPr="003737F1">
        <w:t>32.</w:t>
      </w:r>
      <w:r w:rsidRPr="003737F1">
        <w:tab/>
        <w:t>Matsumoto T, Sugita S, Yaguchi T. Biomechanics of Blood Vessels: Structure, Mechanics, and Adaptation. Advances in Metallic Biomaterials; 2015. p 71-98.</w:t>
      </w:r>
      <w:bookmarkEnd w:id="35"/>
    </w:p>
    <w:p w14:paraId="71F51938" w14:textId="77777777" w:rsidR="00FB71DB" w:rsidRPr="003737F1" w:rsidRDefault="00FB71DB" w:rsidP="00FB71DB">
      <w:pPr>
        <w:pStyle w:val="EndNoteBibliography"/>
        <w:ind w:left="720" w:hanging="720"/>
      </w:pPr>
      <w:bookmarkStart w:id="36" w:name="_ENREF_33"/>
      <w:r w:rsidRPr="003737F1">
        <w:t>33.</w:t>
      </w:r>
      <w:r w:rsidRPr="003737F1">
        <w:tab/>
        <w:t>Loffek S, Schilling O, Franzke CW. Biological role of matrix metalloproteinases: a critical balance. European Respiratory Journal 2011;38(1):191-208.</w:t>
      </w:r>
      <w:bookmarkEnd w:id="36"/>
    </w:p>
    <w:p w14:paraId="3317BC6F" w14:textId="77777777" w:rsidR="00FB71DB" w:rsidRPr="003737F1" w:rsidRDefault="00FB71DB" w:rsidP="00FB71DB">
      <w:pPr>
        <w:pStyle w:val="EndNoteBibliography"/>
        <w:ind w:left="720" w:hanging="720"/>
      </w:pPr>
      <w:bookmarkStart w:id="37" w:name="_ENREF_34"/>
      <w:r w:rsidRPr="003737F1">
        <w:t>34.</w:t>
      </w:r>
      <w:r w:rsidRPr="003737F1">
        <w:tab/>
        <w:t>Kim JH, Lee SJ. A BIOMIMETIC STRATEGY TO DESIGN BIOMATERIALS FOR IN SITU TISSUE REGENERATION; 2016. 185-201 p.</w:t>
      </w:r>
      <w:bookmarkEnd w:id="37"/>
    </w:p>
    <w:p w14:paraId="227DC65A" w14:textId="62D57C8B" w:rsidR="00B577CD" w:rsidRPr="003737F1" w:rsidRDefault="00EB7148" w:rsidP="005263C8">
      <w:pPr>
        <w:spacing w:line="480" w:lineRule="auto"/>
        <w:rPr>
          <w:rFonts w:ascii="Times New Roman" w:hAnsi="Times New Roman"/>
          <w:bCs/>
          <w:sz w:val="24"/>
          <w:szCs w:val="24"/>
        </w:rPr>
      </w:pPr>
      <w:r w:rsidRPr="003737F1">
        <w:rPr>
          <w:rFonts w:ascii="Times New Roman" w:hAnsi="Times New Roman"/>
          <w:bCs/>
          <w:sz w:val="24"/>
          <w:szCs w:val="24"/>
        </w:rPr>
        <w:fldChar w:fldCharType="end"/>
      </w:r>
    </w:p>
    <w:sectPr w:rsidR="00B577CD" w:rsidRPr="003737F1" w:rsidSect="00BD75C0">
      <w:headerReference w:type="default" r:id="rId16"/>
      <w:footerReference w:type="default" r:id="rId17"/>
      <w:headerReference w:type="first" r:id="rId18"/>
      <w:footerReference w:type="first" r:id="rId19"/>
      <w:pgSz w:w="11906" w:h="16838" w:code="9"/>
      <w:pgMar w:top="1985" w:right="1701" w:bottom="1701" w:left="1701" w:header="709" w:footer="1020"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D432C3" w14:textId="77777777" w:rsidR="001C4EB6" w:rsidRDefault="001C4EB6">
      <w:r>
        <w:separator/>
      </w:r>
    </w:p>
  </w:endnote>
  <w:endnote w:type="continuationSeparator" w:id="0">
    <w:p w14:paraId="49468FFB" w14:textId="77777777" w:rsidR="001C4EB6" w:rsidRDefault="001C4E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ＭＳ Ｐゴシック">
    <w:panose1 w:val="020B0600070205080204"/>
    <w:charset w:val="80"/>
    <w:family w:val="modern"/>
    <w:pitch w:val="variable"/>
    <w:sig w:usb0="E00002FF" w:usb1="6AC7FDFB" w:usb2="08000012" w:usb3="00000000" w:csb0="0002009F" w:csb1="00000000"/>
  </w:font>
  <w:font w:name="游明朝">
    <w:panose1 w:val="02020400000000000000"/>
    <w:charset w:val="80"/>
    <w:family w:val="roman"/>
    <w:pitch w:val="variable"/>
    <w:sig w:usb0="800002E7" w:usb1="2AC7FCFF" w:usb2="00000012" w:usb3="00000000" w:csb0="0002009F" w:csb1="00000000"/>
  </w:font>
  <w:font w:name="TimesNewRoman">
    <w:altName w:val="游ゴシック"/>
    <w:panose1 w:val="00000000000000000000"/>
    <w:charset w:val="80"/>
    <w:family w:val="roman"/>
    <w:notTrueType/>
    <w:pitch w:val="default"/>
    <w:sig w:usb0="00000003" w:usb1="08070000" w:usb2="00000010" w:usb3="00000000" w:csb0="00020001" w:csb1="00000000"/>
  </w:font>
  <w:font w:name="GulliverRM">
    <w:altName w:val="游ゴシック"/>
    <w:panose1 w:val="00000000000000000000"/>
    <w:charset w:val="80"/>
    <w:family w:val="auto"/>
    <w:notTrueType/>
    <w:pitch w:val="default"/>
    <w:sig w:usb0="00000001" w:usb1="08070000" w:usb2="00000010" w:usb3="00000000" w:csb0="00020000" w:csb1="00000000"/>
  </w:font>
  <w:font w:name="メイリオ">
    <w:panose1 w:val="020B0604030504040204"/>
    <w:charset w:val="80"/>
    <w:family w:val="modern"/>
    <w:pitch w:val="variable"/>
    <w:sig w:usb0="E00002FF" w:usb1="6AC7FFFF" w:usb2="08000012" w:usb3="00000000" w:csb0="0002009F" w:csb1="00000000"/>
  </w:font>
  <w:font w:name="Calibri">
    <w:panose1 w:val="020F0502020204030204"/>
    <w:charset w:val="00"/>
    <w:family w:val="swiss"/>
    <w:pitch w:val="variable"/>
    <w:sig w:usb0="E4002EFF" w:usb1="C200247B" w:usb2="00000009" w:usb3="00000000" w:csb0="000001FF" w:csb1="00000000"/>
  </w:font>
  <w:font w:name="游ゴシック Light">
    <w:panose1 w:val="020B0300000000000000"/>
    <w:charset w:val="80"/>
    <w:family w:val="modern"/>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Calibri" w:hAnsi="Calibri" w:cs="Calibri"/>
        <w:sz w:val="16"/>
        <w:szCs w:val="16"/>
      </w:rPr>
      <w:id w:val="-690841407"/>
      <w:docPartObj>
        <w:docPartGallery w:val="Page Numbers (Bottom of Page)"/>
        <w:docPartUnique/>
      </w:docPartObj>
    </w:sdtPr>
    <w:sdtEndPr>
      <w:rPr>
        <w:noProof/>
      </w:rPr>
    </w:sdtEndPr>
    <w:sdtContent>
      <w:p w14:paraId="35FB4DD7" w14:textId="3AF5CB71" w:rsidR="00F4387D" w:rsidRPr="003A5773" w:rsidRDefault="00EB7148" w:rsidP="00F4387D">
        <w:pPr>
          <w:pStyle w:val="a5"/>
          <w:jc w:val="center"/>
          <w:rPr>
            <w:rFonts w:ascii="Calibri" w:hAnsi="Calibri" w:cs="Calibri"/>
            <w:sz w:val="16"/>
            <w:szCs w:val="16"/>
          </w:rPr>
        </w:pPr>
        <w:r w:rsidRPr="00BD75C0">
          <w:rPr>
            <w:rFonts w:ascii="Times New Roman" w:hAnsi="Times New Roman"/>
            <w:sz w:val="22"/>
          </w:rPr>
          <w:ptab w:relativeTo="margin" w:alignment="left" w:leader="none"/>
        </w:r>
        <w:r w:rsidRPr="00BD75C0">
          <w:rPr>
            <w:rFonts w:ascii="Times New Roman" w:hAnsi="Times New Roman"/>
            <w:sz w:val="22"/>
          </w:rPr>
          <w:ptab w:relativeTo="margin" w:alignment="center" w:leader="none"/>
        </w:r>
        <w:r w:rsidRPr="00BD75C0">
          <w:rPr>
            <w:rFonts w:ascii="Times New Roman" w:hAnsi="Times New Roman"/>
            <w:sz w:val="22"/>
          </w:rPr>
          <w:fldChar w:fldCharType="begin"/>
        </w:r>
        <w:r w:rsidRPr="00BD75C0">
          <w:rPr>
            <w:rFonts w:ascii="Times New Roman" w:hAnsi="Times New Roman"/>
            <w:sz w:val="22"/>
          </w:rPr>
          <w:instrText xml:space="preserve"> PAGE   \* MERGEFORMAT </w:instrText>
        </w:r>
        <w:r w:rsidRPr="00BD75C0">
          <w:rPr>
            <w:rFonts w:ascii="Times New Roman" w:hAnsi="Times New Roman"/>
            <w:sz w:val="22"/>
          </w:rPr>
          <w:fldChar w:fldCharType="separate"/>
        </w:r>
        <w:r w:rsidRPr="00BD75C0">
          <w:rPr>
            <w:rFonts w:ascii="Times New Roman" w:hAnsi="Times New Roman"/>
            <w:sz w:val="22"/>
          </w:rPr>
          <w:t>1</w:t>
        </w:r>
        <w:r w:rsidRPr="00BD75C0">
          <w:rPr>
            <w:rFonts w:ascii="Times New Roman" w:hAnsi="Times New Roman"/>
            <w:noProof/>
            <w:sz w:val="22"/>
          </w:rPr>
          <w:fldChar w:fldCharType="end"/>
        </w:r>
        <w:r w:rsidRPr="00BD75C0">
          <w:rPr>
            <w:rFonts w:ascii="Times New Roman" w:hAnsi="Times New Roman"/>
            <w:sz w:val="22"/>
          </w:rPr>
          <w:ptab w:relativeTo="margin" w:alignment="right" w:leader="none"/>
        </w:r>
      </w:p>
    </w:sdtContent>
  </w:sdt>
  <w:p w14:paraId="09568A37" w14:textId="3216F680" w:rsidR="00F80732" w:rsidRPr="003A5773" w:rsidRDefault="00F80732" w:rsidP="00F4387D">
    <w:pPr>
      <w:pStyle w:val="a5"/>
      <w:rPr>
        <w:rFonts w:ascii="Calibri" w:hAnsi="Calibri" w:cs="Calibri"/>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Calibri" w:hAnsi="Calibri" w:cs="Calibri"/>
        <w:sz w:val="16"/>
        <w:szCs w:val="16"/>
      </w:rPr>
      <w:id w:val="-1054082820"/>
      <w:docPartObj>
        <w:docPartGallery w:val="Page Numbers (Bottom of Page)"/>
        <w:docPartUnique/>
      </w:docPartObj>
    </w:sdtPr>
    <w:sdtEndPr>
      <w:rPr>
        <w:noProof/>
      </w:rPr>
    </w:sdtEndPr>
    <w:sdtContent>
      <w:p w14:paraId="2939BC07" w14:textId="77777777" w:rsidR="005C0B98" w:rsidRPr="00E84809" w:rsidRDefault="00EB7148" w:rsidP="005C0B98">
        <w:pPr>
          <w:pStyle w:val="a5"/>
          <w:jc w:val="center"/>
          <w:rPr>
            <w:rFonts w:ascii="Calibri" w:hAnsi="Calibri" w:cs="Calibri"/>
            <w:sz w:val="16"/>
            <w:szCs w:val="16"/>
          </w:rPr>
        </w:pPr>
        <w:r>
          <w:ptab w:relativeTo="margin" w:alignment="left" w:leader="none"/>
        </w:r>
        <w:r w:rsidRPr="00E84809">
          <w:rPr>
            <w:rFonts w:ascii="Calibri" w:hAnsi="Calibri" w:cs="Calibri"/>
            <w:sz w:val="16"/>
            <w:szCs w:val="16"/>
          </w:rPr>
          <w:t>xxxx-xxxx/xx/xxxxxx</w:t>
        </w:r>
        <w:r>
          <w:ptab w:relativeTo="margin" w:alignment="center" w:leader="none"/>
        </w:r>
        <w:r w:rsidRPr="00E84809">
          <w:rPr>
            <w:rFonts w:ascii="Calibri" w:hAnsi="Calibri" w:cs="Calibri"/>
            <w:sz w:val="16"/>
            <w:szCs w:val="16"/>
          </w:rPr>
          <w:fldChar w:fldCharType="begin"/>
        </w:r>
        <w:r w:rsidRPr="00E84809">
          <w:rPr>
            <w:rFonts w:ascii="Calibri" w:hAnsi="Calibri" w:cs="Calibri"/>
            <w:sz w:val="16"/>
            <w:szCs w:val="16"/>
          </w:rPr>
          <w:instrText xml:space="preserve"> PAGE   \* MERGEFORMAT </w:instrText>
        </w:r>
        <w:r w:rsidRPr="00E84809">
          <w:rPr>
            <w:rFonts w:ascii="Calibri" w:hAnsi="Calibri" w:cs="Calibri"/>
            <w:sz w:val="16"/>
            <w:szCs w:val="16"/>
          </w:rPr>
          <w:fldChar w:fldCharType="separate"/>
        </w:r>
        <w:r w:rsidRPr="00E84809">
          <w:rPr>
            <w:rFonts w:ascii="Calibri" w:hAnsi="Calibri" w:cs="Calibri"/>
            <w:sz w:val="16"/>
            <w:szCs w:val="16"/>
          </w:rPr>
          <w:t>1</w:t>
        </w:r>
        <w:r w:rsidRPr="00E84809">
          <w:rPr>
            <w:rFonts w:ascii="Calibri" w:hAnsi="Calibri" w:cs="Calibri"/>
            <w:noProof/>
            <w:sz w:val="16"/>
            <w:szCs w:val="16"/>
          </w:rPr>
          <w:fldChar w:fldCharType="end"/>
        </w:r>
        <w:r>
          <w:ptab w:relativeTo="margin" w:alignment="right" w:leader="none"/>
        </w:r>
        <w:r w:rsidRPr="00E84809">
          <w:rPr>
            <w:rFonts w:ascii="Calibri" w:hAnsi="Calibri" w:cs="Calibri"/>
            <w:noProof/>
            <w:sz w:val="16"/>
            <w:szCs w:val="16"/>
          </w:rPr>
          <w:t>© xxxx IOP Publishing Ltd</w:t>
        </w:r>
      </w:p>
    </w:sdtContent>
  </w:sdt>
  <w:p w14:paraId="753D82CC" w14:textId="77777777" w:rsidR="005038E6" w:rsidRPr="00E84809" w:rsidRDefault="005038E6">
    <w:pPr>
      <w:pStyle w:val="a5"/>
      <w:rPr>
        <w:rFonts w:ascii="Calibri" w:hAnsi="Calibri" w:cs="Calibri"/>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302C29" w14:textId="77777777" w:rsidR="001C4EB6" w:rsidRDefault="001C4EB6">
      <w:r>
        <w:separator/>
      </w:r>
    </w:p>
  </w:footnote>
  <w:footnote w:type="continuationSeparator" w:id="0">
    <w:p w14:paraId="0BB24633" w14:textId="77777777" w:rsidR="001C4EB6" w:rsidRDefault="001C4EB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13ABA7" w14:textId="697A46F9" w:rsidR="00766F11" w:rsidRPr="0000239D" w:rsidRDefault="00EB7148" w:rsidP="00BD75C0">
    <w:pPr>
      <w:pStyle w:val="IOPAff"/>
    </w:pPr>
    <w:r w:rsidRPr="0000239D">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E368FA" w14:textId="4CA389E2" w:rsidR="00E4670C" w:rsidRPr="00E4670C" w:rsidRDefault="00EB7148" w:rsidP="00E4670C">
    <w:pPr>
      <w:pStyle w:val="IOPHeader"/>
      <w:rPr>
        <w:rFonts w:ascii="Calibri" w:hAnsi="Calibri" w:cs="Calibri"/>
      </w:rPr>
    </w:pPr>
    <w:r w:rsidRPr="00E4670C">
      <w:rPr>
        <w:rFonts w:ascii="Calibri" w:hAnsi="Calibri" w:cs="Calibri"/>
        <w:b/>
      </w:rPr>
      <w:t xml:space="preserve">IOP </w:t>
    </w:r>
    <w:r w:rsidRPr="00E4670C">
      <w:rPr>
        <w:rFonts w:ascii="Calibri" w:hAnsi="Calibri" w:cs="Calibri"/>
      </w:rPr>
      <w:t>Publishing</w:t>
    </w:r>
    <w:r>
      <w:ptab w:relativeTo="margin" w:alignment="right" w:leader="none"/>
    </w:r>
    <w:r w:rsidR="00694AA2">
      <w:rPr>
        <w:rFonts w:ascii="Calibri" w:hAnsi="Calibri" w:cs="Calibri"/>
      </w:rPr>
      <w:t>Biomedical Materials</w:t>
    </w:r>
  </w:p>
  <w:p w14:paraId="0EF25851" w14:textId="37B45B4E" w:rsidR="005038E6" w:rsidRPr="00E4670C" w:rsidRDefault="00EB7148">
    <w:pPr>
      <w:pStyle w:val="a3"/>
      <w:rPr>
        <w:rFonts w:ascii="Calibri" w:hAnsi="Calibri" w:cs="Calibri"/>
        <w:sz w:val="22"/>
      </w:rPr>
    </w:pPr>
    <w:r w:rsidRPr="00E4670C">
      <w:rPr>
        <w:rFonts w:ascii="Calibri" w:hAnsi="Calibri" w:cs="Calibri"/>
        <w:sz w:val="22"/>
      </w:rPr>
      <w:t xml:space="preserve">Journal </w:t>
    </w:r>
    <w:r w:rsidRPr="00E4670C">
      <w:rPr>
        <w:rFonts w:ascii="Calibri" w:hAnsi="Calibri" w:cs="Calibri"/>
        <w:b/>
        <w:sz w:val="22"/>
      </w:rPr>
      <w:t>XX</w:t>
    </w:r>
    <w:r w:rsidRPr="00E4670C">
      <w:rPr>
        <w:rFonts w:ascii="Calibri" w:hAnsi="Calibri" w:cs="Calibri"/>
        <w:sz w:val="22"/>
      </w:rPr>
      <w:t xml:space="preserve"> (XXXX) XXXXXX </w:t>
    </w:r>
    <w:r>
      <w:ptab w:relativeTo="margin" w:alignment="right" w:leader="none"/>
    </w:r>
    <w:r w:rsidRPr="00E4670C">
      <w:rPr>
        <w:rFonts w:ascii="Calibri" w:hAnsi="Calibri" w:cs="Calibri"/>
        <w:sz w:val="22"/>
      </w:rPr>
      <w:t>https://doi.org/XXXX/X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D06366D"/>
    <w:multiLevelType w:val="hybridMultilevel"/>
    <w:tmpl w:val="2FE60300"/>
    <w:lvl w:ilvl="0" w:tplc="911EC944">
      <w:start w:val="1"/>
      <w:numFmt w:val="decimal"/>
      <w:lvlText w:val="%1."/>
      <w:lvlJc w:val="left"/>
      <w:pPr>
        <w:ind w:left="360" w:hanging="360"/>
      </w:pPr>
      <w:rPr>
        <w:rFonts w:hint="default"/>
      </w:rPr>
    </w:lvl>
    <w:lvl w:ilvl="1" w:tplc="D15AFF7C" w:tentative="1">
      <w:start w:val="1"/>
      <w:numFmt w:val="aiueoFullWidth"/>
      <w:lvlText w:val="(%2)"/>
      <w:lvlJc w:val="left"/>
      <w:pPr>
        <w:ind w:left="840" w:hanging="420"/>
      </w:pPr>
    </w:lvl>
    <w:lvl w:ilvl="2" w:tplc="CBFAD648" w:tentative="1">
      <w:start w:val="1"/>
      <w:numFmt w:val="decimalEnclosedCircle"/>
      <w:lvlText w:val="%3"/>
      <w:lvlJc w:val="left"/>
      <w:pPr>
        <w:ind w:left="1260" w:hanging="420"/>
      </w:pPr>
    </w:lvl>
    <w:lvl w:ilvl="3" w:tplc="0C42A88C" w:tentative="1">
      <w:start w:val="1"/>
      <w:numFmt w:val="decimal"/>
      <w:lvlText w:val="%4."/>
      <w:lvlJc w:val="left"/>
      <w:pPr>
        <w:ind w:left="1680" w:hanging="420"/>
      </w:pPr>
    </w:lvl>
    <w:lvl w:ilvl="4" w:tplc="9A1000E4" w:tentative="1">
      <w:start w:val="1"/>
      <w:numFmt w:val="aiueoFullWidth"/>
      <w:lvlText w:val="(%5)"/>
      <w:lvlJc w:val="left"/>
      <w:pPr>
        <w:ind w:left="2100" w:hanging="420"/>
      </w:pPr>
    </w:lvl>
    <w:lvl w:ilvl="5" w:tplc="74882AA6" w:tentative="1">
      <w:start w:val="1"/>
      <w:numFmt w:val="decimalEnclosedCircle"/>
      <w:lvlText w:val="%6"/>
      <w:lvlJc w:val="left"/>
      <w:pPr>
        <w:ind w:left="2520" w:hanging="420"/>
      </w:pPr>
    </w:lvl>
    <w:lvl w:ilvl="6" w:tplc="A27630B0" w:tentative="1">
      <w:start w:val="1"/>
      <w:numFmt w:val="decimal"/>
      <w:lvlText w:val="%7."/>
      <w:lvlJc w:val="left"/>
      <w:pPr>
        <w:ind w:left="2940" w:hanging="420"/>
      </w:pPr>
    </w:lvl>
    <w:lvl w:ilvl="7" w:tplc="2082A23A" w:tentative="1">
      <w:start w:val="1"/>
      <w:numFmt w:val="aiueoFullWidth"/>
      <w:lvlText w:val="(%8)"/>
      <w:lvlJc w:val="left"/>
      <w:pPr>
        <w:ind w:left="3360" w:hanging="420"/>
      </w:pPr>
    </w:lvl>
    <w:lvl w:ilvl="8" w:tplc="03FA0190" w:tentative="1">
      <w:start w:val="1"/>
      <w:numFmt w:val="decimalEnclosedCircle"/>
      <w:lvlText w:val="%9"/>
      <w:lvlJc w:val="left"/>
      <w:pPr>
        <w:ind w:left="3780" w:hanging="420"/>
      </w:pPr>
    </w:lvl>
  </w:abstractNum>
  <w:num w:numId="1" w16cid:durableId="11337913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DateAndTime/>
  <w:bordersDoNotSurroundHeader/>
  <w:bordersDoNotSurroundFooter/>
  <w:defaultTabStop w:val="840"/>
  <w:drawingGridHorizontalSpacing w:val="105"/>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Biomed Materials Res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vtexx0w32s225ede27petz7p5959exdxafe&quot;&gt;Taguchi EndNote Library Copy-Converted&lt;record-ids&gt;&lt;item&gt;1281&lt;/item&gt;&lt;item&gt;2594&lt;/item&gt;&lt;item&gt;2635&lt;/item&gt;&lt;item&gt;2717&lt;/item&gt;&lt;item&gt;2840&lt;/item&gt;&lt;item&gt;2880&lt;/item&gt;&lt;item&gt;4035&lt;/item&gt;&lt;item&gt;4772&lt;/item&gt;&lt;item&gt;4774&lt;/item&gt;&lt;item&gt;5346&lt;/item&gt;&lt;item&gt;5374&lt;/item&gt;&lt;item&gt;5375&lt;/item&gt;&lt;item&gt;5376&lt;/item&gt;&lt;item&gt;5378&lt;/item&gt;&lt;item&gt;5379&lt;/item&gt;&lt;item&gt;5380&lt;/item&gt;&lt;item&gt;5381&lt;/item&gt;&lt;item&gt;5383&lt;/item&gt;&lt;item&gt;5386&lt;/item&gt;&lt;item&gt;5387&lt;/item&gt;&lt;item&gt;5388&lt;/item&gt;&lt;item&gt;5389&lt;/item&gt;&lt;item&gt;5390&lt;/item&gt;&lt;item&gt;5391&lt;/item&gt;&lt;item&gt;5392&lt;/item&gt;&lt;item&gt;5393&lt;/item&gt;&lt;item&gt;5394&lt;/item&gt;&lt;item&gt;5395&lt;/item&gt;&lt;item&gt;5396&lt;/item&gt;&lt;item&gt;5398&lt;/item&gt;&lt;item&gt;5399&lt;/item&gt;&lt;item&gt;5400&lt;/item&gt;&lt;item&gt;5401&lt;/item&gt;&lt;item&gt;5402&lt;/item&gt;&lt;/record-ids&gt;&lt;/item&gt;&lt;/Libraries&gt;"/>
  </w:docVars>
  <w:rsids>
    <w:rsidRoot w:val="00B21ED5"/>
    <w:rsid w:val="00000A52"/>
    <w:rsid w:val="00000F2F"/>
    <w:rsid w:val="0000239D"/>
    <w:rsid w:val="0000285F"/>
    <w:rsid w:val="00005AA9"/>
    <w:rsid w:val="00006B11"/>
    <w:rsid w:val="000124E5"/>
    <w:rsid w:val="0001354F"/>
    <w:rsid w:val="00016760"/>
    <w:rsid w:val="00020D99"/>
    <w:rsid w:val="00021946"/>
    <w:rsid w:val="0002300E"/>
    <w:rsid w:val="00027986"/>
    <w:rsid w:val="00030106"/>
    <w:rsid w:val="00030465"/>
    <w:rsid w:val="00030797"/>
    <w:rsid w:val="000338D9"/>
    <w:rsid w:val="00034416"/>
    <w:rsid w:val="000361B0"/>
    <w:rsid w:val="000439F9"/>
    <w:rsid w:val="0004731A"/>
    <w:rsid w:val="00051B8D"/>
    <w:rsid w:val="00052448"/>
    <w:rsid w:val="0005298A"/>
    <w:rsid w:val="00054A7D"/>
    <w:rsid w:val="0005556B"/>
    <w:rsid w:val="00056B54"/>
    <w:rsid w:val="00056EB0"/>
    <w:rsid w:val="00060B9D"/>
    <w:rsid w:val="00060F1A"/>
    <w:rsid w:val="00061BD9"/>
    <w:rsid w:val="00063AF9"/>
    <w:rsid w:val="00064A7E"/>
    <w:rsid w:val="000703CA"/>
    <w:rsid w:val="0007149D"/>
    <w:rsid w:val="000727C8"/>
    <w:rsid w:val="00074DF3"/>
    <w:rsid w:val="00074E6C"/>
    <w:rsid w:val="00077541"/>
    <w:rsid w:val="00077DA4"/>
    <w:rsid w:val="00081EB6"/>
    <w:rsid w:val="00083272"/>
    <w:rsid w:val="000848DF"/>
    <w:rsid w:val="00084BEE"/>
    <w:rsid w:val="00086248"/>
    <w:rsid w:val="0009118D"/>
    <w:rsid w:val="00091D1E"/>
    <w:rsid w:val="00096054"/>
    <w:rsid w:val="000A1A8D"/>
    <w:rsid w:val="000A1AF4"/>
    <w:rsid w:val="000A297D"/>
    <w:rsid w:val="000A3B6E"/>
    <w:rsid w:val="000A4133"/>
    <w:rsid w:val="000A4ABD"/>
    <w:rsid w:val="000B12EF"/>
    <w:rsid w:val="000B1FC7"/>
    <w:rsid w:val="000B2F0A"/>
    <w:rsid w:val="000B45AF"/>
    <w:rsid w:val="000B63AA"/>
    <w:rsid w:val="000B6D30"/>
    <w:rsid w:val="000B6FE3"/>
    <w:rsid w:val="000C0F21"/>
    <w:rsid w:val="000C24BA"/>
    <w:rsid w:val="000C2B11"/>
    <w:rsid w:val="000C41FC"/>
    <w:rsid w:val="000D3319"/>
    <w:rsid w:val="000E02FB"/>
    <w:rsid w:val="000E0C3F"/>
    <w:rsid w:val="000E7082"/>
    <w:rsid w:val="000E70C8"/>
    <w:rsid w:val="000E7543"/>
    <w:rsid w:val="000E7C83"/>
    <w:rsid w:val="000F1179"/>
    <w:rsid w:val="000F390B"/>
    <w:rsid w:val="000F4C69"/>
    <w:rsid w:val="000F5B9A"/>
    <w:rsid w:val="000F7833"/>
    <w:rsid w:val="0010225C"/>
    <w:rsid w:val="00112429"/>
    <w:rsid w:val="00116294"/>
    <w:rsid w:val="00116714"/>
    <w:rsid w:val="001204FF"/>
    <w:rsid w:val="0012074F"/>
    <w:rsid w:val="00122D35"/>
    <w:rsid w:val="00126792"/>
    <w:rsid w:val="00126E5C"/>
    <w:rsid w:val="00130710"/>
    <w:rsid w:val="00130FF6"/>
    <w:rsid w:val="00131294"/>
    <w:rsid w:val="00134305"/>
    <w:rsid w:val="0013624E"/>
    <w:rsid w:val="00137185"/>
    <w:rsid w:val="001529A0"/>
    <w:rsid w:val="00153F9D"/>
    <w:rsid w:val="00154394"/>
    <w:rsid w:val="001574BE"/>
    <w:rsid w:val="0016019C"/>
    <w:rsid w:val="001604DB"/>
    <w:rsid w:val="00160559"/>
    <w:rsid w:val="00163B5D"/>
    <w:rsid w:val="00165A27"/>
    <w:rsid w:val="00165E0A"/>
    <w:rsid w:val="00165F0F"/>
    <w:rsid w:val="00165F86"/>
    <w:rsid w:val="0016683F"/>
    <w:rsid w:val="001734BD"/>
    <w:rsid w:val="00173ACA"/>
    <w:rsid w:val="0017690A"/>
    <w:rsid w:val="00183479"/>
    <w:rsid w:val="00185947"/>
    <w:rsid w:val="00185A60"/>
    <w:rsid w:val="00192395"/>
    <w:rsid w:val="00192AA9"/>
    <w:rsid w:val="00192DCC"/>
    <w:rsid w:val="00193D70"/>
    <w:rsid w:val="00194D31"/>
    <w:rsid w:val="0019677A"/>
    <w:rsid w:val="001A1344"/>
    <w:rsid w:val="001A27B8"/>
    <w:rsid w:val="001A2823"/>
    <w:rsid w:val="001A73A0"/>
    <w:rsid w:val="001B1246"/>
    <w:rsid w:val="001B211A"/>
    <w:rsid w:val="001B5998"/>
    <w:rsid w:val="001C2667"/>
    <w:rsid w:val="001C27F0"/>
    <w:rsid w:val="001C4EB6"/>
    <w:rsid w:val="001D0330"/>
    <w:rsid w:val="001D0E83"/>
    <w:rsid w:val="001D26C7"/>
    <w:rsid w:val="001D33FF"/>
    <w:rsid w:val="001D5CDE"/>
    <w:rsid w:val="001D7200"/>
    <w:rsid w:val="001E5394"/>
    <w:rsid w:val="001E569A"/>
    <w:rsid w:val="001E5C02"/>
    <w:rsid w:val="001F2AE2"/>
    <w:rsid w:val="001F307D"/>
    <w:rsid w:val="001F50D1"/>
    <w:rsid w:val="001F5850"/>
    <w:rsid w:val="001F6423"/>
    <w:rsid w:val="001F78CE"/>
    <w:rsid w:val="00200334"/>
    <w:rsid w:val="002005D0"/>
    <w:rsid w:val="00201EC8"/>
    <w:rsid w:val="00203A47"/>
    <w:rsid w:val="00203C08"/>
    <w:rsid w:val="0020599D"/>
    <w:rsid w:val="00207415"/>
    <w:rsid w:val="00210626"/>
    <w:rsid w:val="002111EB"/>
    <w:rsid w:val="002139EC"/>
    <w:rsid w:val="0021505B"/>
    <w:rsid w:val="00217A1E"/>
    <w:rsid w:val="00220AEE"/>
    <w:rsid w:val="0022171A"/>
    <w:rsid w:val="00221CDB"/>
    <w:rsid w:val="00221EBC"/>
    <w:rsid w:val="00223720"/>
    <w:rsid w:val="002252EF"/>
    <w:rsid w:val="00227AA3"/>
    <w:rsid w:val="00227B9A"/>
    <w:rsid w:val="00233A29"/>
    <w:rsid w:val="002342BC"/>
    <w:rsid w:val="00234D40"/>
    <w:rsid w:val="00236D40"/>
    <w:rsid w:val="00236F9E"/>
    <w:rsid w:val="002371B3"/>
    <w:rsid w:val="00240549"/>
    <w:rsid w:val="00240C6F"/>
    <w:rsid w:val="00241A14"/>
    <w:rsid w:val="00241BEB"/>
    <w:rsid w:val="00243653"/>
    <w:rsid w:val="0024405F"/>
    <w:rsid w:val="002506E4"/>
    <w:rsid w:val="00250AA0"/>
    <w:rsid w:val="00251FD1"/>
    <w:rsid w:val="002521A3"/>
    <w:rsid w:val="002561CC"/>
    <w:rsid w:val="00263727"/>
    <w:rsid w:val="00264A9E"/>
    <w:rsid w:val="0026579F"/>
    <w:rsid w:val="00270930"/>
    <w:rsid w:val="002719A1"/>
    <w:rsid w:val="00272026"/>
    <w:rsid w:val="002741AD"/>
    <w:rsid w:val="00275F50"/>
    <w:rsid w:val="002807D5"/>
    <w:rsid w:val="00281459"/>
    <w:rsid w:val="0028220D"/>
    <w:rsid w:val="0028247B"/>
    <w:rsid w:val="00282F4F"/>
    <w:rsid w:val="00284D42"/>
    <w:rsid w:val="00284F38"/>
    <w:rsid w:val="00286F89"/>
    <w:rsid w:val="0028757F"/>
    <w:rsid w:val="0029054B"/>
    <w:rsid w:val="002916B5"/>
    <w:rsid w:val="00293281"/>
    <w:rsid w:val="002934C5"/>
    <w:rsid w:val="002939B3"/>
    <w:rsid w:val="00294116"/>
    <w:rsid w:val="00295896"/>
    <w:rsid w:val="00295D89"/>
    <w:rsid w:val="00295F54"/>
    <w:rsid w:val="0029613D"/>
    <w:rsid w:val="00297B3C"/>
    <w:rsid w:val="002A1468"/>
    <w:rsid w:val="002A2996"/>
    <w:rsid w:val="002A2D50"/>
    <w:rsid w:val="002A5D8A"/>
    <w:rsid w:val="002B41B1"/>
    <w:rsid w:val="002B61FF"/>
    <w:rsid w:val="002B66F3"/>
    <w:rsid w:val="002C1707"/>
    <w:rsid w:val="002C428A"/>
    <w:rsid w:val="002C4CBA"/>
    <w:rsid w:val="002C4E3A"/>
    <w:rsid w:val="002D0BD3"/>
    <w:rsid w:val="002D1E4D"/>
    <w:rsid w:val="002D2BA5"/>
    <w:rsid w:val="002D43F9"/>
    <w:rsid w:val="002D5AEA"/>
    <w:rsid w:val="002D74BB"/>
    <w:rsid w:val="002E2E6E"/>
    <w:rsid w:val="002E3265"/>
    <w:rsid w:val="002E351B"/>
    <w:rsid w:val="002E39D4"/>
    <w:rsid w:val="002E4D55"/>
    <w:rsid w:val="002E57DB"/>
    <w:rsid w:val="002E7D5C"/>
    <w:rsid w:val="002F008C"/>
    <w:rsid w:val="002F136A"/>
    <w:rsid w:val="002F1805"/>
    <w:rsid w:val="002F446A"/>
    <w:rsid w:val="002F45C6"/>
    <w:rsid w:val="002F7AB7"/>
    <w:rsid w:val="00300285"/>
    <w:rsid w:val="003009A5"/>
    <w:rsid w:val="00300D6A"/>
    <w:rsid w:val="003037B2"/>
    <w:rsid w:val="003049B7"/>
    <w:rsid w:val="003057F9"/>
    <w:rsid w:val="0030581E"/>
    <w:rsid w:val="0030684D"/>
    <w:rsid w:val="00310BCC"/>
    <w:rsid w:val="00311F77"/>
    <w:rsid w:val="003140BA"/>
    <w:rsid w:val="00315480"/>
    <w:rsid w:val="00322623"/>
    <w:rsid w:val="00323027"/>
    <w:rsid w:val="00324053"/>
    <w:rsid w:val="00327EDB"/>
    <w:rsid w:val="0033008F"/>
    <w:rsid w:val="003301F7"/>
    <w:rsid w:val="00330BA0"/>
    <w:rsid w:val="0033306A"/>
    <w:rsid w:val="00333520"/>
    <w:rsid w:val="0033371B"/>
    <w:rsid w:val="00336258"/>
    <w:rsid w:val="00343893"/>
    <w:rsid w:val="003456AB"/>
    <w:rsid w:val="00345C0B"/>
    <w:rsid w:val="00351304"/>
    <w:rsid w:val="00351EF6"/>
    <w:rsid w:val="003522A8"/>
    <w:rsid w:val="00353A17"/>
    <w:rsid w:val="00357A94"/>
    <w:rsid w:val="00361267"/>
    <w:rsid w:val="00361DE2"/>
    <w:rsid w:val="00363DE4"/>
    <w:rsid w:val="00365211"/>
    <w:rsid w:val="003703C6"/>
    <w:rsid w:val="00372B0B"/>
    <w:rsid w:val="003730F1"/>
    <w:rsid w:val="003737F1"/>
    <w:rsid w:val="00376499"/>
    <w:rsid w:val="003772EB"/>
    <w:rsid w:val="00380D9E"/>
    <w:rsid w:val="00381A9D"/>
    <w:rsid w:val="00382EC7"/>
    <w:rsid w:val="00383A9C"/>
    <w:rsid w:val="00390BB1"/>
    <w:rsid w:val="0039240E"/>
    <w:rsid w:val="00396314"/>
    <w:rsid w:val="00396C69"/>
    <w:rsid w:val="003A027B"/>
    <w:rsid w:val="003A0CC9"/>
    <w:rsid w:val="003A1DED"/>
    <w:rsid w:val="003A383C"/>
    <w:rsid w:val="003A5773"/>
    <w:rsid w:val="003A5CEF"/>
    <w:rsid w:val="003A5EC7"/>
    <w:rsid w:val="003A6B7C"/>
    <w:rsid w:val="003A7A52"/>
    <w:rsid w:val="003B10C9"/>
    <w:rsid w:val="003B1A5E"/>
    <w:rsid w:val="003B6CEB"/>
    <w:rsid w:val="003B7799"/>
    <w:rsid w:val="003C0B51"/>
    <w:rsid w:val="003C0D0C"/>
    <w:rsid w:val="003C0E23"/>
    <w:rsid w:val="003C26D3"/>
    <w:rsid w:val="003C4F65"/>
    <w:rsid w:val="003C54E0"/>
    <w:rsid w:val="003C5E25"/>
    <w:rsid w:val="003D0A13"/>
    <w:rsid w:val="003D1587"/>
    <w:rsid w:val="003D35DC"/>
    <w:rsid w:val="003D502A"/>
    <w:rsid w:val="003E0A11"/>
    <w:rsid w:val="003E21A4"/>
    <w:rsid w:val="003E306C"/>
    <w:rsid w:val="003F2728"/>
    <w:rsid w:val="003F3F45"/>
    <w:rsid w:val="003F4719"/>
    <w:rsid w:val="003F4D9B"/>
    <w:rsid w:val="003F4F57"/>
    <w:rsid w:val="003F6999"/>
    <w:rsid w:val="00402171"/>
    <w:rsid w:val="0040236F"/>
    <w:rsid w:val="00403BDD"/>
    <w:rsid w:val="00403DC4"/>
    <w:rsid w:val="00407103"/>
    <w:rsid w:val="004101F2"/>
    <w:rsid w:val="004103BC"/>
    <w:rsid w:val="004125B7"/>
    <w:rsid w:val="004152AD"/>
    <w:rsid w:val="00415CB2"/>
    <w:rsid w:val="00417827"/>
    <w:rsid w:val="00424B52"/>
    <w:rsid w:val="00424E9F"/>
    <w:rsid w:val="00433A3F"/>
    <w:rsid w:val="00434AD4"/>
    <w:rsid w:val="00435CA5"/>
    <w:rsid w:val="00435E50"/>
    <w:rsid w:val="004361D0"/>
    <w:rsid w:val="00436E26"/>
    <w:rsid w:val="00437AE7"/>
    <w:rsid w:val="004436DC"/>
    <w:rsid w:val="00445224"/>
    <w:rsid w:val="0044724E"/>
    <w:rsid w:val="004473A2"/>
    <w:rsid w:val="00450526"/>
    <w:rsid w:val="00450A4D"/>
    <w:rsid w:val="00452422"/>
    <w:rsid w:val="0045378D"/>
    <w:rsid w:val="00454CFF"/>
    <w:rsid w:val="00456319"/>
    <w:rsid w:val="00457FCC"/>
    <w:rsid w:val="00461226"/>
    <w:rsid w:val="00461406"/>
    <w:rsid w:val="00461F5A"/>
    <w:rsid w:val="00464479"/>
    <w:rsid w:val="004644BA"/>
    <w:rsid w:val="00464659"/>
    <w:rsid w:val="004655B8"/>
    <w:rsid w:val="0046589D"/>
    <w:rsid w:val="00465C4B"/>
    <w:rsid w:val="004661B1"/>
    <w:rsid w:val="00467163"/>
    <w:rsid w:val="00472183"/>
    <w:rsid w:val="00474688"/>
    <w:rsid w:val="00475887"/>
    <w:rsid w:val="0048184B"/>
    <w:rsid w:val="0048335A"/>
    <w:rsid w:val="004872FC"/>
    <w:rsid w:val="0048799A"/>
    <w:rsid w:val="00492A10"/>
    <w:rsid w:val="004937A4"/>
    <w:rsid w:val="00493929"/>
    <w:rsid w:val="00495F07"/>
    <w:rsid w:val="00497C92"/>
    <w:rsid w:val="004A0C1F"/>
    <w:rsid w:val="004A0D64"/>
    <w:rsid w:val="004A6764"/>
    <w:rsid w:val="004A6AA4"/>
    <w:rsid w:val="004B0381"/>
    <w:rsid w:val="004B0AA5"/>
    <w:rsid w:val="004B2ACF"/>
    <w:rsid w:val="004B3A5A"/>
    <w:rsid w:val="004B407C"/>
    <w:rsid w:val="004B4F7B"/>
    <w:rsid w:val="004B5C44"/>
    <w:rsid w:val="004B698C"/>
    <w:rsid w:val="004B76B1"/>
    <w:rsid w:val="004C026F"/>
    <w:rsid w:val="004C1575"/>
    <w:rsid w:val="004C3014"/>
    <w:rsid w:val="004C42A5"/>
    <w:rsid w:val="004C4C47"/>
    <w:rsid w:val="004D03B6"/>
    <w:rsid w:val="004D08EE"/>
    <w:rsid w:val="004D1247"/>
    <w:rsid w:val="004D21D0"/>
    <w:rsid w:val="004D24A5"/>
    <w:rsid w:val="004D4140"/>
    <w:rsid w:val="004D56B2"/>
    <w:rsid w:val="004D5E4B"/>
    <w:rsid w:val="004E1992"/>
    <w:rsid w:val="004E52D8"/>
    <w:rsid w:val="004E62CD"/>
    <w:rsid w:val="004F1BBE"/>
    <w:rsid w:val="004F2FF7"/>
    <w:rsid w:val="004F46DD"/>
    <w:rsid w:val="004F5737"/>
    <w:rsid w:val="005038E6"/>
    <w:rsid w:val="00504C4D"/>
    <w:rsid w:val="00505C71"/>
    <w:rsid w:val="00505D23"/>
    <w:rsid w:val="005070DE"/>
    <w:rsid w:val="00507D15"/>
    <w:rsid w:val="00511830"/>
    <w:rsid w:val="00512B1E"/>
    <w:rsid w:val="0051444F"/>
    <w:rsid w:val="005152BB"/>
    <w:rsid w:val="005162E3"/>
    <w:rsid w:val="0051662C"/>
    <w:rsid w:val="00520E55"/>
    <w:rsid w:val="0052216C"/>
    <w:rsid w:val="005232DB"/>
    <w:rsid w:val="00525242"/>
    <w:rsid w:val="005263C8"/>
    <w:rsid w:val="0053110D"/>
    <w:rsid w:val="00531A7E"/>
    <w:rsid w:val="00534B11"/>
    <w:rsid w:val="005367A0"/>
    <w:rsid w:val="00537898"/>
    <w:rsid w:val="005406FB"/>
    <w:rsid w:val="00541558"/>
    <w:rsid w:val="00541D53"/>
    <w:rsid w:val="00542E76"/>
    <w:rsid w:val="00545404"/>
    <w:rsid w:val="00545CD8"/>
    <w:rsid w:val="00546BD2"/>
    <w:rsid w:val="005471E8"/>
    <w:rsid w:val="00552AED"/>
    <w:rsid w:val="00553A7B"/>
    <w:rsid w:val="00553B9E"/>
    <w:rsid w:val="00554CAA"/>
    <w:rsid w:val="00555B54"/>
    <w:rsid w:val="00557124"/>
    <w:rsid w:val="005575CD"/>
    <w:rsid w:val="0056110A"/>
    <w:rsid w:val="00561282"/>
    <w:rsid w:val="00566DA1"/>
    <w:rsid w:val="00571EB3"/>
    <w:rsid w:val="00573891"/>
    <w:rsid w:val="00574330"/>
    <w:rsid w:val="00576C5D"/>
    <w:rsid w:val="0058088C"/>
    <w:rsid w:val="00581F15"/>
    <w:rsid w:val="005845FB"/>
    <w:rsid w:val="0058552A"/>
    <w:rsid w:val="00587567"/>
    <w:rsid w:val="0059143B"/>
    <w:rsid w:val="005916DC"/>
    <w:rsid w:val="00592124"/>
    <w:rsid w:val="00593390"/>
    <w:rsid w:val="00595DEF"/>
    <w:rsid w:val="00595EB9"/>
    <w:rsid w:val="00597613"/>
    <w:rsid w:val="005A228F"/>
    <w:rsid w:val="005A44C5"/>
    <w:rsid w:val="005A64E2"/>
    <w:rsid w:val="005A729F"/>
    <w:rsid w:val="005A7FB5"/>
    <w:rsid w:val="005B0575"/>
    <w:rsid w:val="005B1165"/>
    <w:rsid w:val="005B50B9"/>
    <w:rsid w:val="005C0395"/>
    <w:rsid w:val="005C0B98"/>
    <w:rsid w:val="005C414E"/>
    <w:rsid w:val="005C7CA1"/>
    <w:rsid w:val="005D1985"/>
    <w:rsid w:val="005D426A"/>
    <w:rsid w:val="005D4CC4"/>
    <w:rsid w:val="005D4F3E"/>
    <w:rsid w:val="005D56D2"/>
    <w:rsid w:val="005D6043"/>
    <w:rsid w:val="005D73DE"/>
    <w:rsid w:val="005E2E45"/>
    <w:rsid w:val="005E6E2F"/>
    <w:rsid w:val="005E7DBD"/>
    <w:rsid w:val="005F109C"/>
    <w:rsid w:val="005F215A"/>
    <w:rsid w:val="005F3CEB"/>
    <w:rsid w:val="005F6471"/>
    <w:rsid w:val="005F778E"/>
    <w:rsid w:val="0060184F"/>
    <w:rsid w:val="006037FF"/>
    <w:rsid w:val="00603CCE"/>
    <w:rsid w:val="00606893"/>
    <w:rsid w:val="00606FA4"/>
    <w:rsid w:val="00610C98"/>
    <w:rsid w:val="0061404A"/>
    <w:rsid w:val="0062056A"/>
    <w:rsid w:val="00621412"/>
    <w:rsid w:val="00623061"/>
    <w:rsid w:val="00623DE0"/>
    <w:rsid w:val="00632792"/>
    <w:rsid w:val="00633C3E"/>
    <w:rsid w:val="00634C53"/>
    <w:rsid w:val="006365E3"/>
    <w:rsid w:val="00637F36"/>
    <w:rsid w:val="00640D5E"/>
    <w:rsid w:val="00640FF0"/>
    <w:rsid w:val="006423A0"/>
    <w:rsid w:val="00650040"/>
    <w:rsid w:val="00650B08"/>
    <w:rsid w:val="00652662"/>
    <w:rsid w:val="00654D08"/>
    <w:rsid w:val="00654EF3"/>
    <w:rsid w:val="0065610D"/>
    <w:rsid w:val="006570F1"/>
    <w:rsid w:val="006575FC"/>
    <w:rsid w:val="00660542"/>
    <w:rsid w:val="00662A26"/>
    <w:rsid w:val="0066751B"/>
    <w:rsid w:val="006704AE"/>
    <w:rsid w:val="00693CC1"/>
    <w:rsid w:val="00693CFC"/>
    <w:rsid w:val="00694AA2"/>
    <w:rsid w:val="006A1C28"/>
    <w:rsid w:val="006A22D7"/>
    <w:rsid w:val="006A4076"/>
    <w:rsid w:val="006A4BF5"/>
    <w:rsid w:val="006A6E8F"/>
    <w:rsid w:val="006A71DC"/>
    <w:rsid w:val="006B15C6"/>
    <w:rsid w:val="006B2EA4"/>
    <w:rsid w:val="006B3F47"/>
    <w:rsid w:val="006B510F"/>
    <w:rsid w:val="006B739F"/>
    <w:rsid w:val="006C034E"/>
    <w:rsid w:val="006C35FA"/>
    <w:rsid w:val="006C3663"/>
    <w:rsid w:val="006C3B6D"/>
    <w:rsid w:val="006C4E8C"/>
    <w:rsid w:val="006C6723"/>
    <w:rsid w:val="006D1FBC"/>
    <w:rsid w:val="006D58A1"/>
    <w:rsid w:val="006D7561"/>
    <w:rsid w:val="006D7C07"/>
    <w:rsid w:val="006E0124"/>
    <w:rsid w:val="006E38F9"/>
    <w:rsid w:val="006F5C2E"/>
    <w:rsid w:val="007004D1"/>
    <w:rsid w:val="007048D5"/>
    <w:rsid w:val="00707E66"/>
    <w:rsid w:val="007108E3"/>
    <w:rsid w:val="00710AD7"/>
    <w:rsid w:val="00710BD5"/>
    <w:rsid w:val="00711BD7"/>
    <w:rsid w:val="00714E38"/>
    <w:rsid w:val="0071614D"/>
    <w:rsid w:val="007175ED"/>
    <w:rsid w:val="00717CF2"/>
    <w:rsid w:val="0072352F"/>
    <w:rsid w:val="007236A8"/>
    <w:rsid w:val="00726B0A"/>
    <w:rsid w:val="007273B5"/>
    <w:rsid w:val="00731462"/>
    <w:rsid w:val="00732C7D"/>
    <w:rsid w:val="00733586"/>
    <w:rsid w:val="00734186"/>
    <w:rsid w:val="007377AA"/>
    <w:rsid w:val="00741470"/>
    <w:rsid w:val="0074346C"/>
    <w:rsid w:val="007441D7"/>
    <w:rsid w:val="00744A16"/>
    <w:rsid w:val="0074560D"/>
    <w:rsid w:val="00756147"/>
    <w:rsid w:val="0075645D"/>
    <w:rsid w:val="007568A8"/>
    <w:rsid w:val="00762333"/>
    <w:rsid w:val="00766120"/>
    <w:rsid w:val="007661EB"/>
    <w:rsid w:val="00766F11"/>
    <w:rsid w:val="00771317"/>
    <w:rsid w:val="00771756"/>
    <w:rsid w:val="00773C7B"/>
    <w:rsid w:val="0077428C"/>
    <w:rsid w:val="00774F62"/>
    <w:rsid w:val="00777A26"/>
    <w:rsid w:val="00782D6A"/>
    <w:rsid w:val="00784ED8"/>
    <w:rsid w:val="00790ACD"/>
    <w:rsid w:val="00791222"/>
    <w:rsid w:val="00793FCC"/>
    <w:rsid w:val="00794062"/>
    <w:rsid w:val="007A0CEE"/>
    <w:rsid w:val="007A4735"/>
    <w:rsid w:val="007A650E"/>
    <w:rsid w:val="007A7402"/>
    <w:rsid w:val="007B0A84"/>
    <w:rsid w:val="007B37D2"/>
    <w:rsid w:val="007B4478"/>
    <w:rsid w:val="007B46AF"/>
    <w:rsid w:val="007B7394"/>
    <w:rsid w:val="007B7E09"/>
    <w:rsid w:val="007C0004"/>
    <w:rsid w:val="007C097D"/>
    <w:rsid w:val="007C22D5"/>
    <w:rsid w:val="007C3535"/>
    <w:rsid w:val="007C372F"/>
    <w:rsid w:val="007C6A0C"/>
    <w:rsid w:val="007C7CC8"/>
    <w:rsid w:val="007D0926"/>
    <w:rsid w:val="007D0F83"/>
    <w:rsid w:val="007D2749"/>
    <w:rsid w:val="007D2B20"/>
    <w:rsid w:val="007D3227"/>
    <w:rsid w:val="007D40EE"/>
    <w:rsid w:val="007D5DEB"/>
    <w:rsid w:val="007D75C0"/>
    <w:rsid w:val="007E13F4"/>
    <w:rsid w:val="007E563F"/>
    <w:rsid w:val="007E642F"/>
    <w:rsid w:val="007E7683"/>
    <w:rsid w:val="007F264B"/>
    <w:rsid w:val="007F26E0"/>
    <w:rsid w:val="007F4E57"/>
    <w:rsid w:val="007F7DBC"/>
    <w:rsid w:val="008003FD"/>
    <w:rsid w:val="008032D1"/>
    <w:rsid w:val="00803937"/>
    <w:rsid w:val="0080463C"/>
    <w:rsid w:val="008056BB"/>
    <w:rsid w:val="008057E1"/>
    <w:rsid w:val="00805C2B"/>
    <w:rsid w:val="0080671D"/>
    <w:rsid w:val="008076C8"/>
    <w:rsid w:val="00807A42"/>
    <w:rsid w:val="00812407"/>
    <w:rsid w:val="008135FB"/>
    <w:rsid w:val="0081666D"/>
    <w:rsid w:val="00817E44"/>
    <w:rsid w:val="00822C45"/>
    <w:rsid w:val="00823D0F"/>
    <w:rsid w:val="00825C83"/>
    <w:rsid w:val="00830DA7"/>
    <w:rsid w:val="0083114B"/>
    <w:rsid w:val="0083310B"/>
    <w:rsid w:val="008333E5"/>
    <w:rsid w:val="00833C5B"/>
    <w:rsid w:val="00833E67"/>
    <w:rsid w:val="0083472E"/>
    <w:rsid w:val="00835443"/>
    <w:rsid w:val="008358C7"/>
    <w:rsid w:val="00842ED4"/>
    <w:rsid w:val="008436F7"/>
    <w:rsid w:val="00847FDD"/>
    <w:rsid w:val="008501D8"/>
    <w:rsid w:val="0085126C"/>
    <w:rsid w:val="0085180F"/>
    <w:rsid w:val="00851891"/>
    <w:rsid w:val="0085277A"/>
    <w:rsid w:val="0085297E"/>
    <w:rsid w:val="00855156"/>
    <w:rsid w:val="008553A8"/>
    <w:rsid w:val="008562E3"/>
    <w:rsid w:val="00857075"/>
    <w:rsid w:val="00862322"/>
    <w:rsid w:val="00864163"/>
    <w:rsid w:val="00871D82"/>
    <w:rsid w:val="00871FC9"/>
    <w:rsid w:val="00872550"/>
    <w:rsid w:val="008815EA"/>
    <w:rsid w:val="008837C0"/>
    <w:rsid w:val="00887140"/>
    <w:rsid w:val="008871C8"/>
    <w:rsid w:val="008904AB"/>
    <w:rsid w:val="00891A1A"/>
    <w:rsid w:val="00891EC6"/>
    <w:rsid w:val="008920DC"/>
    <w:rsid w:val="00895A31"/>
    <w:rsid w:val="00895DED"/>
    <w:rsid w:val="00896D55"/>
    <w:rsid w:val="00897610"/>
    <w:rsid w:val="008A4C9A"/>
    <w:rsid w:val="008A4E1E"/>
    <w:rsid w:val="008B0834"/>
    <w:rsid w:val="008B263C"/>
    <w:rsid w:val="008B26EE"/>
    <w:rsid w:val="008B4BB4"/>
    <w:rsid w:val="008B6514"/>
    <w:rsid w:val="008B6AB1"/>
    <w:rsid w:val="008B6C09"/>
    <w:rsid w:val="008B6DC5"/>
    <w:rsid w:val="008C1E88"/>
    <w:rsid w:val="008C41F0"/>
    <w:rsid w:val="008C666E"/>
    <w:rsid w:val="008C68FE"/>
    <w:rsid w:val="008D0B99"/>
    <w:rsid w:val="008D584E"/>
    <w:rsid w:val="008D60EB"/>
    <w:rsid w:val="008D67C8"/>
    <w:rsid w:val="008D6F0C"/>
    <w:rsid w:val="008E7296"/>
    <w:rsid w:val="008E7C9A"/>
    <w:rsid w:val="008F0E81"/>
    <w:rsid w:val="008F6815"/>
    <w:rsid w:val="008F719E"/>
    <w:rsid w:val="008F79A0"/>
    <w:rsid w:val="008F7D9C"/>
    <w:rsid w:val="009035DC"/>
    <w:rsid w:val="00903807"/>
    <w:rsid w:val="00903869"/>
    <w:rsid w:val="0090428D"/>
    <w:rsid w:val="00904EC5"/>
    <w:rsid w:val="009063D1"/>
    <w:rsid w:val="009156B8"/>
    <w:rsid w:val="009171E2"/>
    <w:rsid w:val="00920794"/>
    <w:rsid w:val="00920A41"/>
    <w:rsid w:val="009210AC"/>
    <w:rsid w:val="009210CA"/>
    <w:rsid w:val="00921EAE"/>
    <w:rsid w:val="0092349C"/>
    <w:rsid w:val="009248C0"/>
    <w:rsid w:val="0092770F"/>
    <w:rsid w:val="00930A2F"/>
    <w:rsid w:val="00931412"/>
    <w:rsid w:val="0093516F"/>
    <w:rsid w:val="009361DE"/>
    <w:rsid w:val="00941331"/>
    <w:rsid w:val="009420D6"/>
    <w:rsid w:val="00947E99"/>
    <w:rsid w:val="0095361A"/>
    <w:rsid w:val="00953CE7"/>
    <w:rsid w:val="0095553A"/>
    <w:rsid w:val="00962E6D"/>
    <w:rsid w:val="00964D3B"/>
    <w:rsid w:val="009678BA"/>
    <w:rsid w:val="00970DF3"/>
    <w:rsid w:val="00977476"/>
    <w:rsid w:val="009776C8"/>
    <w:rsid w:val="009815F0"/>
    <w:rsid w:val="00985054"/>
    <w:rsid w:val="009867C1"/>
    <w:rsid w:val="00987CF3"/>
    <w:rsid w:val="009910BF"/>
    <w:rsid w:val="00996DB5"/>
    <w:rsid w:val="009974E4"/>
    <w:rsid w:val="009975DF"/>
    <w:rsid w:val="009A0137"/>
    <w:rsid w:val="009A0CCF"/>
    <w:rsid w:val="009A3180"/>
    <w:rsid w:val="009A4C68"/>
    <w:rsid w:val="009A65D4"/>
    <w:rsid w:val="009A7EC5"/>
    <w:rsid w:val="009B029A"/>
    <w:rsid w:val="009B421B"/>
    <w:rsid w:val="009B7501"/>
    <w:rsid w:val="009C06C9"/>
    <w:rsid w:val="009C09DD"/>
    <w:rsid w:val="009C1195"/>
    <w:rsid w:val="009C18F8"/>
    <w:rsid w:val="009C2B1A"/>
    <w:rsid w:val="009C3137"/>
    <w:rsid w:val="009C4720"/>
    <w:rsid w:val="009C4A13"/>
    <w:rsid w:val="009C5CB8"/>
    <w:rsid w:val="009C65DB"/>
    <w:rsid w:val="009D2A0A"/>
    <w:rsid w:val="009D3072"/>
    <w:rsid w:val="009D38C5"/>
    <w:rsid w:val="009D3C8F"/>
    <w:rsid w:val="009D410C"/>
    <w:rsid w:val="009D7845"/>
    <w:rsid w:val="009E0A7D"/>
    <w:rsid w:val="009E4AF8"/>
    <w:rsid w:val="009E4BAA"/>
    <w:rsid w:val="009E4F5F"/>
    <w:rsid w:val="009E6321"/>
    <w:rsid w:val="009F1064"/>
    <w:rsid w:val="009F2742"/>
    <w:rsid w:val="009F27A5"/>
    <w:rsid w:val="009F3F87"/>
    <w:rsid w:val="009F649A"/>
    <w:rsid w:val="009F7240"/>
    <w:rsid w:val="00A0102A"/>
    <w:rsid w:val="00A01478"/>
    <w:rsid w:val="00A02A23"/>
    <w:rsid w:val="00A04182"/>
    <w:rsid w:val="00A047E6"/>
    <w:rsid w:val="00A06117"/>
    <w:rsid w:val="00A07A36"/>
    <w:rsid w:val="00A07C27"/>
    <w:rsid w:val="00A145DA"/>
    <w:rsid w:val="00A156A2"/>
    <w:rsid w:val="00A17BD8"/>
    <w:rsid w:val="00A17F8C"/>
    <w:rsid w:val="00A242D7"/>
    <w:rsid w:val="00A24428"/>
    <w:rsid w:val="00A246B3"/>
    <w:rsid w:val="00A26C55"/>
    <w:rsid w:val="00A30DBB"/>
    <w:rsid w:val="00A3161C"/>
    <w:rsid w:val="00A3219B"/>
    <w:rsid w:val="00A33005"/>
    <w:rsid w:val="00A34B52"/>
    <w:rsid w:val="00A3581C"/>
    <w:rsid w:val="00A35936"/>
    <w:rsid w:val="00A3597C"/>
    <w:rsid w:val="00A36315"/>
    <w:rsid w:val="00A37F04"/>
    <w:rsid w:val="00A40403"/>
    <w:rsid w:val="00A4398E"/>
    <w:rsid w:val="00A44533"/>
    <w:rsid w:val="00A446D9"/>
    <w:rsid w:val="00A458D4"/>
    <w:rsid w:val="00A47446"/>
    <w:rsid w:val="00A50515"/>
    <w:rsid w:val="00A51825"/>
    <w:rsid w:val="00A53EE4"/>
    <w:rsid w:val="00A54E36"/>
    <w:rsid w:val="00A55CA9"/>
    <w:rsid w:val="00A5665E"/>
    <w:rsid w:val="00A56C05"/>
    <w:rsid w:val="00A61BD7"/>
    <w:rsid w:val="00A62977"/>
    <w:rsid w:val="00A62E56"/>
    <w:rsid w:val="00A6354E"/>
    <w:rsid w:val="00A64A45"/>
    <w:rsid w:val="00A66143"/>
    <w:rsid w:val="00A6628A"/>
    <w:rsid w:val="00A6690A"/>
    <w:rsid w:val="00A67D55"/>
    <w:rsid w:val="00A70DDF"/>
    <w:rsid w:val="00A75E66"/>
    <w:rsid w:val="00A76A56"/>
    <w:rsid w:val="00A825FE"/>
    <w:rsid w:val="00A83042"/>
    <w:rsid w:val="00A835EE"/>
    <w:rsid w:val="00A83E3E"/>
    <w:rsid w:val="00A83F8E"/>
    <w:rsid w:val="00A854E3"/>
    <w:rsid w:val="00A85DC9"/>
    <w:rsid w:val="00A90667"/>
    <w:rsid w:val="00A90A63"/>
    <w:rsid w:val="00A9598A"/>
    <w:rsid w:val="00AA2633"/>
    <w:rsid w:val="00AA43E8"/>
    <w:rsid w:val="00AA69C4"/>
    <w:rsid w:val="00AB05EF"/>
    <w:rsid w:val="00AB346A"/>
    <w:rsid w:val="00AB3EFA"/>
    <w:rsid w:val="00AC19E3"/>
    <w:rsid w:val="00AC1C83"/>
    <w:rsid w:val="00AC2AF0"/>
    <w:rsid w:val="00AC42E0"/>
    <w:rsid w:val="00AC53E5"/>
    <w:rsid w:val="00AC54DE"/>
    <w:rsid w:val="00AD359B"/>
    <w:rsid w:val="00AD6123"/>
    <w:rsid w:val="00AD6C3E"/>
    <w:rsid w:val="00AD73AC"/>
    <w:rsid w:val="00AE02BC"/>
    <w:rsid w:val="00AE2174"/>
    <w:rsid w:val="00AE7D8A"/>
    <w:rsid w:val="00AF0176"/>
    <w:rsid w:val="00AF2A6D"/>
    <w:rsid w:val="00AF3C0B"/>
    <w:rsid w:val="00AF512F"/>
    <w:rsid w:val="00AF5DB2"/>
    <w:rsid w:val="00B0375D"/>
    <w:rsid w:val="00B03D80"/>
    <w:rsid w:val="00B07E4E"/>
    <w:rsid w:val="00B1117F"/>
    <w:rsid w:val="00B13033"/>
    <w:rsid w:val="00B217FF"/>
    <w:rsid w:val="00B21ED5"/>
    <w:rsid w:val="00B233D9"/>
    <w:rsid w:val="00B24E1B"/>
    <w:rsid w:val="00B26854"/>
    <w:rsid w:val="00B277AA"/>
    <w:rsid w:val="00B27F08"/>
    <w:rsid w:val="00B33D09"/>
    <w:rsid w:val="00B33F28"/>
    <w:rsid w:val="00B3573F"/>
    <w:rsid w:val="00B36BF8"/>
    <w:rsid w:val="00B37173"/>
    <w:rsid w:val="00B376C6"/>
    <w:rsid w:val="00B37AFD"/>
    <w:rsid w:val="00B40268"/>
    <w:rsid w:val="00B40892"/>
    <w:rsid w:val="00B41E78"/>
    <w:rsid w:val="00B42361"/>
    <w:rsid w:val="00B464F5"/>
    <w:rsid w:val="00B46CA6"/>
    <w:rsid w:val="00B471A9"/>
    <w:rsid w:val="00B47946"/>
    <w:rsid w:val="00B51794"/>
    <w:rsid w:val="00B5191B"/>
    <w:rsid w:val="00B5207E"/>
    <w:rsid w:val="00B53BC4"/>
    <w:rsid w:val="00B54D93"/>
    <w:rsid w:val="00B554D9"/>
    <w:rsid w:val="00B577CD"/>
    <w:rsid w:val="00B64CDC"/>
    <w:rsid w:val="00B65400"/>
    <w:rsid w:val="00B70E3D"/>
    <w:rsid w:val="00B70EBB"/>
    <w:rsid w:val="00B72C44"/>
    <w:rsid w:val="00B7464D"/>
    <w:rsid w:val="00B75FA1"/>
    <w:rsid w:val="00B76A83"/>
    <w:rsid w:val="00B76D1B"/>
    <w:rsid w:val="00B8015B"/>
    <w:rsid w:val="00B804C3"/>
    <w:rsid w:val="00B81FC9"/>
    <w:rsid w:val="00B826C0"/>
    <w:rsid w:val="00B848A7"/>
    <w:rsid w:val="00B84F3E"/>
    <w:rsid w:val="00B901B4"/>
    <w:rsid w:val="00B9249D"/>
    <w:rsid w:val="00B95C56"/>
    <w:rsid w:val="00BA0DEA"/>
    <w:rsid w:val="00BA25ED"/>
    <w:rsid w:val="00BA38B8"/>
    <w:rsid w:val="00BB0932"/>
    <w:rsid w:val="00BB142A"/>
    <w:rsid w:val="00BB65EE"/>
    <w:rsid w:val="00BB6852"/>
    <w:rsid w:val="00BC0597"/>
    <w:rsid w:val="00BC1091"/>
    <w:rsid w:val="00BC1CD8"/>
    <w:rsid w:val="00BC3AB9"/>
    <w:rsid w:val="00BC3C17"/>
    <w:rsid w:val="00BC6106"/>
    <w:rsid w:val="00BD0C21"/>
    <w:rsid w:val="00BD267B"/>
    <w:rsid w:val="00BD4945"/>
    <w:rsid w:val="00BD4EAA"/>
    <w:rsid w:val="00BD5779"/>
    <w:rsid w:val="00BD75C0"/>
    <w:rsid w:val="00BE06B0"/>
    <w:rsid w:val="00BE0C7F"/>
    <w:rsid w:val="00BE4166"/>
    <w:rsid w:val="00BE4364"/>
    <w:rsid w:val="00BE6717"/>
    <w:rsid w:val="00BF1595"/>
    <w:rsid w:val="00BF4296"/>
    <w:rsid w:val="00BF64BE"/>
    <w:rsid w:val="00BF65E1"/>
    <w:rsid w:val="00BF7ECE"/>
    <w:rsid w:val="00C0071F"/>
    <w:rsid w:val="00C04BE4"/>
    <w:rsid w:val="00C05F92"/>
    <w:rsid w:val="00C1083D"/>
    <w:rsid w:val="00C119E5"/>
    <w:rsid w:val="00C121AD"/>
    <w:rsid w:val="00C122A5"/>
    <w:rsid w:val="00C159CF"/>
    <w:rsid w:val="00C173AB"/>
    <w:rsid w:val="00C21380"/>
    <w:rsid w:val="00C22831"/>
    <w:rsid w:val="00C22C93"/>
    <w:rsid w:val="00C27F6A"/>
    <w:rsid w:val="00C30B19"/>
    <w:rsid w:val="00C3278B"/>
    <w:rsid w:val="00C337A1"/>
    <w:rsid w:val="00C34AC0"/>
    <w:rsid w:val="00C368D2"/>
    <w:rsid w:val="00C36E2C"/>
    <w:rsid w:val="00C376C2"/>
    <w:rsid w:val="00C4041A"/>
    <w:rsid w:val="00C41438"/>
    <w:rsid w:val="00C46336"/>
    <w:rsid w:val="00C469E3"/>
    <w:rsid w:val="00C472E3"/>
    <w:rsid w:val="00C52EC3"/>
    <w:rsid w:val="00C53841"/>
    <w:rsid w:val="00C57808"/>
    <w:rsid w:val="00C60847"/>
    <w:rsid w:val="00C61718"/>
    <w:rsid w:val="00C61E45"/>
    <w:rsid w:val="00C63F87"/>
    <w:rsid w:val="00C6471B"/>
    <w:rsid w:val="00C65EF3"/>
    <w:rsid w:val="00C67DE9"/>
    <w:rsid w:val="00C70454"/>
    <w:rsid w:val="00C71446"/>
    <w:rsid w:val="00C7431E"/>
    <w:rsid w:val="00C7712F"/>
    <w:rsid w:val="00C80F35"/>
    <w:rsid w:val="00C84408"/>
    <w:rsid w:val="00C84D88"/>
    <w:rsid w:val="00C85170"/>
    <w:rsid w:val="00C85D16"/>
    <w:rsid w:val="00C866E8"/>
    <w:rsid w:val="00C90366"/>
    <w:rsid w:val="00C91654"/>
    <w:rsid w:val="00C91754"/>
    <w:rsid w:val="00C91EF0"/>
    <w:rsid w:val="00C9210B"/>
    <w:rsid w:val="00C92DD1"/>
    <w:rsid w:val="00C9378B"/>
    <w:rsid w:val="00C93C4E"/>
    <w:rsid w:val="00C95078"/>
    <w:rsid w:val="00CA09F5"/>
    <w:rsid w:val="00CA12A5"/>
    <w:rsid w:val="00CA1E58"/>
    <w:rsid w:val="00CA3BC0"/>
    <w:rsid w:val="00CA64CD"/>
    <w:rsid w:val="00CB11B2"/>
    <w:rsid w:val="00CB2865"/>
    <w:rsid w:val="00CB719C"/>
    <w:rsid w:val="00CC1298"/>
    <w:rsid w:val="00CC1D88"/>
    <w:rsid w:val="00CC3B10"/>
    <w:rsid w:val="00CC5268"/>
    <w:rsid w:val="00CC63CB"/>
    <w:rsid w:val="00CC63EF"/>
    <w:rsid w:val="00CC7AEE"/>
    <w:rsid w:val="00CD1608"/>
    <w:rsid w:val="00CD5425"/>
    <w:rsid w:val="00CE103F"/>
    <w:rsid w:val="00CE198A"/>
    <w:rsid w:val="00CE1C3D"/>
    <w:rsid w:val="00CF0633"/>
    <w:rsid w:val="00CF0641"/>
    <w:rsid w:val="00CF147D"/>
    <w:rsid w:val="00CF2FDC"/>
    <w:rsid w:val="00CF4BC8"/>
    <w:rsid w:val="00CF4EF3"/>
    <w:rsid w:val="00CF7BDB"/>
    <w:rsid w:val="00D0292D"/>
    <w:rsid w:val="00D10D37"/>
    <w:rsid w:val="00D15036"/>
    <w:rsid w:val="00D16443"/>
    <w:rsid w:val="00D177C7"/>
    <w:rsid w:val="00D20EA7"/>
    <w:rsid w:val="00D21597"/>
    <w:rsid w:val="00D22D1E"/>
    <w:rsid w:val="00D22F49"/>
    <w:rsid w:val="00D23EB1"/>
    <w:rsid w:val="00D309CF"/>
    <w:rsid w:val="00D33999"/>
    <w:rsid w:val="00D34108"/>
    <w:rsid w:val="00D344F6"/>
    <w:rsid w:val="00D36824"/>
    <w:rsid w:val="00D41FB5"/>
    <w:rsid w:val="00D424EA"/>
    <w:rsid w:val="00D44CD7"/>
    <w:rsid w:val="00D44DA4"/>
    <w:rsid w:val="00D46B53"/>
    <w:rsid w:val="00D54362"/>
    <w:rsid w:val="00D56B40"/>
    <w:rsid w:val="00D61E14"/>
    <w:rsid w:val="00D61E76"/>
    <w:rsid w:val="00D62D11"/>
    <w:rsid w:val="00D650B1"/>
    <w:rsid w:val="00D65787"/>
    <w:rsid w:val="00D737A9"/>
    <w:rsid w:val="00D8115B"/>
    <w:rsid w:val="00D820CD"/>
    <w:rsid w:val="00D84C30"/>
    <w:rsid w:val="00D876DB"/>
    <w:rsid w:val="00D90BD4"/>
    <w:rsid w:val="00D9318A"/>
    <w:rsid w:val="00D94A77"/>
    <w:rsid w:val="00DA0E4F"/>
    <w:rsid w:val="00DA1384"/>
    <w:rsid w:val="00DA1C3E"/>
    <w:rsid w:val="00DA38E9"/>
    <w:rsid w:val="00DA4675"/>
    <w:rsid w:val="00DA6231"/>
    <w:rsid w:val="00DA7105"/>
    <w:rsid w:val="00DB6A12"/>
    <w:rsid w:val="00DB6F5D"/>
    <w:rsid w:val="00DC36D3"/>
    <w:rsid w:val="00DC5BEB"/>
    <w:rsid w:val="00DD152D"/>
    <w:rsid w:val="00DD41D2"/>
    <w:rsid w:val="00DE054D"/>
    <w:rsid w:val="00DE11CE"/>
    <w:rsid w:val="00DE170D"/>
    <w:rsid w:val="00DE1816"/>
    <w:rsid w:val="00DE22C4"/>
    <w:rsid w:val="00DF0186"/>
    <w:rsid w:val="00DF0507"/>
    <w:rsid w:val="00DF1D5B"/>
    <w:rsid w:val="00DF2481"/>
    <w:rsid w:val="00DF6A22"/>
    <w:rsid w:val="00DF7369"/>
    <w:rsid w:val="00E00294"/>
    <w:rsid w:val="00E022C9"/>
    <w:rsid w:val="00E06D95"/>
    <w:rsid w:val="00E076A0"/>
    <w:rsid w:val="00E11627"/>
    <w:rsid w:val="00E11DBB"/>
    <w:rsid w:val="00E167F6"/>
    <w:rsid w:val="00E17747"/>
    <w:rsid w:val="00E21ECF"/>
    <w:rsid w:val="00E2353D"/>
    <w:rsid w:val="00E245D2"/>
    <w:rsid w:val="00E273D2"/>
    <w:rsid w:val="00E27DF6"/>
    <w:rsid w:val="00E3051D"/>
    <w:rsid w:val="00E31FD0"/>
    <w:rsid w:val="00E3282F"/>
    <w:rsid w:val="00E349C8"/>
    <w:rsid w:val="00E3576C"/>
    <w:rsid w:val="00E37068"/>
    <w:rsid w:val="00E37CBD"/>
    <w:rsid w:val="00E414B4"/>
    <w:rsid w:val="00E45BFE"/>
    <w:rsid w:val="00E4670C"/>
    <w:rsid w:val="00E467BB"/>
    <w:rsid w:val="00E47F82"/>
    <w:rsid w:val="00E51974"/>
    <w:rsid w:val="00E53C5A"/>
    <w:rsid w:val="00E5475B"/>
    <w:rsid w:val="00E54DE0"/>
    <w:rsid w:val="00E63175"/>
    <w:rsid w:val="00E64066"/>
    <w:rsid w:val="00E65021"/>
    <w:rsid w:val="00E71296"/>
    <w:rsid w:val="00E80F16"/>
    <w:rsid w:val="00E84809"/>
    <w:rsid w:val="00E84DD5"/>
    <w:rsid w:val="00E86FC3"/>
    <w:rsid w:val="00E90B00"/>
    <w:rsid w:val="00E91B7A"/>
    <w:rsid w:val="00E91EB4"/>
    <w:rsid w:val="00E921C2"/>
    <w:rsid w:val="00E92418"/>
    <w:rsid w:val="00E931A9"/>
    <w:rsid w:val="00E94D15"/>
    <w:rsid w:val="00E9681C"/>
    <w:rsid w:val="00E9682D"/>
    <w:rsid w:val="00E97BCE"/>
    <w:rsid w:val="00EA144B"/>
    <w:rsid w:val="00EA1D2C"/>
    <w:rsid w:val="00EA1F29"/>
    <w:rsid w:val="00EA56AB"/>
    <w:rsid w:val="00EA7C31"/>
    <w:rsid w:val="00EB02AD"/>
    <w:rsid w:val="00EB2403"/>
    <w:rsid w:val="00EB2E48"/>
    <w:rsid w:val="00EB2E93"/>
    <w:rsid w:val="00EB398A"/>
    <w:rsid w:val="00EB6E36"/>
    <w:rsid w:val="00EB7148"/>
    <w:rsid w:val="00EC08EF"/>
    <w:rsid w:val="00EC0C07"/>
    <w:rsid w:val="00EC14B0"/>
    <w:rsid w:val="00EC4D81"/>
    <w:rsid w:val="00EC6B08"/>
    <w:rsid w:val="00EC7019"/>
    <w:rsid w:val="00EC7363"/>
    <w:rsid w:val="00ED2594"/>
    <w:rsid w:val="00ED43E5"/>
    <w:rsid w:val="00EE09B5"/>
    <w:rsid w:val="00EE1A0C"/>
    <w:rsid w:val="00EE2004"/>
    <w:rsid w:val="00EE30AE"/>
    <w:rsid w:val="00EE62B8"/>
    <w:rsid w:val="00EF1196"/>
    <w:rsid w:val="00EF195C"/>
    <w:rsid w:val="00EF569A"/>
    <w:rsid w:val="00EF7DC5"/>
    <w:rsid w:val="00F00C68"/>
    <w:rsid w:val="00F012D4"/>
    <w:rsid w:val="00F03BFB"/>
    <w:rsid w:val="00F067DD"/>
    <w:rsid w:val="00F1066A"/>
    <w:rsid w:val="00F109C1"/>
    <w:rsid w:val="00F11295"/>
    <w:rsid w:val="00F1232F"/>
    <w:rsid w:val="00F12630"/>
    <w:rsid w:val="00F127CA"/>
    <w:rsid w:val="00F13199"/>
    <w:rsid w:val="00F1484F"/>
    <w:rsid w:val="00F20689"/>
    <w:rsid w:val="00F21A16"/>
    <w:rsid w:val="00F21BEA"/>
    <w:rsid w:val="00F237BF"/>
    <w:rsid w:val="00F257C2"/>
    <w:rsid w:val="00F35CD5"/>
    <w:rsid w:val="00F41077"/>
    <w:rsid w:val="00F43713"/>
    <w:rsid w:val="00F4387D"/>
    <w:rsid w:val="00F43BE1"/>
    <w:rsid w:val="00F50A26"/>
    <w:rsid w:val="00F52E15"/>
    <w:rsid w:val="00F52FE8"/>
    <w:rsid w:val="00F53A1A"/>
    <w:rsid w:val="00F54147"/>
    <w:rsid w:val="00F54771"/>
    <w:rsid w:val="00F55306"/>
    <w:rsid w:val="00F5654E"/>
    <w:rsid w:val="00F57F40"/>
    <w:rsid w:val="00F602B3"/>
    <w:rsid w:val="00F6126E"/>
    <w:rsid w:val="00F63283"/>
    <w:rsid w:val="00F63CC8"/>
    <w:rsid w:val="00F63DD5"/>
    <w:rsid w:val="00F65125"/>
    <w:rsid w:val="00F6696F"/>
    <w:rsid w:val="00F669FA"/>
    <w:rsid w:val="00F67A78"/>
    <w:rsid w:val="00F707E1"/>
    <w:rsid w:val="00F70D29"/>
    <w:rsid w:val="00F7263F"/>
    <w:rsid w:val="00F76679"/>
    <w:rsid w:val="00F768B6"/>
    <w:rsid w:val="00F76C8A"/>
    <w:rsid w:val="00F77B07"/>
    <w:rsid w:val="00F80732"/>
    <w:rsid w:val="00F80A02"/>
    <w:rsid w:val="00F81013"/>
    <w:rsid w:val="00F815BA"/>
    <w:rsid w:val="00F81A06"/>
    <w:rsid w:val="00F82096"/>
    <w:rsid w:val="00F829F1"/>
    <w:rsid w:val="00F83040"/>
    <w:rsid w:val="00F83342"/>
    <w:rsid w:val="00F83DA1"/>
    <w:rsid w:val="00F85ED1"/>
    <w:rsid w:val="00F863EF"/>
    <w:rsid w:val="00F90034"/>
    <w:rsid w:val="00F91FA7"/>
    <w:rsid w:val="00F94101"/>
    <w:rsid w:val="00FB1D3D"/>
    <w:rsid w:val="00FB5B42"/>
    <w:rsid w:val="00FB62AD"/>
    <w:rsid w:val="00FB6730"/>
    <w:rsid w:val="00FB70B3"/>
    <w:rsid w:val="00FB71DB"/>
    <w:rsid w:val="00FC0D6A"/>
    <w:rsid w:val="00FC165F"/>
    <w:rsid w:val="00FC192F"/>
    <w:rsid w:val="00FC6491"/>
    <w:rsid w:val="00FC7B49"/>
    <w:rsid w:val="00FD05A5"/>
    <w:rsid w:val="00FD067C"/>
    <w:rsid w:val="00FD1A5A"/>
    <w:rsid w:val="00FD1C9C"/>
    <w:rsid w:val="00FD1FD7"/>
    <w:rsid w:val="00FD248E"/>
    <w:rsid w:val="00FD2E63"/>
    <w:rsid w:val="00FD5C6C"/>
    <w:rsid w:val="00FD7F98"/>
    <w:rsid w:val="00FE018A"/>
    <w:rsid w:val="00FE0538"/>
    <w:rsid w:val="00FE09E9"/>
    <w:rsid w:val="00FE0DC8"/>
    <w:rsid w:val="00FE6911"/>
    <w:rsid w:val="00FE7D94"/>
    <w:rsid w:val="00FF3EAF"/>
    <w:rsid w:val="00FF4595"/>
    <w:rsid w:val="00FF5484"/>
    <w:rsid w:val="00FF7A3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2050">
      <v:textbox inset="5.85pt,.7pt,5.85pt,.7pt"/>
    </o:shapedefaults>
    <o:shapelayout v:ext="edit">
      <o:idmap v:ext="edit" data="2"/>
    </o:shapelayout>
  </w:shapeDefaults>
  <w:decimalSymbol w:val="."/>
  <w:listSeparator w:val=","/>
  <w14:docId w14:val="780645B1"/>
  <w15:chartTrackingRefBased/>
  <w15:docId w15:val="{AAB1B948-DA66-4273-9D3F-F6C1CFAE7E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entury" w:eastAsia="ＭＳ 明朝" w:hAnsi="Century" w:cs="Times New Roman"/>
        <w:lang w:val="en-US" w:eastAsia="ja-JP"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header" w:uiPriority="99"/>
    <w:lsdException w:name="footer" w:uiPriority="99"/>
    <w:lsdException w:name="caption" w:locked="1" w:qFormat="1"/>
    <w:lsdException w:name="endnote reference" w:locked="1"/>
    <w:lsdException w:name="endnote text" w:locked="1"/>
    <w:lsdException w:name="Title" w:locked="1" w:qFormat="1"/>
    <w:lsdException w:name="Default Paragraph Font" w:locked="1"/>
    <w:lsdException w:name="Subtitle" w:locked="1" w:qFormat="1"/>
    <w:lsdException w:name="Strong" w:locked="1" w:qFormat="1"/>
    <w:lsdException w:name="Emphasis" w:locked="1"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AD359B"/>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rsid w:val="001D0330"/>
    <w:pPr>
      <w:tabs>
        <w:tab w:val="center" w:pos="4252"/>
        <w:tab w:val="right" w:pos="8504"/>
      </w:tabs>
      <w:snapToGrid w:val="0"/>
    </w:pPr>
  </w:style>
  <w:style w:type="character" w:customStyle="1" w:styleId="a4">
    <w:name w:val="ヘッダー (文字)"/>
    <w:link w:val="a3"/>
    <w:uiPriority w:val="99"/>
    <w:locked/>
    <w:rsid w:val="001D0330"/>
    <w:rPr>
      <w:rFonts w:cs="Times New Roman"/>
    </w:rPr>
  </w:style>
  <w:style w:type="paragraph" w:styleId="a5">
    <w:name w:val="footer"/>
    <w:basedOn w:val="a"/>
    <w:link w:val="a6"/>
    <w:uiPriority w:val="99"/>
    <w:rsid w:val="001D0330"/>
    <w:pPr>
      <w:tabs>
        <w:tab w:val="center" w:pos="4252"/>
        <w:tab w:val="right" w:pos="8504"/>
      </w:tabs>
      <w:snapToGrid w:val="0"/>
    </w:pPr>
  </w:style>
  <w:style w:type="character" w:customStyle="1" w:styleId="a6">
    <w:name w:val="フッター (文字)"/>
    <w:link w:val="a5"/>
    <w:uiPriority w:val="99"/>
    <w:locked/>
    <w:rsid w:val="001D0330"/>
    <w:rPr>
      <w:rFonts w:cs="Times New Roman"/>
    </w:rPr>
  </w:style>
  <w:style w:type="paragraph" w:customStyle="1" w:styleId="TAMainText">
    <w:name w:val="TA_Main_Text"/>
    <w:basedOn w:val="a"/>
    <w:uiPriority w:val="99"/>
    <w:rsid w:val="003A383C"/>
    <w:pPr>
      <w:widowControl/>
      <w:spacing w:line="480" w:lineRule="auto"/>
      <w:ind w:firstLine="202"/>
    </w:pPr>
    <w:rPr>
      <w:rFonts w:ascii="Times" w:hAnsi="Times"/>
      <w:kern w:val="0"/>
      <w:sz w:val="24"/>
      <w:szCs w:val="20"/>
      <w:lang w:eastAsia="en-US"/>
    </w:rPr>
  </w:style>
  <w:style w:type="paragraph" w:styleId="a7">
    <w:name w:val="endnote text"/>
    <w:basedOn w:val="a"/>
    <w:link w:val="a8"/>
    <w:semiHidden/>
    <w:rsid w:val="003A383C"/>
    <w:pPr>
      <w:widowControl/>
      <w:snapToGrid w:val="0"/>
      <w:spacing w:after="200"/>
      <w:jc w:val="left"/>
    </w:pPr>
    <w:rPr>
      <w:rFonts w:ascii="Times" w:hAnsi="Times"/>
      <w:kern w:val="0"/>
      <w:sz w:val="24"/>
      <w:szCs w:val="20"/>
      <w:lang w:eastAsia="en-US"/>
    </w:rPr>
  </w:style>
  <w:style w:type="character" w:customStyle="1" w:styleId="a8">
    <w:name w:val="文末脚注文字列 (文字)"/>
    <w:link w:val="a7"/>
    <w:semiHidden/>
    <w:locked/>
    <w:rsid w:val="003A383C"/>
    <w:rPr>
      <w:rFonts w:ascii="Times" w:eastAsia="ＭＳ 明朝" w:hAnsi="Times"/>
      <w:kern w:val="0"/>
      <w:sz w:val="20"/>
      <w:lang w:val="x-none" w:eastAsia="en-US"/>
    </w:rPr>
  </w:style>
  <w:style w:type="character" w:styleId="a9">
    <w:name w:val="endnote reference"/>
    <w:semiHidden/>
    <w:rsid w:val="003A383C"/>
    <w:rPr>
      <w:vertAlign w:val="superscript"/>
    </w:rPr>
  </w:style>
  <w:style w:type="paragraph" w:styleId="aa">
    <w:name w:val="Balloon Text"/>
    <w:basedOn w:val="a"/>
    <w:link w:val="ab"/>
    <w:semiHidden/>
    <w:rsid w:val="00842ED4"/>
    <w:rPr>
      <w:rFonts w:ascii="Arial" w:eastAsia="ＭＳ ゴシック" w:hAnsi="Arial"/>
      <w:sz w:val="18"/>
      <w:szCs w:val="18"/>
    </w:rPr>
  </w:style>
  <w:style w:type="character" w:customStyle="1" w:styleId="ab">
    <w:name w:val="吹き出し (文字)"/>
    <w:link w:val="aa"/>
    <w:semiHidden/>
    <w:locked/>
    <w:rsid w:val="00842ED4"/>
    <w:rPr>
      <w:rFonts w:ascii="Arial" w:eastAsia="ＭＳ ゴシック" w:hAnsi="Arial"/>
      <w:sz w:val="18"/>
    </w:rPr>
  </w:style>
  <w:style w:type="paragraph" w:styleId="Web">
    <w:name w:val="Normal (Web)"/>
    <w:basedOn w:val="a"/>
    <w:rsid w:val="00B26854"/>
    <w:pPr>
      <w:widowControl/>
      <w:spacing w:before="100" w:beforeAutospacing="1" w:after="100" w:afterAutospacing="1"/>
      <w:jc w:val="left"/>
    </w:pPr>
    <w:rPr>
      <w:rFonts w:ascii="ＭＳ Ｐゴシック" w:eastAsia="ＭＳ Ｐゴシック" w:hAnsi="ＭＳ Ｐゴシック" w:cs="ＭＳ Ｐゴシック"/>
      <w:kern w:val="0"/>
      <w:sz w:val="24"/>
      <w:szCs w:val="24"/>
    </w:rPr>
  </w:style>
  <w:style w:type="table" w:styleId="ac">
    <w:name w:val="Table Grid"/>
    <w:basedOn w:val="a1"/>
    <w:rsid w:val="00B268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caption"/>
    <w:basedOn w:val="a"/>
    <w:next w:val="a"/>
    <w:qFormat/>
    <w:rsid w:val="00B75FA1"/>
    <w:rPr>
      <w:b/>
      <w:bCs/>
      <w:szCs w:val="21"/>
    </w:rPr>
  </w:style>
  <w:style w:type="paragraph" w:customStyle="1" w:styleId="TFReferencesSection">
    <w:name w:val="TF_References_Section"/>
    <w:basedOn w:val="a"/>
    <w:rsid w:val="00D0292D"/>
    <w:pPr>
      <w:widowControl/>
      <w:spacing w:after="200" w:line="480" w:lineRule="auto"/>
      <w:ind w:firstLine="187"/>
    </w:pPr>
    <w:rPr>
      <w:rFonts w:ascii="Times" w:hAnsi="Times"/>
      <w:kern w:val="0"/>
      <w:sz w:val="24"/>
      <w:szCs w:val="20"/>
      <w:lang w:eastAsia="en-US"/>
    </w:rPr>
  </w:style>
  <w:style w:type="paragraph" w:customStyle="1" w:styleId="BGKeywords">
    <w:name w:val="BG_Keywords"/>
    <w:basedOn w:val="a"/>
    <w:rsid w:val="00D0292D"/>
    <w:pPr>
      <w:widowControl/>
      <w:spacing w:after="200" w:line="480" w:lineRule="auto"/>
    </w:pPr>
    <w:rPr>
      <w:rFonts w:ascii="Times" w:hAnsi="Times"/>
      <w:kern w:val="0"/>
      <w:sz w:val="24"/>
      <w:szCs w:val="20"/>
      <w:lang w:eastAsia="en-US"/>
    </w:rPr>
  </w:style>
  <w:style w:type="character" w:styleId="ae">
    <w:name w:val="Hyperlink"/>
    <w:rsid w:val="00F43BE1"/>
    <w:rPr>
      <w:color w:val="0000FF"/>
      <w:u w:val="single"/>
    </w:rPr>
  </w:style>
  <w:style w:type="character" w:customStyle="1" w:styleId="st1">
    <w:name w:val="st1"/>
    <w:rsid w:val="00F109C1"/>
  </w:style>
  <w:style w:type="paragraph" w:customStyle="1" w:styleId="BATitle">
    <w:name w:val="BA_Title"/>
    <w:basedOn w:val="a"/>
    <w:next w:val="BBAuthorName"/>
    <w:uiPriority w:val="99"/>
    <w:rsid w:val="00C376C2"/>
    <w:pPr>
      <w:widowControl/>
      <w:spacing w:before="720" w:after="360" w:line="480" w:lineRule="auto"/>
      <w:jc w:val="center"/>
    </w:pPr>
    <w:rPr>
      <w:rFonts w:ascii="Times New Roman" w:hAnsi="Times New Roman"/>
      <w:kern w:val="0"/>
      <w:sz w:val="44"/>
      <w:szCs w:val="20"/>
      <w:lang w:eastAsia="en-US"/>
    </w:rPr>
  </w:style>
  <w:style w:type="paragraph" w:customStyle="1" w:styleId="BBAuthorName">
    <w:name w:val="BB_Author_Name"/>
    <w:basedOn w:val="a"/>
    <w:next w:val="BCAuthorAddress"/>
    <w:uiPriority w:val="99"/>
    <w:rsid w:val="00C376C2"/>
    <w:pPr>
      <w:widowControl/>
      <w:spacing w:after="240" w:line="480" w:lineRule="auto"/>
      <w:jc w:val="center"/>
    </w:pPr>
    <w:rPr>
      <w:rFonts w:ascii="Times" w:hAnsi="Times"/>
      <w:i/>
      <w:kern w:val="0"/>
      <w:sz w:val="24"/>
      <w:szCs w:val="20"/>
      <w:lang w:eastAsia="en-US"/>
    </w:rPr>
  </w:style>
  <w:style w:type="paragraph" w:customStyle="1" w:styleId="BCAuthorAddress">
    <w:name w:val="BC_Author_Address"/>
    <w:basedOn w:val="a"/>
    <w:next w:val="a"/>
    <w:uiPriority w:val="99"/>
    <w:rsid w:val="00C376C2"/>
    <w:pPr>
      <w:widowControl/>
      <w:spacing w:after="240" w:line="480" w:lineRule="auto"/>
      <w:jc w:val="center"/>
    </w:pPr>
    <w:rPr>
      <w:rFonts w:ascii="Times" w:hAnsi="Times"/>
      <w:kern w:val="0"/>
      <w:sz w:val="24"/>
      <w:szCs w:val="20"/>
      <w:lang w:eastAsia="en-US"/>
    </w:rPr>
  </w:style>
  <w:style w:type="paragraph" w:customStyle="1" w:styleId="VAFigureCaption">
    <w:name w:val="VA_Figure_Caption"/>
    <w:basedOn w:val="a"/>
    <w:next w:val="a"/>
    <w:uiPriority w:val="99"/>
    <w:rsid w:val="00E47F82"/>
    <w:pPr>
      <w:widowControl/>
      <w:spacing w:after="200" w:line="480" w:lineRule="auto"/>
    </w:pPr>
    <w:rPr>
      <w:rFonts w:ascii="Times" w:hAnsi="Times"/>
      <w:kern w:val="0"/>
      <w:sz w:val="24"/>
      <w:szCs w:val="20"/>
      <w:lang w:eastAsia="en-US"/>
    </w:rPr>
  </w:style>
  <w:style w:type="paragraph" w:customStyle="1" w:styleId="EndNoteBibliographyTitle">
    <w:name w:val="EndNote Bibliography Title"/>
    <w:basedOn w:val="a"/>
    <w:link w:val="EndNoteBibliographyTitle0"/>
    <w:rsid w:val="002506E4"/>
    <w:pPr>
      <w:jc w:val="center"/>
    </w:pPr>
    <w:rPr>
      <w:rFonts w:ascii="Times New Roman" w:hAnsi="Times New Roman"/>
      <w:noProof/>
      <w:sz w:val="20"/>
    </w:rPr>
  </w:style>
  <w:style w:type="character" w:customStyle="1" w:styleId="EndNoteBibliographyTitle0">
    <w:name w:val="EndNote Bibliography Title (文字)"/>
    <w:basedOn w:val="a0"/>
    <w:link w:val="EndNoteBibliographyTitle"/>
    <w:rsid w:val="002506E4"/>
    <w:rPr>
      <w:rFonts w:ascii="Times New Roman" w:hAnsi="Times New Roman"/>
      <w:noProof/>
      <w:kern w:val="2"/>
      <w:szCs w:val="22"/>
    </w:rPr>
  </w:style>
  <w:style w:type="paragraph" w:customStyle="1" w:styleId="EndNoteBibliography">
    <w:name w:val="EndNote Bibliography"/>
    <w:basedOn w:val="a"/>
    <w:link w:val="EndNoteBibliography0"/>
    <w:rsid w:val="002506E4"/>
    <w:rPr>
      <w:rFonts w:ascii="Times New Roman" w:hAnsi="Times New Roman"/>
      <w:noProof/>
      <w:sz w:val="20"/>
    </w:rPr>
  </w:style>
  <w:style w:type="character" w:customStyle="1" w:styleId="EndNoteBibliography0">
    <w:name w:val="EndNote Bibliography (文字)"/>
    <w:basedOn w:val="a0"/>
    <w:link w:val="EndNoteBibliography"/>
    <w:rsid w:val="002506E4"/>
    <w:rPr>
      <w:rFonts w:ascii="Times New Roman" w:hAnsi="Times New Roman"/>
      <w:noProof/>
      <w:kern w:val="2"/>
      <w:szCs w:val="22"/>
    </w:rPr>
  </w:style>
  <w:style w:type="character" w:styleId="af">
    <w:name w:val="Unresolved Mention"/>
    <w:basedOn w:val="a0"/>
    <w:uiPriority w:val="99"/>
    <w:semiHidden/>
    <w:unhideWhenUsed/>
    <w:rsid w:val="002506E4"/>
    <w:rPr>
      <w:color w:val="605E5C"/>
      <w:shd w:val="clear" w:color="auto" w:fill="E1DFDD"/>
    </w:rPr>
  </w:style>
  <w:style w:type="character" w:styleId="af0">
    <w:name w:val="annotation reference"/>
    <w:basedOn w:val="a0"/>
    <w:uiPriority w:val="99"/>
    <w:rsid w:val="000F3DF7"/>
    <w:rPr>
      <w:sz w:val="16"/>
      <w:szCs w:val="16"/>
    </w:rPr>
  </w:style>
  <w:style w:type="paragraph" w:styleId="af1">
    <w:name w:val="annotation text"/>
    <w:basedOn w:val="a"/>
    <w:link w:val="af2"/>
    <w:rPr>
      <w:sz w:val="20"/>
      <w:szCs w:val="20"/>
    </w:rPr>
  </w:style>
  <w:style w:type="character" w:customStyle="1" w:styleId="af2">
    <w:name w:val="コメント文字列 (文字)"/>
    <w:basedOn w:val="a0"/>
    <w:link w:val="af1"/>
    <w:rPr>
      <w:kern w:val="2"/>
    </w:rPr>
  </w:style>
  <w:style w:type="paragraph" w:styleId="af3">
    <w:name w:val="annotation subject"/>
    <w:basedOn w:val="af1"/>
    <w:next w:val="af1"/>
    <w:link w:val="af4"/>
    <w:rsid w:val="00361267"/>
    <w:rPr>
      <w:b/>
      <w:bCs/>
    </w:rPr>
  </w:style>
  <w:style w:type="character" w:customStyle="1" w:styleId="af4">
    <w:name w:val="コメント内容 (文字)"/>
    <w:basedOn w:val="af2"/>
    <w:link w:val="af3"/>
    <w:rsid w:val="00361267"/>
    <w:rPr>
      <w:b/>
      <w:bCs/>
      <w:kern w:val="2"/>
    </w:rPr>
  </w:style>
  <w:style w:type="paragraph" w:styleId="af5">
    <w:name w:val="Revision"/>
    <w:hidden/>
    <w:uiPriority w:val="99"/>
    <w:semiHidden/>
    <w:rsid w:val="00020D99"/>
    <w:rPr>
      <w:kern w:val="2"/>
      <w:sz w:val="21"/>
      <w:szCs w:val="22"/>
    </w:rPr>
  </w:style>
  <w:style w:type="paragraph" w:customStyle="1" w:styleId="IOPHeader">
    <w:name w:val="IOPHeader"/>
    <w:basedOn w:val="a3"/>
    <w:link w:val="IOPHeaderChar"/>
    <w:qFormat/>
    <w:rsid w:val="00DD152D"/>
    <w:pPr>
      <w:widowControl/>
      <w:pBdr>
        <w:bottom w:val="single" w:sz="4" w:space="1" w:color="auto"/>
      </w:pBdr>
      <w:tabs>
        <w:tab w:val="clear" w:pos="4252"/>
        <w:tab w:val="clear" w:pos="8504"/>
        <w:tab w:val="center" w:pos="4513"/>
        <w:tab w:val="right" w:pos="9026"/>
      </w:tabs>
      <w:snapToGrid/>
      <w:jc w:val="left"/>
    </w:pPr>
    <w:rPr>
      <w:rFonts w:asciiTheme="minorHAnsi" w:eastAsiaTheme="minorHAnsi" w:hAnsiTheme="minorHAnsi" w:cstheme="minorBidi"/>
      <w:kern w:val="0"/>
      <w:sz w:val="22"/>
      <w:lang w:val="en-GB" w:eastAsia="en-US"/>
    </w:rPr>
  </w:style>
  <w:style w:type="character" w:customStyle="1" w:styleId="IOPHeaderChar">
    <w:name w:val="IOPHeader Char"/>
    <w:basedOn w:val="a4"/>
    <w:link w:val="IOPHeader"/>
    <w:rsid w:val="00DD152D"/>
    <w:rPr>
      <w:rFonts w:asciiTheme="minorHAnsi" w:eastAsiaTheme="minorHAnsi" w:hAnsiTheme="minorHAnsi" w:cstheme="minorBidi"/>
      <w:sz w:val="22"/>
      <w:szCs w:val="22"/>
      <w:lang w:val="en-GB" w:eastAsia="en-US"/>
    </w:rPr>
  </w:style>
  <w:style w:type="paragraph" w:customStyle="1" w:styleId="IOPAff">
    <w:name w:val="IOPAff"/>
    <w:basedOn w:val="a"/>
    <w:link w:val="IOPAffChar"/>
    <w:qFormat/>
    <w:rsid w:val="007B4478"/>
    <w:pPr>
      <w:widowControl/>
      <w:spacing w:line="259" w:lineRule="auto"/>
      <w:ind w:right="2552"/>
      <w:jc w:val="left"/>
    </w:pPr>
    <w:rPr>
      <w:rFonts w:ascii="Times New Roman" w:eastAsiaTheme="minorHAnsi" w:hAnsi="Times New Roman"/>
      <w:kern w:val="0"/>
      <w:sz w:val="18"/>
      <w:szCs w:val="18"/>
      <w:lang w:val="en-GB" w:eastAsia="en-US"/>
    </w:rPr>
  </w:style>
  <w:style w:type="character" w:customStyle="1" w:styleId="IOPAffChar">
    <w:name w:val="IOPAff Char"/>
    <w:basedOn w:val="a0"/>
    <w:link w:val="IOPAff"/>
    <w:rsid w:val="007B4478"/>
    <w:rPr>
      <w:rFonts w:ascii="Times New Roman" w:eastAsiaTheme="minorHAnsi" w:hAnsi="Times New Roman"/>
      <w:sz w:val="18"/>
      <w:szCs w:val="18"/>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2F4E7F-3F12-43F4-B880-A9ADFFA8D6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9</Pages>
  <Words>4604</Words>
  <Characters>37625</Characters>
  <Application>Microsoft Office Word</Application>
  <DocSecurity>0</DocSecurity>
  <Lines>627</Lines>
  <Paragraphs>139</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2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tsushi TAGUCHI</dc:creator>
  <cp:lastModifiedBy>伊藤　椎真</cp:lastModifiedBy>
  <cp:revision>2</cp:revision>
  <cp:lastPrinted>2013-08-14T04:30:00Z</cp:lastPrinted>
  <dcterms:created xsi:type="dcterms:W3CDTF">2024-01-10T01:00:00Z</dcterms:created>
  <dcterms:modified xsi:type="dcterms:W3CDTF">2024-01-10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0ee4ea59f7f99801dde9f191d62388ab5b4c3a681c29e612079a0b2d8dc5264</vt:lpwstr>
  </property>
</Properties>
</file>